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6A0AE4" w14:textId="77777777" w:rsidR="00B947F6" w:rsidRPr="009106F1" w:rsidRDefault="00B947F6" w:rsidP="00B947F6">
      <w:pPr>
        <w:pStyle w:val="Heading1"/>
        <w:rPr>
          <w:rFonts w:asciiTheme="minorHAnsi" w:eastAsia="NimbusSanL-Bold" w:hAnsiTheme="minorHAnsi" w:cstheme="minorHAnsi"/>
          <w:b/>
          <w:bCs/>
          <w:color w:val="auto"/>
          <w:sz w:val="24"/>
          <w:szCs w:val="24"/>
        </w:rPr>
      </w:pPr>
      <w:bookmarkStart w:id="0" w:name="_Toc137904647"/>
      <w:r w:rsidRPr="009106F1">
        <w:rPr>
          <w:rFonts w:asciiTheme="minorHAnsi" w:eastAsia="NimbusSanL-Bold" w:hAnsiTheme="minorHAnsi" w:cstheme="minorHAnsi"/>
          <w:b/>
          <w:bCs/>
          <w:color w:val="auto"/>
          <w:sz w:val="24"/>
          <w:szCs w:val="24"/>
        </w:rPr>
        <w:t>Youth in Transition: Longitudinal Comparisons of Youth Transitions in the UK using Cohort and Synthetic Cohort Data</w:t>
      </w:r>
      <w:bookmarkEnd w:id="0"/>
    </w:p>
    <w:sdt>
      <w:sdtPr>
        <w:rPr>
          <w:rFonts w:asciiTheme="minorHAnsi" w:eastAsiaTheme="minorHAnsi" w:hAnsiTheme="minorHAnsi" w:cstheme="minorHAnsi"/>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106F1" w:rsidRDefault="00B947F6" w:rsidP="00B947F6">
          <w:pPr>
            <w:pStyle w:val="TOCHeading"/>
            <w:rPr>
              <w:rFonts w:asciiTheme="minorHAnsi" w:hAnsiTheme="minorHAnsi" w:cstheme="minorHAnsi"/>
              <w:color w:val="auto"/>
              <w:sz w:val="24"/>
              <w:szCs w:val="24"/>
            </w:rPr>
          </w:pPr>
          <w:r w:rsidRPr="009106F1">
            <w:rPr>
              <w:rFonts w:asciiTheme="minorHAnsi" w:hAnsiTheme="minorHAnsi" w:cstheme="minorHAnsi"/>
              <w:color w:val="auto"/>
              <w:sz w:val="24"/>
              <w:szCs w:val="24"/>
            </w:rPr>
            <w:t>Contents</w:t>
          </w:r>
        </w:p>
        <w:p w14:paraId="201D6E72" w14:textId="572A8E1A" w:rsidR="0067151A" w:rsidRPr="0067151A" w:rsidRDefault="00B947F6">
          <w:pPr>
            <w:pStyle w:val="TOC1"/>
            <w:rPr>
              <w:rFonts w:eastAsiaTheme="minorEastAsia"/>
              <w:noProof/>
              <w:kern w:val="2"/>
              <w:lang w:eastAsia="en-GB"/>
              <w14:ligatures w14:val="standardContextual"/>
            </w:rPr>
          </w:pPr>
          <w:r w:rsidRPr="0067151A">
            <w:rPr>
              <w:rFonts w:cstheme="minorHAnsi"/>
              <w:sz w:val="24"/>
              <w:szCs w:val="24"/>
            </w:rPr>
            <w:fldChar w:fldCharType="begin"/>
          </w:r>
          <w:r w:rsidRPr="0067151A">
            <w:rPr>
              <w:rFonts w:cstheme="minorHAnsi"/>
              <w:sz w:val="24"/>
              <w:szCs w:val="24"/>
            </w:rPr>
            <w:instrText xml:space="preserve"> TOC \o "1-3" \h \z \u </w:instrText>
          </w:r>
          <w:r w:rsidRPr="0067151A">
            <w:rPr>
              <w:rFonts w:cstheme="minorHAnsi"/>
              <w:sz w:val="24"/>
              <w:szCs w:val="24"/>
            </w:rPr>
            <w:fldChar w:fldCharType="separate"/>
          </w:r>
          <w:hyperlink w:anchor="_Toc137904647" w:history="1">
            <w:r w:rsidR="0067151A" w:rsidRPr="0067151A">
              <w:rPr>
                <w:rStyle w:val="Hyperlink"/>
                <w:rFonts w:eastAsia="NimbusSanL-Bold" w:cstheme="minorHAnsi"/>
                <w:noProof/>
              </w:rPr>
              <w:t>Youth in Transition: Longitudinal Comparisons of Youth Transitions in the UK using Cohort and Synthetic Cohort Data</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47 \h </w:instrText>
            </w:r>
            <w:r w:rsidR="0067151A" w:rsidRPr="0067151A">
              <w:rPr>
                <w:noProof/>
                <w:webHidden/>
              </w:rPr>
            </w:r>
            <w:r w:rsidR="0067151A" w:rsidRPr="0067151A">
              <w:rPr>
                <w:noProof/>
                <w:webHidden/>
              </w:rPr>
              <w:fldChar w:fldCharType="separate"/>
            </w:r>
            <w:r w:rsidR="0067151A" w:rsidRPr="0067151A">
              <w:rPr>
                <w:noProof/>
                <w:webHidden/>
              </w:rPr>
              <w:t>1</w:t>
            </w:r>
            <w:r w:rsidR="0067151A" w:rsidRPr="0067151A">
              <w:rPr>
                <w:noProof/>
                <w:webHidden/>
              </w:rPr>
              <w:fldChar w:fldCharType="end"/>
            </w:r>
          </w:hyperlink>
        </w:p>
        <w:p w14:paraId="2422C87C" w14:textId="5768DB64" w:rsidR="0067151A" w:rsidRPr="0067151A" w:rsidRDefault="0076428D">
          <w:pPr>
            <w:pStyle w:val="TOC1"/>
            <w:rPr>
              <w:rFonts w:eastAsiaTheme="minorEastAsia"/>
              <w:noProof/>
              <w:kern w:val="2"/>
              <w:lang w:eastAsia="en-GB"/>
              <w14:ligatures w14:val="standardContextual"/>
            </w:rPr>
          </w:pPr>
          <w:hyperlink w:anchor="_Toc137904648" w:history="1">
            <w:r w:rsidR="0067151A" w:rsidRPr="0067151A">
              <w:rPr>
                <w:rStyle w:val="Hyperlink"/>
                <w:rFonts w:cstheme="minorHAnsi"/>
                <w:noProof/>
              </w:rPr>
              <w:t>Chapter One: The National Childhood Development Survey: Youth Transitions in Education and Employment</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48 \h </w:instrText>
            </w:r>
            <w:r w:rsidR="0067151A" w:rsidRPr="0067151A">
              <w:rPr>
                <w:noProof/>
                <w:webHidden/>
              </w:rPr>
            </w:r>
            <w:r w:rsidR="0067151A" w:rsidRPr="0067151A">
              <w:rPr>
                <w:noProof/>
                <w:webHidden/>
              </w:rPr>
              <w:fldChar w:fldCharType="separate"/>
            </w:r>
            <w:r w:rsidR="0067151A" w:rsidRPr="0067151A">
              <w:rPr>
                <w:noProof/>
                <w:webHidden/>
              </w:rPr>
              <w:t>5</w:t>
            </w:r>
            <w:r w:rsidR="0067151A" w:rsidRPr="0067151A">
              <w:rPr>
                <w:noProof/>
                <w:webHidden/>
              </w:rPr>
              <w:fldChar w:fldCharType="end"/>
            </w:r>
          </w:hyperlink>
        </w:p>
        <w:p w14:paraId="6571F1F2" w14:textId="0517A59F" w:rsidR="0067151A" w:rsidRPr="0067151A" w:rsidRDefault="0076428D">
          <w:pPr>
            <w:pStyle w:val="TOC1"/>
            <w:rPr>
              <w:rFonts w:eastAsiaTheme="minorEastAsia"/>
              <w:noProof/>
              <w:kern w:val="2"/>
              <w:lang w:eastAsia="en-GB"/>
              <w14:ligatures w14:val="standardContextual"/>
            </w:rPr>
          </w:pPr>
          <w:hyperlink w:anchor="_Toc137904649" w:history="1">
            <w:r w:rsidR="0067151A" w:rsidRPr="0067151A">
              <w:rPr>
                <w:rStyle w:val="Hyperlink"/>
                <w:rFonts w:cstheme="minorHAnsi"/>
                <w:noProof/>
              </w:rPr>
              <w:t>Introduction to Chapter One</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49 \h </w:instrText>
            </w:r>
            <w:r w:rsidR="0067151A" w:rsidRPr="0067151A">
              <w:rPr>
                <w:noProof/>
                <w:webHidden/>
              </w:rPr>
            </w:r>
            <w:r w:rsidR="0067151A" w:rsidRPr="0067151A">
              <w:rPr>
                <w:noProof/>
                <w:webHidden/>
              </w:rPr>
              <w:fldChar w:fldCharType="separate"/>
            </w:r>
            <w:r w:rsidR="0067151A" w:rsidRPr="0067151A">
              <w:rPr>
                <w:noProof/>
                <w:webHidden/>
              </w:rPr>
              <w:t>5</w:t>
            </w:r>
            <w:r w:rsidR="0067151A" w:rsidRPr="0067151A">
              <w:rPr>
                <w:noProof/>
                <w:webHidden/>
              </w:rPr>
              <w:fldChar w:fldCharType="end"/>
            </w:r>
          </w:hyperlink>
        </w:p>
        <w:p w14:paraId="5F5BB3E5" w14:textId="4E731FA2"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50" w:history="1">
            <w:r w:rsidR="0067151A" w:rsidRPr="0067151A">
              <w:rPr>
                <w:rStyle w:val="Hyperlink"/>
                <w:rFonts w:cstheme="minorHAnsi"/>
                <w:noProof/>
              </w:rPr>
              <w:t>Literature Review: NCDS Timeframe and Context</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0 \h </w:instrText>
            </w:r>
            <w:r w:rsidR="0067151A" w:rsidRPr="0067151A">
              <w:rPr>
                <w:noProof/>
                <w:webHidden/>
              </w:rPr>
            </w:r>
            <w:r w:rsidR="0067151A" w:rsidRPr="0067151A">
              <w:rPr>
                <w:noProof/>
                <w:webHidden/>
              </w:rPr>
              <w:fldChar w:fldCharType="separate"/>
            </w:r>
            <w:r w:rsidR="0067151A" w:rsidRPr="0067151A">
              <w:rPr>
                <w:noProof/>
                <w:webHidden/>
              </w:rPr>
              <w:t>6</w:t>
            </w:r>
            <w:r w:rsidR="0067151A" w:rsidRPr="0067151A">
              <w:rPr>
                <w:noProof/>
                <w:webHidden/>
              </w:rPr>
              <w:fldChar w:fldCharType="end"/>
            </w:r>
          </w:hyperlink>
        </w:p>
        <w:p w14:paraId="5C113002" w14:textId="69987D81" w:rsidR="0067151A" w:rsidRPr="0067151A" w:rsidRDefault="0076428D">
          <w:pPr>
            <w:pStyle w:val="TOC3"/>
            <w:tabs>
              <w:tab w:val="right" w:leader="dot" w:pos="9016"/>
            </w:tabs>
            <w:rPr>
              <w:noProof/>
              <w:kern w:val="2"/>
              <w14:ligatures w14:val="standardContextual"/>
            </w:rPr>
          </w:pPr>
          <w:hyperlink w:anchor="_Toc137904651" w:history="1">
            <w:r w:rsidR="0067151A" w:rsidRPr="0067151A">
              <w:rPr>
                <w:rStyle w:val="Hyperlink"/>
                <w:rFonts w:cstheme="minorHAnsi"/>
                <w:noProof/>
              </w:rPr>
              <w:t>Story of transitions for NCDS youth</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1 \h </w:instrText>
            </w:r>
            <w:r w:rsidR="0067151A" w:rsidRPr="0067151A">
              <w:rPr>
                <w:noProof/>
                <w:webHidden/>
              </w:rPr>
            </w:r>
            <w:r w:rsidR="0067151A" w:rsidRPr="0067151A">
              <w:rPr>
                <w:noProof/>
                <w:webHidden/>
              </w:rPr>
              <w:fldChar w:fldCharType="separate"/>
            </w:r>
            <w:r w:rsidR="0067151A" w:rsidRPr="0067151A">
              <w:rPr>
                <w:noProof/>
                <w:webHidden/>
              </w:rPr>
              <w:t>7</w:t>
            </w:r>
            <w:r w:rsidR="0067151A" w:rsidRPr="0067151A">
              <w:rPr>
                <w:noProof/>
                <w:webHidden/>
              </w:rPr>
              <w:fldChar w:fldCharType="end"/>
            </w:r>
          </w:hyperlink>
        </w:p>
        <w:p w14:paraId="1A6B9213" w14:textId="20A46472" w:rsidR="0067151A" w:rsidRPr="0067151A" w:rsidRDefault="0076428D">
          <w:pPr>
            <w:pStyle w:val="TOC3"/>
            <w:tabs>
              <w:tab w:val="right" w:leader="dot" w:pos="9016"/>
            </w:tabs>
            <w:rPr>
              <w:noProof/>
              <w:kern w:val="2"/>
              <w14:ligatures w14:val="standardContextual"/>
            </w:rPr>
          </w:pPr>
          <w:hyperlink w:anchor="_Toc137904652" w:history="1">
            <w:r w:rsidR="0067151A" w:rsidRPr="0067151A">
              <w:rPr>
                <w:rStyle w:val="Hyperlink"/>
                <w:rFonts w:cstheme="minorHAnsi"/>
                <w:noProof/>
              </w:rPr>
              <w:t>Structural Barriers to successful transitions – the role of social-class and sex</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2 \h </w:instrText>
            </w:r>
            <w:r w:rsidR="0067151A" w:rsidRPr="0067151A">
              <w:rPr>
                <w:noProof/>
                <w:webHidden/>
              </w:rPr>
            </w:r>
            <w:r w:rsidR="0067151A" w:rsidRPr="0067151A">
              <w:rPr>
                <w:noProof/>
                <w:webHidden/>
              </w:rPr>
              <w:fldChar w:fldCharType="separate"/>
            </w:r>
            <w:r w:rsidR="0067151A" w:rsidRPr="0067151A">
              <w:rPr>
                <w:noProof/>
                <w:webHidden/>
              </w:rPr>
              <w:t>11</w:t>
            </w:r>
            <w:r w:rsidR="0067151A" w:rsidRPr="0067151A">
              <w:rPr>
                <w:noProof/>
                <w:webHidden/>
              </w:rPr>
              <w:fldChar w:fldCharType="end"/>
            </w:r>
          </w:hyperlink>
        </w:p>
        <w:p w14:paraId="2BCF921C" w14:textId="632CDF03" w:rsidR="0067151A" w:rsidRPr="0067151A" w:rsidRDefault="0076428D">
          <w:pPr>
            <w:pStyle w:val="TOC3"/>
            <w:tabs>
              <w:tab w:val="right" w:leader="dot" w:pos="9016"/>
            </w:tabs>
            <w:rPr>
              <w:noProof/>
              <w:kern w:val="2"/>
              <w14:ligatures w14:val="standardContextual"/>
            </w:rPr>
          </w:pPr>
          <w:hyperlink w:anchor="_Toc137904653" w:history="1">
            <w:r w:rsidR="0067151A" w:rsidRPr="0067151A">
              <w:rPr>
                <w:rStyle w:val="Hyperlink"/>
                <w:rFonts w:cstheme="minorHAnsi"/>
                <w:noProof/>
              </w:rPr>
              <w:t>The role of social theory</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3 \h </w:instrText>
            </w:r>
            <w:r w:rsidR="0067151A" w:rsidRPr="0067151A">
              <w:rPr>
                <w:noProof/>
                <w:webHidden/>
              </w:rPr>
            </w:r>
            <w:r w:rsidR="0067151A" w:rsidRPr="0067151A">
              <w:rPr>
                <w:noProof/>
                <w:webHidden/>
              </w:rPr>
              <w:fldChar w:fldCharType="separate"/>
            </w:r>
            <w:r w:rsidR="0067151A" w:rsidRPr="0067151A">
              <w:rPr>
                <w:noProof/>
                <w:webHidden/>
              </w:rPr>
              <w:t>13</w:t>
            </w:r>
            <w:r w:rsidR="0067151A" w:rsidRPr="0067151A">
              <w:rPr>
                <w:noProof/>
                <w:webHidden/>
              </w:rPr>
              <w:fldChar w:fldCharType="end"/>
            </w:r>
          </w:hyperlink>
        </w:p>
        <w:p w14:paraId="55250048" w14:textId="2D34A53A"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54" w:history="1">
            <w:r w:rsidR="0067151A" w:rsidRPr="0067151A">
              <w:rPr>
                <w:rStyle w:val="Hyperlink"/>
                <w:rFonts w:cstheme="minorHAnsi"/>
                <w:noProof/>
              </w:rPr>
              <w:t>Data and Method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4 \h </w:instrText>
            </w:r>
            <w:r w:rsidR="0067151A" w:rsidRPr="0067151A">
              <w:rPr>
                <w:noProof/>
                <w:webHidden/>
              </w:rPr>
            </w:r>
            <w:r w:rsidR="0067151A" w:rsidRPr="0067151A">
              <w:rPr>
                <w:noProof/>
                <w:webHidden/>
              </w:rPr>
              <w:fldChar w:fldCharType="separate"/>
            </w:r>
            <w:r w:rsidR="0067151A" w:rsidRPr="0067151A">
              <w:rPr>
                <w:noProof/>
                <w:webHidden/>
              </w:rPr>
              <w:t>16</w:t>
            </w:r>
            <w:r w:rsidR="0067151A" w:rsidRPr="0067151A">
              <w:rPr>
                <w:noProof/>
                <w:webHidden/>
              </w:rPr>
              <w:fldChar w:fldCharType="end"/>
            </w:r>
          </w:hyperlink>
        </w:p>
        <w:p w14:paraId="0788A845" w14:textId="737CC11A" w:rsidR="0067151A" w:rsidRPr="0067151A" w:rsidRDefault="0076428D">
          <w:pPr>
            <w:pStyle w:val="TOC3"/>
            <w:tabs>
              <w:tab w:val="right" w:leader="dot" w:pos="9016"/>
            </w:tabs>
            <w:rPr>
              <w:noProof/>
              <w:kern w:val="2"/>
              <w14:ligatures w14:val="standardContextual"/>
            </w:rPr>
          </w:pPr>
          <w:hyperlink w:anchor="_Toc137904655" w:history="1">
            <w:r w:rsidR="0067151A" w:rsidRPr="0067151A">
              <w:rPr>
                <w:rStyle w:val="Hyperlink"/>
                <w:rFonts w:cstheme="minorHAnsi"/>
                <w:noProof/>
              </w:rPr>
              <w:t>Introduction to the NCDS data</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5 \h </w:instrText>
            </w:r>
            <w:r w:rsidR="0067151A" w:rsidRPr="0067151A">
              <w:rPr>
                <w:noProof/>
                <w:webHidden/>
              </w:rPr>
            </w:r>
            <w:r w:rsidR="0067151A" w:rsidRPr="0067151A">
              <w:rPr>
                <w:noProof/>
                <w:webHidden/>
              </w:rPr>
              <w:fldChar w:fldCharType="separate"/>
            </w:r>
            <w:r w:rsidR="0067151A" w:rsidRPr="0067151A">
              <w:rPr>
                <w:noProof/>
                <w:webHidden/>
              </w:rPr>
              <w:t>16</w:t>
            </w:r>
            <w:r w:rsidR="0067151A" w:rsidRPr="0067151A">
              <w:rPr>
                <w:noProof/>
                <w:webHidden/>
              </w:rPr>
              <w:fldChar w:fldCharType="end"/>
            </w:r>
          </w:hyperlink>
        </w:p>
        <w:p w14:paraId="20AC17F0" w14:textId="01CFFC84" w:rsidR="0067151A" w:rsidRPr="0067151A" w:rsidRDefault="0076428D">
          <w:pPr>
            <w:pStyle w:val="TOC3"/>
            <w:tabs>
              <w:tab w:val="right" w:leader="dot" w:pos="9016"/>
            </w:tabs>
            <w:rPr>
              <w:noProof/>
              <w:kern w:val="2"/>
              <w14:ligatures w14:val="standardContextual"/>
            </w:rPr>
          </w:pPr>
          <w:hyperlink w:anchor="_Toc137904656" w:history="1">
            <w:r w:rsidR="0067151A" w:rsidRPr="0067151A">
              <w:rPr>
                <w:rStyle w:val="Hyperlink"/>
                <w:rFonts w:cstheme="minorHAnsi"/>
                <w:noProof/>
              </w:rPr>
              <w:t>Introduction to measures for subsequent analysi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6 \h </w:instrText>
            </w:r>
            <w:r w:rsidR="0067151A" w:rsidRPr="0067151A">
              <w:rPr>
                <w:noProof/>
                <w:webHidden/>
              </w:rPr>
            </w:r>
            <w:r w:rsidR="0067151A" w:rsidRPr="0067151A">
              <w:rPr>
                <w:noProof/>
                <w:webHidden/>
              </w:rPr>
              <w:fldChar w:fldCharType="separate"/>
            </w:r>
            <w:r w:rsidR="0067151A" w:rsidRPr="0067151A">
              <w:rPr>
                <w:noProof/>
                <w:webHidden/>
              </w:rPr>
              <w:t>18</w:t>
            </w:r>
            <w:r w:rsidR="0067151A" w:rsidRPr="0067151A">
              <w:rPr>
                <w:noProof/>
                <w:webHidden/>
              </w:rPr>
              <w:fldChar w:fldCharType="end"/>
            </w:r>
          </w:hyperlink>
        </w:p>
        <w:p w14:paraId="051F26DC" w14:textId="12CF0566"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57" w:history="1">
            <w:r w:rsidR="0067151A" w:rsidRPr="0067151A">
              <w:rPr>
                <w:rStyle w:val="Hyperlink"/>
                <w:rFonts w:cstheme="minorHAnsi"/>
                <w:noProof/>
              </w:rPr>
              <w:t>Descriptive Statistic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7 \h </w:instrText>
            </w:r>
            <w:r w:rsidR="0067151A" w:rsidRPr="0067151A">
              <w:rPr>
                <w:noProof/>
                <w:webHidden/>
              </w:rPr>
            </w:r>
            <w:r w:rsidR="0067151A" w:rsidRPr="0067151A">
              <w:rPr>
                <w:noProof/>
                <w:webHidden/>
              </w:rPr>
              <w:fldChar w:fldCharType="separate"/>
            </w:r>
            <w:r w:rsidR="0067151A" w:rsidRPr="0067151A">
              <w:rPr>
                <w:noProof/>
                <w:webHidden/>
              </w:rPr>
              <w:t>29</w:t>
            </w:r>
            <w:r w:rsidR="0067151A" w:rsidRPr="0067151A">
              <w:rPr>
                <w:noProof/>
                <w:webHidden/>
              </w:rPr>
              <w:fldChar w:fldCharType="end"/>
            </w:r>
          </w:hyperlink>
        </w:p>
        <w:p w14:paraId="17228324" w14:textId="401B699F"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58" w:history="1">
            <w:r w:rsidR="0067151A" w:rsidRPr="0067151A">
              <w:rPr>
                <w:rStyle w:val="Hyperlink"/>
                <w:rFonts w:cstheme="minorHAnsi"/>
                <w:noProof/>
              </w:rPr>
              <w:t>Modelling Main Economic Activity</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8 \h </w:instrText>
            </w:r>
            <w:r w:rsidR="0067151A" w:rsidRPr="0067151A">
              <w:rPr>
                <w:noProof/>
                <w:webHidden/>
              </w:rPr>
            </w:r>
            <w:r w:rsidR="0067151A" w:rsidRPr="0067151A">
              <w:rPr>
                <w:noProof/>
                <w:webHidden/>
              </w:rPr>
              <w:fldChar w:fldCharType="separate"/>
            </w:r>
            <w:r w:rsidR="0067151A" w:rsidRPr="0067151A">
              <w:rPr>
                <w:noProof/>
                <w:webHidden/>
              </w:rPr>
              <w:t>30</w:t>
            </w:r>
            <w:r w:rsidR="0067151A" w:rsidRPr="0067151A">
              <w:rPr>
                <w:noProof/>
                <w:webHidden/>
              </w:rPr>
              <w:fldChar w:fldCharType="end"/>
            </w:r>
          </w:hyperlink>
        </w:p>
        <w:p w14:paraId="220DBEEB" w14:textId="10F517A0" w:rsidR="0067151A" w:rsidRPr="0067151A" w:rsidRDefault="0076428D">
          <w:pPr>
            <w:pStyle w:val="TOC3"/>
            <w:tabs>
              <w:tab w:val="right" w:leader="dot" w:pos="9016"/>
            </w:tabs>
            <w:rPr>
              <w:noProof/>
              <w:kern w:val="2"/>
              <w14:ligatures w14:val="standardContextual"/>
            </w:rPr>
          </w:pPr>
          <w:hyperlink w:anchor="_Toc137904659" w:history="1">
            <w:r w:rsidR="0067151A" w:rsidRPr="0067151A">
              <w:rPr>
                <w:rStyle w:val="Hyperlink"/>
                <w:rFonts w:cstheme="minorHAnsi"/>
                <w:noProof/>
              </w:rPr>
              <w:t>Discussion and Conclusion</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59 \h </w:instrText>
            </w:r>
            <w:r w:rsidR="0067151A" w:rsidRPr="0067151A">
              <w:rPr>
                <w:noProof/>
                <w:webHidden/>
              </w:rPr>
            </w:r>
            <w:r w:rsidR="0067151A" w:rsidRPr="0067151A">
              <w:rPr>
                <w:noProof/>
                <w:webHidden/>
              </w:rPr>
              <w:fldChar w:fldCharType="separate"/>
            </w:r>
            <w:r w:rsidR="0067151A" w:rsidRPr="0067151A">
              <w:rPr>
                <w:noProof/>
                <w:webHidden/>
              </w:rPr>
              <w:t>43</w:t>
            </w:r>
            <w:r w:rsidR="0067151A" w:rsidRPr="0067151A">
              <w:rPr>
                <w:noProof/>
                <w:webHidden/>
              </w:rPr>
              <w:fldChar w:fldCharType="end"/>
            </w:r>
          </w:hyperlink>
        </w:p>
        <w:p w14:paraId="0461F1C0" w14:textId="6D4A0ED8"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60" w:history="1">
            <w:r w:rsidR="0067151A" w:rsidRPr="0067151A">
              <w:rPr>
                <w:rStyle w:val="Hyperlink"/>
                <w:rFonts w:cstheme="minorHAnsi"/>
                <w:noProof/>
              </w:rPr>
              <w:t>Sensitivity Analysis of Independent Variable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0 \h </w:instrText>
            </w:r>
            <w:r w:rsidR="0067151A" w:rsidRPr="0067151A">
              <w:rPr>
                <w:noProof/>
                <w:webHidden/>
              </w:rPr>
            </w:r>
            <w:r w:rsidR="0067151A" w:rsidRPr="0067151A">
              <w:rPr>
                <w:noProof/>
                <w:webHidden/>
              </w:rPr>
              <w:fldChar w:fldCharType="separate"/>
            </w:r>
            <w:r w:rsidR="0067151A" w:rsidRPr="0067151A">
              <w:rPr>
                <w:noProof/>
                <w:webHidden/>
              </w:rPr>
              <w:t>45</w:t>
            </w:r>
            <w:r w:rsidR="0067151A" w:rsidRPr="0067151A">
              <w:rPr>
                <w:noProof/>
                <w:webHidden/>
              </w:rPr>
              <w:fldChar w:fldCharType="end"/>
            </w:r>
          </w:hyperlink>
        </w:p>
        <w:p w14:paraId="3C8404F4" w14:textId="4D27D9F8" w:rsidR="0067151A" w:rsidRPr="0067151A" w:rsidRDefault="0076428D">
          <w:pPr>
            <w:pStyle w:val="TOC3"/>
            <w:tabs>
              <w:tab w:val="right" w:leader="dot" w:pos="9016"/>
            </w:tabs>
            <w:rPr>
              <w:noProof/>
              <w:kern w:val="2"/>
              <w14:ligatures w14:val="standardContextual"/>
            </w:rPr>
          </w:pPr>
          <w:hyperlink w:anchor="_Toc137904661" w:history="1">
            <w:r w:rsidR="0067151A" w:rsidRPr="0067151A">
              <w:rPr>
                <w:rStyle w:val="Hyperlink"/>
                <w:rFonts w:cstheme="minorHAnsi"/>
                <w:noProof/>
              </w:rPr>
              <w:t>Testing Measures of Parental Social Clas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1 \h </w:instrText>
            </w:r>
            <w:r w:rsidR="0067151A" w:rsidRPr="0067151A">
              <w:rPr>
                <w:noProof/>
                <w:webHidden/>
              </w:rPr>
            </w:r>
            <w:r w:rsidR="0067151A" w:rsidRPr="0067151A">
              <w:rPr>
                <w:noProof/>
                <w:webHidden/>
              </w:rPr>
              <w:fldChar w:fldCharType="separate"/>
            </w:r>
            <w:r w:rsidR="0067151A" w:rsidRPr="0067151A">
              <w:rPr>
                <w:noProof/>
                <w:webHidden/>
              </w:rPr>
              <w:t>45</w:t>
            </w:r>
            <w:r w:rsidR="0067151A" w:rsidRPr="0067151A">
              <w:rPr>
                <w:noProof/>
                <w:webHidden/>
              </w:rPr>
              <w:fldChar w:fldCharType="end"/>
            </w:r>
          </w:hyperlink>
        </w:p>
        <w:p w14:paraId="2FBED2F1" w14:textId="72C6FD6D" w:rsidR="0067151A" w:rsidRPr="0067151A" w:rsidRDefault="0076428D">
          <w:pPr>
            <w:pStyle w:val="TOC3"/>
            <w:tabs>
              <w:tab w:val="right" w:leader="dot" w:pos="9016"/>
            </w:tabs>
            <w:rPr>
              <w:noProof/>
              <w:kern w:val="2"/>
              <w14:ligatures w14:val="standardContextual"/>
            </w:rPr>
          </w:pPr>
          <w:hyperlink w:anchor="_Toc137904662" w:history="1">
            <w:r w:rsidR="0067151A" w:rsidRPr="0067151A">
              <w:rPr>
                <w:rStyle w:val="Hyperlink"/>
                <w:rFonts w:cstheme="minorHAnsi"/>
                <w:noProof/>
              </w:rPr>
              <w:t>Discussion and Conclusion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2 \h </w:instrText>
            </w:r>
            <w:r w:rsidR="0067151A" w:rsidRPr="0067151A">
              <w:rPr>
                <w:noProof/>
                <w:webHidden/>
              </w:rPr>
            </w:r>
            <w:r w:rsidR="0067151A" w:rsidRPr="0067151A">
              <w:rPr>
                <w:noProof/>
                <w:webHidden/>
              </w:rPr>
              <w:fldChar w:fldCharType="separate"/>
            </w:r>
            <w:r w:rsidR="0067151A" w:rsidRPr="0067151A">
              <w:rPr>
                <w:noProof/>
                <w:webHidden/>
              </w:rPr>
              <w:t>52</w:t>
            </w:r>
            <w:r w:rsidR="0067151A" w:rsidRPr="0067151A">
              <w:rPr>
                <w:noProof/>
                <w:webHidden/>
              </w:rPr>
              <w:fldChar w:fldCharType="end"/>
            </w:r>
          </w:hyperlink>
        </w:p>
        <w:p w14:paraId="46AF3A46" w14:textId="01A6F110"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63" w:history="1">
            <w:r w:rsidR="0067151A" w:rsidRPr="0067151A">
              <w:rPr>
                <w:rStyle w:val="Hyperlink"/>
                <w:rFonts w:cstheme="minorHAnsi"/>
                <w:noProof/>
              </w:rPr>
              <w:t>Missing Data in the NCD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3 \h </w:instrText>
            </w:r>
            <w:r w:rsidR="0067151A" w:rsidRPr="0067151A">
              <w:rPr>
                <w:noProof/>
                <w:webHidden/>
              </w:rPr>
            </w:r>
            <w:r w:rsidR="0067151A" w:rsidRPr="0067151A">
              <w:rPr>
                <w:noProof/>
                <w:webHidden/>
              </w:rPr>
              <w:fldChar w:fldCharType="separate"/>
            </w:r>
            <w:r w:rsidR="0067151A" w:rsidRPr="0067151A">
              <w:rPr>
                <w:noProof/>
                <w:webHidden/>
              </w:rPr>
              <w:t>52</w:t>
            </w:r>
            <w:r w:rsidR="0067151A" w:rsidRPr="0067151A">
              <w:rPr>
                <w:noProof/>
                <w:webHidden/>
              </w:rPr>
              <w:fldChar w:fldCharType="end"/>
            </w:r>
          </w:hyperlink>
        </w:p>
        <w:p w14:paraId="4B5B5749" w14:textId="5CDE1BED" w:rsidR="0067151A" w:rsidRPr="0067151A" w:rsidRDefault="0076428D">
          <w:pPr>
            <w:pStyle w:val="TOC3"/>
            <w:tabs>
              <w:tab w:val="right" w:leader="dot" w:pos="9016"/>
            </w:tabs>
            <w:rPr>
              <w:noProof/>
              <w:kern w:val="2"/>
              <w14:ligatures w14:val="standardContextual"/>
            </w:rPr>
          </w:pPr>
          <w:hyperlink w:anchor="_Toc137904664" w:history="1">
            <w:r w:rsidR="0067151A" w:rsidRPr="0067151A">
              <w:rPr>
                <w:rStyle w:val="Hyperlink"/>
                <w:rFonts w:cstheme="minorHAnsi"/>
                <w:noProof/>
              </w:rPr>
              <w:t>Missing Data</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4 \h </w:instrText>
            </w:r>
            <w:r w:rsidR="0067151A" w:rsidRPr="0067151A">
              <w:rPr>
                <w:noProof/>
                <w:webHidden/>
              </w:rPr>
            </w:r>
            <w:r w:rsidR="0067151A" w:rsidRPr="0067151A">
              <w:rPr>
                <w:noProof/>
                <w:webHidden/>
              </w:rPr>
              <w:fldChar w:fldCharType="separate"/>
            </w:r>
            <w:r w:rsidR="0067151A" w:rsidRPr="0067151A">
              <w:rPr>
                <w:noProof/>
                <w:webHidden/>
              </w:rPr>
              <w:t>52</w:t>
            </w:r>
            <w:r w:rsidR="0067151A" w:rsidRPr="0067151A">
              <w:rPr>
                <w:noProof/>
                <w:webHidden/>
              </w:rPr>
              <w:fldChar w:fldCharType="end"/>
            </w:r>
          </w:hyperlink>
        </w:p>
        <w:p w14:paraId="0A306CC8" w14:textId="0D22ECD6" w:rsidR="0067151A" w:rsidRPr="0067151A" w:rsidRDefault="0076428D">
          <w:pPr>
            <w:pStyle w:val="TOC3"/>
            <w:tabs>
              <w:tab w:val="right" w:leader="dot" w:pos="9016"/>
            </w:tabs>
            <w:rPr>
              <w:noProof/>
              <w:kern w:val="2"/>
              <w14:ligatures w14:val="standardContextual"/>
            </w:rPr>
          </w:pPr>
          <w:hyperlink w:anchor="_Toc137904665" w:history="1">
            <w:r w:rsidR="0067151A" w:rsidRPr="0067151A">
              <w:rPr>
                <w:rStyle w:val="Hyperlink"/>
                <w:rFonts w:cstheme="minorHAnsi"/>
                <w:noProof/>
              </w:rPr>
              <w:t>Multiple Imputation by Chained Equation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5 \h </w:instrText>
            </w:r>
            <w:r w:rsidR="0067151A" w:rsidRPr="0067151A">
              <w:rPr>
                <w:noProof/>
                <w:webHidden/>
              </w:rPr>
            </w:r>
            <w:r w:rsidR="0067151A" w:rsidRPr="0067151A">
              <w:rPr>
                <w:noProof/>
                <w:webHidden/>
              </w:rPr>
              <w:fldChar w:fldCharType="separate"/>
            </w:r>
            <w:r w:rsidR="0067151A" w:rsidRPr="0067151A">
              <w:rPr>
                <w:noProof/>
                <w:webHidden/>
              </w:rPr>
              <w:t>55</w:t>
            </w:r>
            <w:r w:rsidR="0067151A" w:rsidRPr="0067151A">
              <w:rPr>
                <w:noProof/>
                <w:webHidden/>
              </w:rPr>
              <w:fldChar w:fldCharType="end"/>
            </w:r>
          </w:hyperlink>
        </w:p>
        <w:p w14:paraId="7EC9DF49" w14:textId="3161FA62" w:rsidR="0067151A" w:rsidRPr="0067151A" w:rsidRDefault="0076428D">
          <w:pPr>
            <w:pStyle w:val="TOC3"/>
            <w:tabs>
              <w:tab w:val="right" w:leader="dot" w:pos="9016"/>
            </w:tabs>
            <w:rPr>
              <w:noProof/>
              <w:kern w:val="2"/>
              <w14:ligatures w14:val="standardContextual"/>
            </w:rPr>
          </w:pPr>
          <w:hyperlink w:anchor="_Toc137904666" w:history="1">
            <w:r w:rsidR="0067151A" w:rsidRPr="0067151A">
              <w:rPr>
                <w:rStyle w:val="Hyperlink"/>
                <w:rFonts w:cstheme="minorHAnsi"/>
                <w:noProof/>
              </w:rPr>
              <w:t>Discussion and Conclusions</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6 \h </w:instrText>
            </w:r>
            <w:r w:rsidR="0067151A" w:rsidRPr="0067151A">
              <w:rPr>
                <w:noProof/>
                <w:webHidden/>
              </w:rPr>
            </w:r>
            <w:r w:rsidR="0067151A" w:rsidRPr="0067151A">
              <w:rPr>
                <w:noProof/>
                <w:webHidden/>
              </w:rPr>
              <w:fldChar w:fldCharType="separate"/>
            </w:r>
            <w:r w:rsidR="0067151A" w:rsidRPr="0067151A">
              <w:rPr>
                <w:noProof/>
                <w:webHidden/>
              </w:rPr>
              <w:t>62</w:t>
            </w:r>
            <w:r w:rsidR="0067151A" w:rsidRPr="0067151A">
              <w:rPr>
                <w:noProof/>
                <w:webHidden/>
              </w:rPr>
              <w:fldChar w:fldCharType="end"/>
            </w:r>
          </w:hyperlink>
        </w:p>
        <w:p w14:paraId="21880149" w14:textId="45F73B32"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67" w:history="1">
            <w:r w:rsidR="0067151A" w:rsidRPr="0067151A">
              <w:rPr>
                <w:rStyle w:val="Hyperlink"/>
                <w:rFonts w:cstheme="minorHAnsi"/>
                <w:noProof/>
              </w:rPr>
              <w:t>Discussion and Conclusions for Chapter One</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7 \h </w:instrText>
            </w:r>
            <w:r w:rsidR="0067151A" w:rsidRPr="0067151A">
              <w:rPr>
                <w:noProof/>
                <w:webHidden/>
              </w:rPr>
            </w:r>
            <w:r w:rsidR="0067151A" w:rsidRPr="0067151A">
              <w:rPr>
                <w:noProof/>
                <w:webHidden/>
              </w:rPr>
              <w:fldChar w:fldCharType="separate"/>
            </w:r>
            <w:r w:rsidR="0067151A" w:rsidRPr="0067151A">
              <w:rPr>
                <w:noProof/>
                <w:webHidden/>
              </w:rPr>
              <w:t>63</w:t>
            </w:r>
            <w:r w:rsidR="0067151A" w:rsidRPr="0067151A">
              <w:rPr>
                <w:noProof/>
                <w:webHidden/>
              </w:rPr>
              <w:fldChar w:fldCharType="end"/>
            </w:r>
          </w:hyperlink>
        </w:p>
        <w:p w14:paraId="79A61A78" w14:textId="5ED710A8" w:rsidR="0067151A" w:rsidRPr="0067151A" w:rsidRDefault="0076428D">
          <w:pPr>
            <w:pStyle w:val="TOC1"/>
            <w:rPr>
              <w:rFonts w:eastAsiaTheme="minorEastAsia"/>
              <w:noProof/>
              <w:kern w:val="2"/>
              <w:lang w:eastAsia="en-GB"/>
              <w14:ligatures w14:val="standardContextual"/>
            </w:rPr>
          </w:pPr>
          <w:hyperlink w:anchor="_Toc137904668" w:history="1">
            <w:r w:rsidR="0067151A" w:rsidRPr="0067151A">
              <w:rPr>
                <w:rStyle w:val="Hyperlink"/>
                <w:rFonts w:cstheme="minorHAnsi"/>
                <w:noProof/>
              </w:rPr>
              <w:t>Data Citation</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8 \h </w:instrText>
            </w:r>
            <w:r w:rsidR="0067151A" w:rsidRPr="0067151A">
              <w:rPr>
                <w:noProof/>
                <w:webHidden/>
              </w:rPr>
            </w:r>
            <w:r w:rsidR="0067151A" w:rsidRPr="0067151A">
              <w:rPr>
                <w:noProof/>
                <w:webHidden/>
              </w:rPr>
              <w:fldChar w:fldCharType="separate"/>
            </w:r>
            <w:r w:rsidR="0067151A" w:rsidRPr="0067151A">
              <w:rPr>
                <w:noProof/>
                <w:webHidden/>
              </w:rPr>
              <w:t>74</w:t>
            </w:r>
            <w:r w:rsidR="0067151A" w:rsidRPr="0067151A">
              <w:rPr>
                <w:noProof/>
                <w:webHidden/>
              </w:rPr>
              <w:fldChar w:fldCharType="end"/>
            </w:r>
          </w:hyperlink>
        </w:p>
        <w:p w14:paraId="74525C56" w14:textId="224A9CD0" w:rsidR="0067151A" w:rsidRPr="0067151A" w:rsidRDefault="0076428D">
          <w:pPr>
            <w:pStyle w:val="TOC2"/>
            <w:tabs>
              <w:tab w:val="right" w:leader="dot" w:pos="9016"/>
            </w:tabs>
            <w:rPr>
              <w:rFonts w:eastAsiaTheme="minorEastAsia"/>
              <w:noProof/>
              <w:kern w:val="2"/>
              <w:lang w:eastAsia="en-GB"/>
              <w14:ligatures w14:val="standardContextual"/>
            </w:rPr>
          </w:pPr>
          <w:hyperlink w:anchor="_Toc137904669" w:history="1">
            <w:r w:rsidR="0067151A" w:rsidRPr="0067151A">
              <w:rPr>
                <w:rStyle w:val="Hyperlink"/>
                <w:rFonts w:cstheme="minorHAnsi"/>
                <w:noProof/>
              </w:rPr>
              <w:t>Bibliography</w:t>
            </w:r>
            <w:r w:rsidR="0067151A" w:rsidRPr="0067151A">
              <w:rPr>
                <w:noProof/>
                <w:webHidden/>
              </w:rPr>
              <w:tab/>
            </w:r>
            <w:r w:rsidR="0067151A" w:rsidRPr="0067151A">
              <w:rPr>
                <w:noProof/>
                <w:webHidden/>
              </w:rPr>
              <w:fldChar w:fldCharType="begin"/>
            </w:r>
            <w:r w:rsidR="0067151A" w:rsidRPr="0067151A">
              <w:rPr>
                <w:noProof/>
                <w:webHidden/>
              </w:rPr>
              <w:instrText xml:space="preserve"> PAGEREF _Toc137904669 \h </w:instrText>
            </w:r>
            <w:r w:rsidR="0067151A" w:rsidRPr="0067151A">
              <w:rPr>
                <w:noProof/>
                <w:webHidden/>
              </w:rPr>
            </w:r>
            <w:r w:rsidR="0067151A" w:rsidRPr="0067151A">
              <w:rPr>
                <w:noProof/>
                <w:webHidden/>
              </w:rPr>
              <w:fldChar w:fldCharType="separate"/>
            </w:r>
            <w:r w:rsidR="0067151A" w:rsidRPr="0067151A">
              <w:rPr>
                <w:noProof/>
                <w:webHidden/>
              </w:rPr>
              <w:t>74</w:t>
            </w:r>
            <w:r w:rsidR="0067151A" w:rsidRPr="0067151A">
              <w:rPr>
                <w:noProof/>
                <w:webHidden/>
              </w:rPr>
              <w:fldChar w:fldCharType="end"/>
            </w:r>
          </w:hyperlink>
        </w:p>
        <w:p w14:paraId="5E9BFFC2" w14:textId="16AD3B11" w:rsidR="00B947F6" w:rsidRPr="009106F1" w:rsidRDefault="00B947F6" w:rsidP="00B947F6">
          <w:pPr>
            <w:rPr>
              <w:rFonts w:cstheme="minorHAnsi"/>
              <w:sz w:val="24"/>
              <w:szCs w:val="24"/>
            </w:rPr>
          </w:pPr>
          <w:r w:rsidRPr="0067151A">
            <w:rPr>
              <w:rFonts w:cstheme="minorHAnsi"/>
              <w:noProof/>
              <w:sz w:val="24"/>
              <w:szCs w:val="24"/>
            </w:rPr>
            <w:fldChar w:fldCharType="end"/>
          </w:r>
        </w:p>
      </w:sdtContent>
    </w:sdt>
    <w:p w14:paraId="17727214" w14:textId="77777777" w:rsidR="00C46242" w:rsidRDefault="00C46242" w:rsidP="00B947F6">
      <w:pPr>
        <w:rPr>
          <w:rFonts w:cstheme="minorHAnsi"/>
          <w:sz w:val="24"/>
          <w:szCs w:val="24"/>
        </w:rPr>
      </w:pPr>
    </w:p>
    <w:p w14:paraId="1F28E146" w14:textId="77777777" w:rsidR="0067151A" w:rsidRPr="009106F1" w:rsidRDefault="0067151A" w:rsidP="00B947F6">
      <w:pPr>
        <w:rPr>
          <w:rFonts w:cstheme="minorHAnsi"/>
          <w:sz w:val="24"/>
          <w:szCs w:val="24"/>
        </w:rPr>
      </w:pPr>
    </w:p>
    <w:p w14:paraId="3AFDA34C" w14:textId="77777777" w:rsidR="00C46242" w:rsidRPr="009106F1" w:rsidRDefault="00C46242" w:rsidP="00B947F6">
      <w:pPr>
        <w:rPr>
          <w:rFonts w:cstheme="minorHAnsi"/>
          <w:sz w:val="24"/>
          <w:szCs w:val="24"/>
        </w:rPr>
      </w:pPr>
    </w:p>
    <w:p w14:paraId="79581308" w14:textId="77777777" w:rsidR="00397201" w:rsidRDefault="00397201" w:rsidP="00B947F6">
      <w:pPr>
        <w:rPr>
          <w:rFonts w:cstheme="minorHAnsi"/>
          <w:sz w:val="24"/>
          <w:szCs w:val="24"/>
        </w:rPr>
      </w:pPr>
    </w:p>
    <w:p w14:paraId="5922B54A" w14:textId="77777777" w:rsidR="009106F1" w:rsidRPr="009106F1" w:rsidRDefault="009106F1" w:rsidP="00B947F6">
      <w:pPr>
        <w:rPr>
          <w:rFonts w:cstheme="minorHAnsi"/>
          <w:sz w:val="24"/>
          <w:szCs w:val="24"/>
        </w:rPr>
      </w:pPr>
    </w:p>
    <w:p w14:paraId="763B242A" w14:textId="058F9A21" w:rsidR="00397201" w:rsidRPr="009106F1" w:rsidRDefault="00397201" w:rsidP="009106F1">
      <w:pPr>
        <w:pStyle w:val="TableofFigures"/>
        <w:tabs>
          <w:tab w:val="right" w:leader="dot" w:pos="9016"/>
        </w:tabs>
        <w:rPr>
          <w:rFonts w:cstheme="minorHAnsi"/>
          <w:sz w:val="24"/>
          <w:szCs w:val="24"/>
        </w:rPr>
      </w:pPr>
      <w:r w:rsidRPr="009106F1">
        <w:rPr>
          <w:rFonts w:cstheme="minorHAnsi"/>
          <w:sz w:val="24"/>
          <w:szCs w:val="24"/>
        </w:rPr>
        <w:lastRenderedPageBreak/>
        <w:t>List of Tables</w:t>
      </w:r>
    </w:p>
    <w:p w14:paraId="6A6F09A8" w14:textId="07690F1D" w:rsidR="0067151A" w:rsidRDefault="00397201">
      <w:pPr>
        <w:pStyle w:val="TableofFigures"/>
        <w:tabs>
          <w:tab w:val="right" w:leader="dot" w:pos="9016"/>
        </w:tabs>
        <w:rPr>
          <w:rFonts w:eastAsiaTheme="minorEastAsia"/>
          <w:noProof/>
          <w:kern w:val="2"/>
          <w:lang w:eastAsia="en-GB"/>
          <w14:ligatures w14:val="standardContextual"/>
        </w:rPr>
      </w:pPr>
      <w:r w:rsidRPr="009106F1">
        <w:rPr>
          <w:rFonts w:cstheme="minorHAnsi"/>
          <w:sz w:val="24"/>
          <w:szCs w:val="24"/>
        </w:rPr>
        <w:fldChar w:fldCharType="begin"/>
      </w:r>
      <w:r w:rsidRPr="009106F1">
        <w:rPr>
          <w:rFonts w:cstheme="minorHAnsi"/>
          <w:sz w:val="24"/>
          <w:szCs w:val="24"/>
        </w:rPr>
        <w:instrText xml:space="preserve"> TOC \h \z \c "Table 1." </w:instrText>
      </w:r>
      <w:r w:rsidRPr="009106F1">
        <w:rPr>
          <w:rFonts w:cstheme="minorHAnsi"/>
          <w:sz w:val="24"/>
          <w:szCs w:val="24"/>
        </w:rPr>
        <w:fldChar w:fldCharType="separate"/>
      </w:r>
      <w:hyperlink w:anchor="_Toc137904670" w:history="1">
        <w:r w:rsidR="0067151A" w:rsidRPr="005C68A1">
          <w:rPr>
            <w:rStyle w:val="Hyperlink"/>
            <w:rFonts w:cstheme="minorHAnsi"/>
            <w:noProof/>
          </w:rPr>
          <w:t>Table 1. 1 Sweeps Included for Analysis</w:t>
        </w:r>
        <w:r w:rsidR="0067151A">
          <w:rPr>
            <w:noProof/>
            <w:webHidden/>
          </w:rPr>
          <w:tab/>
        </w:r>
        <w:r w:rsidR="0067151A">
          <w:rPr>
            <w:noProof/>
            <w:webHidden/>
          </w:rPr>
          <w:fldChar w:fldCharType="begin"/>
        </w:r>
        <w:r w:rsidR="0067151A">
          <w:rPr>
            <w:noProof/>
            <w:webHidden/>
          </w:rPr>
          <w:instrText xml:space="preserve"> PAGEREF _Toc137904670 \h </w:instrText>
        </w:r>
        <w:r w:rsidR="0067151A">
          <w:rPr>
            <w:noProof/>
            <w:webHidden/>
          </w:rPr>
        </w:r>
        <w:r w:rsidR="0067151A">
          <w:rPr>
            <w:noProof/>
            <w:webHidden/>
          </w:rPr>
          <w:fldChar w:fldCharType="separate"/>
        </w:r>
        <w:r w:rsidR="0067151A">
          <w:rPr>
            <w:noProof/>
            <w:webHidden/>
          </w:rPr>
          <w:t>17</w:t>
        </w:r>
        <w:r w:rsidR="0067151A">
          <w:rPr>
            <w:noProof/>
            <w:webHidden/>
          </w:rPr>
          <w:fldChar w:fldCharType="end"/>
        </w:r>
      </w:hyperlink>
    </w:p>
    <w:p w14:paraId="40D26545" w14:textId="355DE71F" w:rsidR="0067151A" w:rsidRDefault="0076428D">
      <w:pPr>
        <w:pStyle w:val="TableofFigures"/>
        <w:tabs>
          <w:tab w:val="right" w:leader="dot" w:pos="9016"/>
        </w:tabs>
        <w:rPr>
          <w:rFonts w:eastAsiaTheme="minorEastAsia"/>
          <w:noProof/>
          <w:kern w:val="2"/>
          <w:lang w:eastAsia="en-GB"/>
          <w14:ligatures w14:val="standardContextual"/>
        </w:rPr>
      </w:pPr>
      <w:hyperlink w:anchor="_Toc137904671" w:history="1">
        <w:r w:rsidR="0067151A" w:rsidRPr="005C68A1">
          <w:rPr>
            <w:rStyle w:val="Hyperlink"/>
            <w:rFonts w:cstheme="minorHAnsi"/>
            <w:noProof/>
          </w:rPr>
          <w:t>Table 1. 2 Participation in the NCDS from birth to 23 years</w:t>
        </w:r>
        <w:r w:rsidR="0067151A">
          <w:rPr>
            <w:noProof/>
            <w:webHidden/>
          </w:rPr>
          <w:tab/>
        </w:r>
        <w:r w:rsidR="0067151A">
          <w:rPr>
            <w:noProof/>
            <w:webHidden/>
          </w:rPr>
          <w:fldChar w:fldCharType="begin"/>
        </w:r>
        <w:r w:rsidR="0067151A">
          <w:rPr>
            <w:noProof/>
            <w:webHidden/>
          </w:rPr>
          <w:instrText xml:space="preserve"> PAGEREF _Toc137904671 \h </w:instrText>
        </w:r>
        <w:r w:rsidR="0067151A">
          <w:rPr>
            <w:noProof/>
            <w:webHidden/>
          </w:rPr>
        </w:r>
        <w:r w:rsidR="0067151A">
          <w:rPr>
            <w:noProof/>
            <w:webHidden/>
          </w:rPr>
          <w:fldChar w:fldCharType="separate"/>
        </w:r>
        <w:r w:rsidR="0067151A">
          <w:rPr>
            <w:noProof/>
            <w:webHidden/>
          </w:rPr>
          <w:t>18</w:t>
        </w:r>
        <w:r w:rsidR="0067151A">
          <w:rPr>
            <w:noProof/>
            <w:webHidden/>
          </w:rPr>
          <w:fldChar w:fldCharType="end"/>
        </w:r>
      </w:hyperlink>
    </w:p>
    <w:p w14:paraId="6283EFD7" w14:textId="06D901B1" w:rsidR="0067151A" w:rsidRDefault="0076428D">
      <w:pPr>
        <w:pStyle w:val="TableofFigures"/>
        <w:tabs>
          <w:tab w:val="right" w:leader="dot" w:pos="9016"/>
        </w:tabs>
        <w:rPr>
          <w:rFonts w:eastAsiaTheme="minorEastAsia"/>
          <w:noProof/>
          <w:kern w:val="2"/>
          <w:lang w:eastAsia="en-GB"/>
          <w14:ligatures w14:val="standardContextual"/>
        </w:rPr>
      </w:pPr>
      <w:hyperlink w:anchor="_Toc137904672" w:history="1">
        <w:r w:rsidR="0067151A" w:rsidRPr="005C68A1">
          <w:rPr>
            <w:rStyle w:val="Hyperlink"/>
            <w:rFonts w:cstheme="minorHAnsi"/>
            <w:noProof/>
          </w:rPr>
          <w:t>Table 1. 3 Frequency Statistics for Economic Activity</w:t>
        </w:r>
        <w:r w:rsidR="0067151A">
          <w:rPr>
            <w:noProof/>
            <w:webHidden/>
          </w:rPr>
          <w:tab/>
        </w:r>
        <w:r w:rsidR="0067151A">
          <w:rPr>
            <w:noProof/>
            <w:webHidden/>
          </w:rPr>
          <w:fldChar w:fldCharType="begin"/>
        </w:r>
        <w:r w:rsidR="0067151A">
          <w:rPr>
            <w:noProof/>
            <w:webHidden/>
          </w:rPr>
          <w:instrText xml:space="preserve"> PAGEREF _Toc137904672 \h </w:instrText>
        </w:r>
        <w:r w:rsidR="0067151A">
          <w:rPr>
            <w:noProof/>
            <w:webHidden/>
          </w:rPr>
        </w:r>
        <w:r w:rsidR="0067151A">
          <w:rPr>
            <w:noProof/>
            <w:webHidden/>
          </w:rPr>
          <w:fldChar w:fldCharType="separate"/>
        </w:r>
        <w:r w:rsidR="0067151A">
          <w:rPr>
            <w:noProof/>
            <w:webHidden/>
          </w:rPr>
          <w:t>19</w:t>
        </w:r>
        <w:r w:rsidR="0067151A">
          <w:rPr>
            <w:noProof/>
            <w:webHidden/>
          </w:rPr>
          <w:fldChar w:fldCharType="end"/>
        </w:r>
      </w:hyperlink>
    </w:p>
    <w:p w14:paraId="7A94FAE5" w14:textId="5C82131B" w:rsidR="0067151A" w:rsidRDefault="0076428D">
      <w:pPr>
        <w:pStyle w:val="TableofFigures"/>
        <w:tabs>
          <w:tab w:val="right" w:leader="dot" w:pos="9016"/>
        </w:tabs>
        <w:rPr>
          <w:rFonts w:eastAsiaTheme="minorEastAsia"/>
          <w:noProof/>
          <w:kern w:val="2"/>
          <w:lang w:eastAsia="en-GB"/>
          <w14:ligatures w14:val="standardContextual"/>
        </w:rPr>
      </w:pPr>
      <w:hyperlink w:anchor="_Toc137904673" w:history="1">
        <w:r w:rsidR="0067151A" w:rsidRPr="005C68A1">
          <w:rPr>
            <w:rStyle w:val="Hyperlink"/>
            <w:rFonts w:cstheme="minorHAnsi"/>
            <w:noProof/>
          </w:rPr>
          <w:t>Table 1. 4 Educational Attainment Count Variable by Economic Activity</w:t>
        </w:r>
        <w:r w:rsidR="0067151A">
          <w:rPr>
            <w:noProof/>
            <w:webHidden/>
          </w:rPr>
          <w:tab/>
        </w:r>
        <w:r w:rsidR="0067151A">
          <w:rPr>
            <w:noProof/>
            <w:webHidden/>
          </w:rPr>
          <w:fldChar w:fldCharType="begin"/>
        </w:r>
        <w:r w:rsidR="0067151A">
          <w:rPr>
            <w:noProof/>
            <w:webHidden/>
          </w:rPr>
          <w:instrText xml:space="preserve"> PAGEREF _Toc137904673 \h </w:instrText>
        </w:r>
        <w:r w:rsidR="0067151A">
          <w:rPr>
            <w:noProof/>
            <w:webHidden/>
          </w:rPr>
        </w:r>
        <w:r w:rsidR="0067151A">
          <w:rPr>
            <w:noProof/>
            <w:webHidden/>
          </w:rPr>
          <w:fldChar w:fldCharType="separate"/>
        </w:r>
        <w:r w:rsidR="0067151A">
          <w:rPr>
            <w:noProof/>
            <w:webHidden/>
          </w:rPr>
          <w:t>22</w:t>
        </w:r>
        <w:r w:rsidR="0067151A">
          <w:rPr>
            <w:noProof/>
            <w:webHidden/>
          </w:rPr>
          <w:fldChar w:fldCharType="end"/>
        </w:r>
      </w:hyperlink>
    </w:p>
    <w:p w14:paraId="406A23B2" w14:textId="43E6C91A" w:rsidR="0067151A" w:rsidRDefault="0076428D">
      <w:pPr>
        <w:pStyle w:val="TableofFigures"/>
        <w:tabs>
          <w:tab w:val="right" w:leader="dot" w:pos="9016"/>
        </w:tabs>
        <w:rPr>
          <w:rFonts w:eastAsiaTheme="minorEastAsia"/>
          <w:noProof/>
          <w:kern w:val="2"/>
          <w:lang w:eastAsia="en-GB"/>
          <w14:ligatures w14:val="standardContextual"/>
        </w:rPr>
      </w:pPr>
      <w:hyperlink w:anchor="_Toc137904674" w:history="1">
        <w:r w:rsidR="0067151A" w:rsidRPr="005C68A1">
          <w:rPr>
            <w:rStyle w:val="Hyperlink"/>
            <w:rFonts w:cstheme="minorHAnsi"/>
            <w:noProof/>
          </w:rPr>
          <w:t>Table 1. 5 RGSC Class Schema</w:t>
        </w:r>
        <w:r w:rsidR="0067151A">
          <w:rPr>
            <w:noProof/>
            <w:webHidden/>
          </w:rPr>
          <w:tab/>
        </w:r>
        <w:r w:rsidR="0067151A">
          <w:rPr>
            <w:noProof/>
            <w:webHidden/>
          </w:rPr>
          <w:fldChar w:fldCharType="begin"/>
        </w:r>
        <w:r w:rsidR="0067151A">
          <w:rPr>
            <w:noProof/>
            <w:webHidden/>
          </w:rPr>
          <w:instrText xml:space="preserve"> PAGEREF _Toc137904674 \h </w:instrText>
        </w:r>
        <w:r w:rsidR="0067151A">
          <w:rPr>
            <w:noProof/>
            <w:webHidden/>
          </w:rPr>
        </w:r>
        <w:r w:rsidR="0067151A">
          <w:rPr>
            <w:noProof/>
            <w:webHidden/>
          </w:rPr>
          <w:fldChar w:fldCharType="separate"/>
        </w:r>
        <w:r w:rsidR="0067151A">
          <w:rPr>
            <w:noProof/>
            <w:webHidden/>
          </w:rPr>
          <w:t>26</w:t>
        </w:r>
        <w:r w:rsidR="0067151A">
          <w:rPr>
            <w:noProof/>
            <w:webHidden/>
          </w:rPr>
          <w:fldChar w:fldCharType="end"/>
        </w:r>
      </w:hyperlink>
    </w:p>
    <w:p w14:paraId="42E82AEC" w14:textId="18615185" w:rsidR="0067151A" w:rsidRDefault="0076428D">
      <w:pPr>
        <w:pStyle w:val="TableofFigures"/>
        <w:tabs>
          <w:tab w:val="right" w:leader="dot" w:pos="9016"/>
        </w:tabs>
        <w:rPr>
          <w:rFonts w:eastAsiaTheme="minorEastAsia"/>
          <w:noProof/>
          <w:kern w:val="2"/>
          <w:lang w:eastAsia="en-GB"/>
          <w14:ligatures w14:val="standardContextual"/>
        </w:rPr>
      </w:pPr>
      <w:hyperlink w:anchor="_Toc137904675" w:history="1">
        <w:r w:rsidR="0067151A" w:rsidRPr="005C68A1">
          <w:rPr>
            <w:rStyle w:val="Hyperlink"/>
            <w:rFonts w:cstheme="minorHAnsi"/>
            <w:noProof/>
          </w:rPr>
          <w:t>Table 1. 6 NS-SEC Class Schema</w:t>
        </w:r>
        <w:r w:rsidR="0067151A">
          <w:rPr>
            <w:noProof/>
            <w:webHidden/>
          </w:rPr>
          <w:tab/>
        </w:r>
        <w:r w:rsidR="0067151A">
          <w:rPr>
            <w:noProof/>
            <w:webHidden/>
          </w:rPr>
          <w:fldChar w:fldCharType="begin"/>
        </w:r>
        <w:r w:rsidR="0067151A">
          <w:rPr>
            <w:noProof/>
            <w:webHidden/>
          </w:rPr>
          <w:instrText xml:space="preserve"> PAGEREF _Toc137904675 \h </w:instrText>
        </w:r>
        <w:r w:rsidR="0067151A">
          <w:rPr>
            <w:noProof/>
            <w:webHidden/>
          </w:rPr>
        </w:r>
        <w:r w:rsidR="0067151A">
          <w:rPr>
            <w:noProof/>
            <w:webHidden/>
          </w:rPr>
          <w:fldChar w:fldCharType="separate"/>
        </w:r>
        <w:r w:rsidR="0067151A">
          <w:rPr>
            <w:noProof/>
            <w:webHidden/>
          </w:rPr>
          <w:t>27</w:t>
        </w:r>
        <w:r w:rsidR="0067151A">
          <w:rPr>
            <w:noProof/>
            <w:webHidden/>
          </w:rPr>
          <w:fldChar w:fldCharType="end"/>
        </w:r>
      </w:hyperlink>
    </w:p>
    <w:p w14:paraId="5FC36F9B" w14:textId="7D9B7FDD" w:rsidR="0067151A" w:rsidRDefault="0076428D">
      <w:pPr>
        <w:pStyle w:val="TableofFigures"/>
        <w:tabs>
          <w:tab w:val="right" w:leader="dot" w:pos="9016"/>
        </w:tabs>
        <w:rPr>
          <w:rFonts w:eastAsiaTheme="minorEastAsia"/>
          <w:noProof/>
          <w:kern w:val="2"/>
          <w:lang w:eastAsia="en-GB"/>
          <w14:ligatures w14:val="standardContextual"/>
        </w:rPr>
      </w:pPr>
      <w:hyperlink w:anchor="_Toc137904676" w:history="1">
        <w:r w:rsidR="0067151A" w:rsidRPr="005C68A1">
          <w:rPr>
            <w:rStyle w:val="Hyperlink"/>
            <w:rFonts w:cstheme="minorHAnsi"/>
            <w:noProof/>
          </w:rPr>
          <w:t>Table 1. 7 Examples of Occupations from Analytical NS-SEC</w:t>
        </w:r>
        <w:r w:rsidR="0067151A">
          <w:rPr>
            <w:noProof/>
            <w:webHidden/>
          </w:rPr>
          <w:tab/>
        </w:r>
        <w:r w:rsidR="0067151A">
          <w:rPr>
            <w:noProof/>
            <w:webHidden/>
          </w:rPr>
          <w:fldChar w:fldCharType="begin"/>
        </w:r>
        <w:r w:rsidR="0067151A">
          <w:rPr>
            <w:noProof/>
            <w:webHidden/>
          </w:rPr>
          <w:instrText xml:space="preserve"> PAGEREF _Toc137904676 \h </w:instrText>
        </w:r>
        <w:r w:rsidR="0067151A">
          <w:rPr>
            <w:noProof/>
            <w:webHidden/>
          </w:rPr>
        </w:r>
        <w:r w:rsidR="0067151A">
          <w:rPr>
            <w:noProof/>
            <w:webHidden/>
          </w:rPr>
          <w:fldChar w:fldCharType="separate"/>
        </w:r>
        <w:r w:rsidR="0067151A">
          <w:rPr>
            <w:noProof/>
            <w:webHidden/>
          </w:rPr>
          <w:t>28</w:t>
        </w:r>
        <w:r w:rsidR="0067151A">
          <w:rPr>
            <w:noProof/>
            <w:webHidden/>
          </w:rPr>
          <w:fldChar w:fldCharType="end"/>
        </w:r>
      </w:hyperlink>
    </w:p>
    <w:p w14:paraId="679D7F46" w14:textId="3550DCAF" w:rsidR="0067151A" w:rsidRDefault="0076428D">
      <w:pPr>
        <w:pStyle w:val="TableofFigures"/>
        <w:tabs>
          <w:tab w:val="right" w:leader="dot" w:pos="9016"/>
        </w:tabs>
        <w:rPr>
          <w:rFonts w:eastAsiaTheme="minorEastAsia"/>
          <w:noProof/>
          <w:kern w:val="2"/>
          <w:lang w:eastAsia="en-GB"/>
          <w14:ligatures w14:val="standardContextual"/>
        </w:rPr>
      </w:pPr>
      <w:hyperlink w:anchor="_Toc137904677" w:history="1">
        <w:r w:rsidR="0067151A" w:rsidRPr="005C68A1">
          <w:rPr>
            <w:rStyle w:val="Hyperlink"/>
            <w:rFonts w:cstheme="minorHAnsi"/>
            <w:noProof/>
          </w:rPr>
          <w:t>Table 1. 8 Descriptive Statistics for Economic Activity</w:t>
        </w:r>
        <w:r w:rsidR="0067151A">
          <w:rPr>
            <w:noProof/>
            <w:webHidden/>
          </w:rPr>
          <w:tab/>
        </w:r>
        <w:r w:rsidR="0067151A">
          <w:rPr>
            <w:noProof/>
            <w:webHidden/>
          </w:rPr>
          <w:fldChar w:fldCharType="begin"/>
        </w:r>
        <w:r w:rsidR="0067151A">
          <w:rPr>
            <w:noProof/>
            <w:webHidden/>
          </w:rPr>
          <w:instrText xml:space="preserve"> PAGEREF _Toc137904677 \h </w:instrText>
        </w:r>
        <w:r w:rsidR="0067151A">
          <w:rPr>
            <w:noProof/>
            <w:webHidden/>
          </w:rPr>
        </w:r>
        <w:r w:rsidR="0067151A">
          <w:rPr>
            <w:noProof/>
            <w:webHidden/>
          </w:rPr>
          <w:fldChar w:fldCharType="separate"/>
        </w:r>
        <w:r w:rsidR="0067151A">
          <w:rPr>
            <w:noProof/>
            <w:webHidden/>
          </w:rPr>
          <w:t>30</w:t>
        </w:r>
        <w:r w:rsidR="0067151A">
          <w:rPr>
            <w:noProof/>
            <w:webHidden/>
          </w:rPr>
          <w:fldChar w:fldCharType="end"/>
        </w:r>
      </w:hyperlink>
    </w:p>
    <w:p w14:paraId="202884D6" w14:textId="60C7EEDB" w:rsidR="0067151A" w:rsidRDefault="0076428D">
      <w:pPr>
        <w:pStyle w:val="TableofFigures"/>
        <w:tabs>
          <w:tab w:val="right" w:leader="dot" w:pos="9016"/>
        </w:tabs>
        <w:rPr>
          <w:rFonts w:eastAsiaTheme="minorEastAsia"/>
          <w:noProof/>
          <w:kern w:val="2"/>
          <w:lang w:eastAsia="en-GB"/>
          <w14:ligatures w14:val="standardContextual"/>
        </w:rPr>
      </w:pPr>
      <w:hyperlink w:anchor="_Toc137904678" w:history="1">
        <w:r w:rsidR="0067151A" w:rsidRPr="005C68A1">
          <w:rPr>
            <w:rStyle w:val="Hyperlink"/>
            <w:rFonts w:cstheme="minorHAnsi"/>
            <w:noProof/>
          </w:rPr>
          <w:t>Table 1. 9 Goodness-of-fit summaries for explanatory variables and Economic Activity</w:t>
        </w:r>
        <w:r w:rsidR="0067151A">
          <w:rPr>
            <w:noProof/>
            <w:webHidden/>
          </w:rPr>
          <w:tab/>
        </w:r>
        <w:r w:rsidR="0067151A">
          <w:rPr>
            <w:noProof/>
            <w:webHidden/>
          </w:rPr>
          <w:fldChar w:fldCharType="begin"/>
        </w:r>
        <w:r w:rsidR="0067151A">
          <w:rPr>
            <w:noProof/>
            <w:webHidden/>
          </w:rPr>
          <w:instrText xml:space="preserve"> PAGEREF _Toc137904678 \h </w:instrText>
        </w:r>
        <w:r w:rsidR="0067151A">
          <w:rPr>
            <w:noProof/>
            <w:webHidden/>
          </w:rPr>
        </w:r>
        <w:r w:rsidR="0067151A">
          <w:rPr>
            <w:noProof/>
            <w:webHidden/>
          </w:rPr>
          <w:fldChar w:fldCharType="separate"/>
        </w:r>
        <w:r w:rsidR="0067151A">
          <w:rPr>
            <w:noProof/>
            <w:webHidden/>
          </w:rPr>
          <w:t>31</w:t>
        </w:r>
        <w:r w:rsidR="0067151A">
          <w:rPr>
            <w:noProof/>
            <w:webHidden/>
          </w:rPr>
          <w:fldChar w:fldCharType="end"/>
        </w:r>
      </w:hyperlink>
    </w:p>
    <w:p w14:paraId="4D7CC881" w14:textId="557BC4EE" w:rsidR="0067151A" w:rsidRDefault="0076428D">
      <w:pPr>
        <w:pStyle w:val="TableofFigures"/>
        <w:tabs>
          <w:tab w:val="right" w:leader="dot" w:pos="9016"/>
        </w:tabs>
        <w:rPr>
          <w:rFonts w:eastAsiaTheme="minorEastAsia"/>
          <w:noProof/>
          <w:kern w:val="2"/>
          <w:lang w:eastAsia="en-GB"/>
          <w14:ligatures w14:val="standardContextual"/>
        </w:rPr>
      </w:pPr>
      <w:hyperlink w:anchor="_Toc137904679" w:history="1">
        <w:r w:rsidR="0067151A" w:rsidRPr="005C68A1">
          <w:rPr>
            <w:rStyle w:val="Hyperlink"/>
            <w:rFonts w:cstheme="minorHAnsi"/>
            <w:noProof/>
          </w:rPr>
          <w:t>Table 1. 10 Model building goodness-of-fit summaries for multiple logistic regression model of Economic Activity</w:t>
        </w:r>
        <w:r w:rsidR="0067151A">
          <w:rPr>
            <w:noProof/>
            <w:webHidden/>
          </w:rPr>
          <w:tab/>
        </w:r>
        <w:r w:rsidR="0067151A">
          <w:rPr>
            <w:noProof/>
            <w:webHidden/>
          </w:rPr>
          <w:fldChar w:fldCharType="begin"/>
        </w:r>
        <w:r w:rsidR="0067151A">
          <w:rPr>
            <w:noProof/>
            <w:webHidden/>
          </w:rPr>
          <w:instrText xml:space="preserve"> PAGEREF _Toc137904679 \h </w:instrText>
        </w:r>
        <w:r w:rsidR="0067151A">
          <w:rPr>
            <w:noProof/>
            <w:webHidden/>
          </w:rPr>
        </w:r>
        <w:r w:rsidR="0067151A">
          <w:rPr>
            <w:noProof/>
            <w:webHidden/>
          </w:rPr>
          <w:fldChar w:fldCharType="separate"/>
        </w:r>
        <w:r w:rsidR="0067151A">
          <w:rPr>
            <w:noProof/>
            <w:webHidden/>
          </w:rPr>
          <w:t>32</w:t>
        </w:r>
        <w:r w:rsidR="0067151A">
          <w:rPr>
            <w:noProof/>
            <w:webHidden/>
          </w:rPr>
          <w:fldChar w:fldCharType="end"/>
        </w:r>
      </w:hyperlink>
    </w:p>
    <w:p w14:paraId="4724D0A2" w14:textId="6A4B3AE5" w:rsidR="0067151A" w:rsidRDefault="0076428D">
      <w:pPr>
        <w:pStyle w:val="TableofFigures"/>
        <w:tabs>
          <w:tab w:val="right" w:leader="dot" w:pos="9016"/>
        </w:tabs>
        <w:rPr>
          <w:rFonts w:eastAsiaTheme="minorEastAsia"/>
          <w:noProof/>
          <w:kern w:val="2"/>
          <w:lang w:eastAsia="en-GB"/>
          <w14:ligatures w14:val="standardContextual"/>
        </w:rPr>
      </w:pPr>
      <w:hyperlink w:anchor="_Toc137904680" w:history="1">
        <w:r w:rsidR="0067151A" w:rsidRPr="005C68A1">
          <w:rPr>
            <w:rStyle w:val="Hyperlink"/>
            <w:rFonts w:cstheme="minorHAnsi"/>
            <w:noProof/>
          </w:rPr>
          <w:t>Table 1. 11 Mlogit of Economic Activity</w:t>
        </w:r>
        <w:r w:rsidR="0067151A">
          <w:rPr>
            <w:noProof/>
            <w:webHidden/>
          </w:rPr>
          <w:tab/>
        </w:r>
        <w:r w:rsidR="0067151A">
          <w:rPr>
            <w:noProof/>
            <w:webHidden/>
          </w:rPr>
          <w:fldChar w:fldCharType="begin"/>
        </w:r>
        <w:r w:rsidR="0067151A">
          <w:rPr>
            <w:noProof/>
            <w:webHidden/>
          </w:rPr>
          <w:instrText xml:space="preserve"> PAGEREF _Toc137904680 \h </w:instrText>
        </w:r>
        <w:r w:rsidR="0067151A">
          <w:rPr>
            <w:noProof/>
            <w:webHidden/>
          </w:rPr>
        </w:r>
        <w:r w:rsidR="0067151A">
          <w:rPr>
            <w:noProof/>
            <w:webHidden/>
          </w:rPr>
          <w:fldChar w:fldCharType="separate"/>
        </w:r>
        <w:r w:rsidR="0067151A">
          <w:rPr>
            <w:noProof/>
            <w:webHidden/>
          </w:rPr>
          <w:t>36</w:t>
        </w:r>
        <w:r w:rsidR="0067151A">
          <w:rPr>
            <w:noProof/>
            <w:webHidden/>
          </w:rPr>
          <w:fldChar w:fldCharType="end"/>
        </w:r>
      </w:hyperlink>
    </w:p>
    <w:p w14:paraId="6A64B389" w14:textId="1B44E5EE" w:rsidR="0067151A" w:rsidRDefault="0076428D">
      <w:pPr>
        <w:pStyle w:val="TableofFigures"/>
        <w:tabs>
          <w:tab w:val="right" w:leader="dot" w:pos="9016"/>
        </w:tabs>
        <w:rPr>
          <w:rFonts w:eastAsiaTheme="minorEastAsia"/>
          <w:noProof/>
          <w:kern w:val="2"/>
          <w:lang w:eastAsia="en-GB"/>
          <w14:ligatures w14:val="standardContextual"/>
        </w:rPr>
      </w:pPr>
      <w:hyperlink w:anchor="_Toc137904681" w:history="1">
        <w:r w:rsidR="0067151A" w:rsidRPr="005C68A1">
          <w:rPr>
            <w:rStyle w:val="Hyperlink"/>
            <w:rFonts w:cstheme="minorHAnsi"/>
            <w:noProof/>
          </w:rPr>
          <w:t>Table 1. 12 Sensitivity analyses of alternative measures of parental social stratification</w:t>
        </w:r>
        <w:r w:rsidR="0067151A">
          <w:rPr>
            <w:noProof/>
            <w:webHidden/>
          </w:rPr>
          <w:tab/>
        </w:r>
        <w:r w:rsidR="0067151A">
          <w:rPr>
            <w:noProof/>
            <w:webHidden/>
          </w:rPr>
          <w:fldChar w:fldCharType="begin"/>
        </w:r>
        <w:r w:rsidR="0067151A">
          <w:rPr>
            <w:noProof/>
            <w:webHidden/>
          </w:rPr>
          <w:instrText xml:space="preserve"> PAGEREF _Toc137904681 \h </w:instrText>
        </w:r>
        <w:r w:rsidR="0067151A">
          <w:rPr>
            <w:noProof/>
            <w:webHidden/>
          </w:rPr>
        </w:r>
        <w:r w:rsidR="0067151A">
          <w:rPr>
            <w:noProof/>
            <w:webHidden/>
          </w:rPr>
          <w:fldChar w:fldCharType="separate"/>
        </w:r>
        <w:r w:rsidR="0067151A">
          <w:rPr>
            <w:noProof/>
            <w:webHidden/>
          </w:rPr>
          <w:t>47</w:t>
        </w:r>
        <w:r w:rsidR="0067151A">
          <w:rPr>
            <w:noProof/>
            <w:webHidden/>
          </w:rPr>
          <w:fldChar w:fldCharType="end"/>
        </w:r>
      </w:hyperlink>
    </w:p>
    <w:p w14:paraId="3448830F" w14:textId="676FAF1A" w:rsidR="0067151A" w:rsidRDefault="0076428D">
      <w:pPr>
        <w:pStyle w:val="TableofFigures"/>
        <w:tabs>
          <w:tab w:val="right" w:leader="dot" w:pos="9016"/>
        </w:tabs>
        <w:rPr>
          <w:rFonts w:eastAsiaTheme="minorEastAsia"/>
          <w:noProof/>
          <w:kern w:val="2"/>
          <w:lang w:eastAsia="en-GB"/>
          <w14:ligatures w14:val="standardContextual"/>
        </w:rPr>
      </w:pPr>
      <w:hyperlink w:anchor="_Toc137904682" w:history="1">
        <w:r w:rsidR="0067151A" w:rsidRPr="005C68A1">
          <w:rPr>
            <w:rStyle w:val="Hyperlink"/>
            <w:rFonts w:cstheme="minorHAnsi"/>
            <w:noProof/>
          </w:rPr>
          <w:t>Table 1. 13 Missing data patterns for NCDS</w:t>
        </w:r>
        <w:r w:rsidR="0067151A">
          <w:rPr>
            <w:noProof/>
            <w:webHidden/>
          </w:rPr>
          <w:tab/>
        </w:r>
        <w:r w:rsidR="0067151A">
          <w:rPr>
            <w:noProof/>
            <w:webHidden/>
          </w:rPr>
          <w:fldChar w:fldCharType="begin"/>
        </w:r>
        <w:r w:rsidR="0067151A">
          <w:rPr>
            <w:noProof/>
            <w:webHidden/>
          </w:rPr>
          <w:instrText xml:space="preserve"> PAGEREF _Toc137904682 \h </w:instrText>
        </w:r>
        <w:r w:rsidR="0067151A">
          <w:rPr>
            <w:noProof/>
            <w:webHidden/>
          </w:rPr>
        </w:r>
        <w:r w:rsidR="0067151A">
          <w:rPr>
            <w:noProof/>
            <w:webHidden/>
          </w:rPr>
          <w:fldChar w:fldCharType="separate"/>
        </w:r>
        <w:r w:rsidR="0067151A">
          <w:rPr>
            <w:noProof/>
            <w:webHidden/>
          </w:rPr>
          <w:t>55</w:t>
        </w:r>
        <w:r w:rsidR="0067151A">
          <w:rPr>
            <w:noProof/>
            <w:webHidden/>
          </w:rPr>
          <w:fldChar w:fldCharType="end"/>
        </w:r>
      </w:hyperlink>
    </w:p>
    <w:p w14:paraId="5CD8ACB1" w14:textId="6B18F70D" w:rsidR="0067151A" w:rsidRDefault="0076428D">
      <w:pPr>
        <w:pStyle w:val="TableofFigures"/>
        <w:tabs>
          <w:tab w:val="right" w:leader="dot" w:pos="9016"/>
        </w:tabs>
        <w:rPr>
          <w:rFonts w:eastAsiaTheme="minorEastAsia"/>
          <w:noProof/>
          <w:kern w:val="2"/>
          <w:lang w:eastAsia="en-GB"/>
          <w14:ligatures w14:val="standardContextual"/>
        </w:rPr>
      </w:pPr>
      <w:hyperlink w:anchor="_Toc137904683" w:history="1">
        <w:r w:rsidR="0067151A" w:rsidRPr="005C68A1">
          <w:rPr>
            <w:rStyle w:val="Hyperlink"/>
            <w:rFonts w:cstheme="minorHAnsi"/>
            <w:noProof/>
          </w:rPr>
          <w:t>Table 1. 14 Comparison of CCA NS-SEC vs Imputed NS-SEC</w:t>
        </w:r>
        <w:r w:rsidR="0067151A">
          <w:rPr>
            <w:noProof/>
            <w:webHidden/>
          </w:rPr>
          <w:tab/>
        </w:r>
        <w:r w:rsidR="0067151A">
          <w:rPr>
            <w:noProof/>
            <w:webHidden/>
          </w:rPr>
          <w:fldChar w:fldCharType="begin"/>
        </w:r>
        <w:r w:rsidR="0067151A">
          <w:rPr>
            <w:noProof/>
            <w:webHidden/>
          </w:rPr>
          <w:instrText xml:space="preserve"> PAGEREF _Toc137904683 \h </w:instrText>
        </w:r>
        <w:r w:rsidR="0067151A">
          <w:rPr>
            <w:noProof/>
            <w:webHidden/>
          </w:rPr>
        </w:r>
        <w:r w:rsidR="0067151A">
          <w:rPr>
            <w:noProof/>
            <w:webHidden/>
          </w:rPr>
          <w:fldChar w:fldCharType="separate"/>
        </w:r>
        <w:r w:rsidR="0067151A">
          <w:rPr>
            <w:noProof/>
            <w:webHidden/>
          </w:rPr>
          <w:t>58</w:t>
        </w:r>
        <w:r w:rsidR="0067151A">
          <w:rPr>
            <w:noProof/>
            <w:webHidden/>
          </w:rPr>
          <w:fldChar w:fldCharType="end"/>
        </w:r>
      </w:hyperlink>
    </w:p>
    <w:p w14:paraId="5E39BFBD" w14:textId="77777777" w:rsidR="0067151A" w:rsidRDefault="00397201" w:rsidP="00B947F6">
      <w:pPr>
        <w:rPr>
          <w:noProof/>
        </w:rPr>
      </w:pPr>
      <w:r w:rsidRPr="009106F1">
        <w:rPr>
          <w:rFonts w:cstheme="minorHAnsi"/>
          <w:sz w:val="24"/>
          <w:szCs w:val="24"/>
        </w:rPr>
        <w:fldChar w:fldCharType="end"/>
      </w:r>
      <w:r w:rsidRPr="009106F1">
        <w:rPr>
          <w:rFonts w:cstheme="minorHAnsi"/>
          <w:sz w:val="24"/>
          <w:szCs w:val="24"/>
        </w:rPr>
        <w:fldChar w:fldCharType="begin"/>
      </w:r>
      <w:r w:rsidRPr="009106F1">
        <w:rPr>
          <w:rFonts w:cstheme="minorHAnsi"/>
          <w:sz w:val="24"/>
          <w:szCs w:val="24"/>
        </w:rPr>
        <w:instrText xml:space="preserve"> TOC \h \z \c "Table A." </w:instrText>
      </w:r>
      <w:r w:rsidRPr="009106F1">
        <w:rPr>
          <w:rFonts w:cstheme="minorHAnsi"/>
          <w:sz w:val="24"/>
          <w:szCs w:val="24"/>
        </w:rPr>
        <w:fldChar w:fldCharType="separate"/>
      </w:r>
    </w:p>
    <w:p w14:paraId="687D98DD" w14:textId="57944636" w:rsidR="0067151A" w:rsidRDefault="0076428D">
      <w:pPr>
        <w:pStyle w:val="TableofFigures"/>
        <w:tabs>
          <w:tab w:val="right" w:leader="dot" w:pos="9016"/>
        </w:tabs>
        <w:rPr>
          <w:rFonts w:eastAsiaTheme="minorEastAsia"/>
          <w:noProof/>
          <w:kern w:val="2"/>
          <w:lang w:eastAsia="en-GB"/>
          <w14:ligatures w14:val="standardContextual"/>
        </w:rPr>
      </w:pPr>
      <w:hyperlink w:anchor="_Toc137904684" w:history="1">
        <w:r w:rsidR="0067151A" w:rsidRPr="0065383D">
          <w:rPr>
            <w:rStyle w:val="Hyperlink"/>
            <w:rFonts w:cstheme="minorHAnsi"/>
            <w:noProof/>
          </w:rPr>
          <w:t>Table A. 1 Goodness-of-fit summaries for explanatory variables and Economic Activity (CAMSIS)</w:t>
        </w:r>
        <w:r w:rsidR="0067151A">
          <w:rPr>
            <w:noProof/>
            <w:webHidden/>
          </w:rPr>
          <w:tab/>
        </w:r>
        <w:r w:rsidR="0067151A">
          <w:rPr>
            <w:noProof/>
            <w:webHidden/>
          </w:rPr>
          <w:fldChar w:fldCharType="begin"/>
        </w:r>
        <w:r w:rsidR="0067151A">
          <w:rPr>
            <w:noProof/>
            <w:webHidden/>
          </w:rPr>
          <w:instrText xml:space="preserve"> PAGEREF _Toc137904684 \h </w:instrText>
        </w:r>
        <w:r w:rsidR="0067151A">
          <w:rPr>
            <w:noProof/>
            <w:webHidden/>
          </w:rPr>
        </w:r>
        <w:r w:rsidR="0067151A">
          <w:rPr>
            <w:noProof/>
            <w:webHidden/>
          </w:rPr>
          <w:fldChar w:fldCharType="separate"/>
        </w:r>
        <w:r w:rsidR="0067151A">
          <w:rPr>
            <w:noProof/>
            <w:webHidden/>
          </w:rPr>
          <w:t>66</w:t>
        </w:r>
        <w:r w:rsidR="0067151A">
          <w:rPr>
            <w:noProof/>
            <w:webHidden/>
          </w:rPr>
          <w:fldChar w:fldCharType="end"/>
        </w:r>
      </w:hyperlink>
    </w:p>
    <w:p w14:paraId="355E4302" w14:textId="644D7DD6" w:rsidR="0067151A" w:rsidRDefault="0076428D">
      <w:pPr>
        <w:pStyle w:val="TableofFigures"/>
        <w:tabs>
          <w:tab w:val="right" w:leader="dot" w:pos="9016"/>
        </w:tabs>
        <w:rPr>
          <w:rFonts w:eastAsiaTheme="minorEastAsia"/>
          <w:noProof/>
          <w:kern w:val="2"/>
          <w:lang w:eastAsia="en-GB"/>
          <w14:ligatures w14:val="standardContextual"/>
        </w:rPr>
      </w:pPr>
      <w:hyperlink w:anchor="_Toc137904685" w:history="1">
        <w:r w:rsidR="0067151A" w:rsidRPr="0065383D">
          <w:rPr>
            <w:rStyle w:val="Hyperlink"/>
            <w:rFonts w:cstheme="minorHAnsi"/>
            <w:noProof/>
          </w:rPr>
          <w:t>Table A. 2 Model building goodness-of-fit summaries for multiple logistic regression model of Economic Activity (CAMSIS)</w:t>
        </w:r>
        <w:r w:rsidR="0067151A">
          <w:rPr>
            <w:noProof/>
            <w:webHidden/>
          </w:rPr>
          <w:tab/>
        </w:r>
        <w:r w:rsidR="0067151A">
          <w:rPr>
            <w:noProof/>
            <w:webHidden/>
          </w:rPr>
          <w:fldChar w:fldCharType="begin"/>
        </w:r>
        <w:r w:rsidR="0067151A">
          <w:rPr>
            <w:noProof/>
            <w:webHidden/>
          </w:rPr>
          <w:instrText xml:space="preserve"> PAGEREF _Toc137904685 \h </w:instrText>
        </w:r>
        <w:r w:rsidR="0067151A">
          <w:rPr>
            <w:noProof/>
            <w:webHidden/>
          </w:rPr>
        </w:r>
        <w:r w:rsidR="0067151A">
          <w:rPr>
            <w:noProof/>
            <w:webHidden/>
          </w:rPr>
          <w:fldChar w:fldCharType="separate"/>
        </w:r>
        <w:r w:rsidR="0067151A">
          <w:rPr>
            <w:noProof/>
            <w:webHidden/>
          </w:rPr>
          <w:t>66</w:t>
        </w:r>
        <w:r w:rsidR="0067151A">
          <w:rPr>
            <w:noProof/>
            <w:webHidden/>
          </w:rPr>
          <w:fldChar w:fldCharType="end"/>
        </w:r>
      </w:hyperlink>
    </w:p>
    <w:p w14:paraId="7C3D6CB4" w14:textId="7D19D2BA" w:rsidR="0067151A" w:rsidRDefault="0076428D">
      <w:pPr>
        <w:pStyle w:val="TableofFigures"/>
        <w:tabs>
          <w:tab w:val="right" w:leader="dot" w:pos="9016"/>
        </w:tabs>
        <w:rPr>
          <w:rFonts w:eastAsiaTheme="minorEastAsia"/>
          <w:noProof/>
          <w:kern w:val="2"/>
          <w:lang w:eastAsia="en-GB"/>
          <w14:ligatures w14:val="standardContextual"/>
        </w:rPr>
      </w:pPr>
      <w:hyperlink w:anchor="_Toc137904686" w:history="1">
        <w:r w:rsidR="0067151A" w:rsidRPr="0065383D">
          <w:rPr>
            <w:rStyle w:val="Hyperlink"/>
            <w:rFonts w:cstheme="minorHAnsi"/>
            <w:noProof/>
          </w:rPr>
          <w:t>Table A. 3 Goodness-of-fit summaries for explanatory variables and Economic Activity (RGSC)</w:t>
        </w:r>
        <w:r w:rsidR="0067151A">
          <w:rPr>
            <w:noProof/>
            <w:webHidden/>
          </w:rPr>
          <w:tab/>
        </w:r>
        <w:r w:rsidR="0067151A">
          <w:rPr>
            <w:noProof/>
            <w:webHidden/>
          </w:rPr>
          <w:fldChar w:fldCharType="begin"/>
        </w:r>
        <w:r w:rsidR="0067151A">
          <w:rPr>
            <w:noProof/>
            <w:webHidden/>
          </w:rPr>
          <w:instrText xml:space="preserve"> PAGEREF _Toc137904686 \h </w:instrText>
        </w:r>
        <w:r w:rsidR="0067151A">
          <w:rPr>
            <w:noProof/>
            <w:webHidden/>
          </w:rPr>
        </w:r>
        <w:r w:rsidR="0067151A">
          <w:rPr>
            <w:noProof/>
            <w:webHidden/>
          </w:rPr>
          <w:fldChar w:fldCharType="separate"/>
        </w:r>
        <w:r w:rsidR="0067151A">
          <w:rPr>
            <w:noProof/>
            <w:webHidden/>
          </w:rPr>
          <w:t>67</w:t>
        </w:r>
        <w:r w:rsidR="0067151A">
          <w:rPr>
            <w:noProof/>
            <w:webHidden/>
          </w:rPr>
          <w:fldChar w:fldCharType="end"/>
        </w:r>
      </w:hyperlink>
    </w:p>
    <w:p w14:paraId="5B803272" w14:textId="40D60575" w:rsidR="0067151A" w:rsidRDefault="0076428D">
      <w:pPr>
        <w:pStyle w:val="TableofFigures"/>
        <w:tabs>
          <w:tab w:val="right" w:leader="dot" w:pos="9016"/>
        </w:tabs>
        <w:rPr>
          <w:rFonts w:eastAsiaTheme="minorEastAsia"/>
          <w:noProof/>
          <w:kern w:val="2"/>
          <w:lang w:eastAsia="en-GB"/>
          <w14:ligatures w14:val="standardContextual"/>
        </w:rPr>
      </w:pPr>
      <w:hyperlink w:anchor="_Toc137904687" w:history="1">
        <w:r w:rsidR="0067151A" w:rsidRPr="0065383D">
          <w:rPr>
            <w:rStyle w:val="Hyperlink"/>
            <w:rFonts w:cstheme="minorHAnsi"/>
            <w:noProof/>
          </w:rPr>
          <w:t>Table A. 4 Model building goodness-of-fit summaries for multiple logistic regression model of Economic Activity (RGSC)</w:t>
        </w:r>
        <w:r w:rsidR="0067151A">
          <w:rPr>
            <w:noProof/>
            <w:webHidden/>
          </w:rPr>
          <w:tab/>
        </w:r>
        <w:r w:rsidR="0067151A">
          <w:rPr>
            <w:noProof/>
            <w:webHidden/>
          </w:rPr>
          <w:fldChar w:fldCharType="begin"/>
        </w:r>
        <w:r w:rsidR="0067151A">
          <w:rPr>
            <w:noProof/>
            <w:webHidden/>
          </w:rPr>
          <w:instrText xml:space="preserve"> PAGEREF _Toc137904687 \h </w:instrText>
        </w:r>
        <w:r w:rsidR="0067151A">
          <w:rPr>
            <w:noProof/>
            <w:webHidden/>
          </w:rPr>
        </w:r>
        <w:r w:rsidR="0067151A">
          <w:rPr>
            <w:noProof/>
            <w:webHidden/>
          </w:rPr>
          <w:fldChar w:fldCharType="separate"/>
        </w:r>
        <w:r w:rsidR="0067151A">
          <w:rPr>
            <w:noProof/>
            <w:webHidden/>
          </w:rPr>
          <w:t>67</w:t>
        </w:r>
        <w:r w:rsidR="0067151A">
          <w:rPr>
            <w:noProof/>
            <w:webHidden/>
          </w:rPr>
          <w:fldChar w:fldCharType="end"/>
        </w:r>
      </w:hyperlink>
    </w:p>
    <w:p w14:paraId="601C1F65" w14:textId="3FFEDB78" w:rsidR="0067151A" w:rsidRDefault="0076428D">
      <w:pPr>
        <w:pStyle w:val="TableofFigures"/>
        <w:tabs>
          <w:tab w:val="right" w:leader="dot" w:pos="9016"/>
        </w:tabs>
        <w:rPr>
          <w:rFonts w:eastAsiaTheme="minorEastAsia"/>
          <w:noProof/>
          <w:kern w:val="2"/>
          <w:lang w:eastAsia="en-GB"/>
          <w14:ligatures w14:val="standardContextual"/>
        </w:rPr>
      </w:pPr>
      <w:hyperlink w:anchor="_Toc137904688" w:history="1">
        <w:r w:rsidR="0067151A" w:rsidRPr="0065383D">
          <w:rPr>
            <w:rStyle w:val="Hyperlink"/>
            <w:rFonts w:cstheme="minorHAnsi"/>
            <w:noProof/>
          </w:rPr>
          <w:t>Table A. 5 Average marginal effects on the probability of Economic Activity</w:t>
        </w:r>
        <w:r w:rsidR="0067151A">
          <w:rPr>
            <w:noProof/>
            <w:webHidden/>
          </w:rPr>
          <w:tab/>
        </w:r>
        <w:r w:rsidR="0067151A">
          <w:rPr>
            <w:noProof/>
            <w:webHidden/>
          </w:rPr>
          <w:fldChar w:fldCharType="begin"/>
        </w:r>
        <w:r w:rsidR="0067151A">
          <w:rPr>
            <w:noProof/>
            <w:webHidden/>
          </w:rPr>
          <w:instrText xml:space="preserve"> PAGEREF _Toc137904688 \h </w:instrText>
        </w:r>
        <w:r w:rsidR="0067151A">
          <w:rPr>
            <w:noProof/>
            <w:webHidden/>
          </w:rPr>
        </w:r>
        <w:r w:rsidR="0067151A">
          <w:rPr>
            <w:noProof/>
            <w:webHidden/>
          </w:rPr>
          <w:fldChar w:fldCharType="separate"/>
        </w:r>
        <w:r w:rsidR="0067151A">
          <w:rPr>
            <w:noProof/>
            <w:webHidden/>
          </w:rPr>
          <w:t>69</w:t>
        </w:r>
        <w:r w:rsidR="0067151A">
          <w:rPr>
            <w:noProof/>
            <w:webHidden/>
          </w:rPr>
          <w:fldChar w:fldCharType="end"/>
        </w:r>
      </w:hyperlink>
    </w:p>
    <w:p w14:paraId="0560C5AF" w14:textId="33C224BC" w:rsidR="00397201" w:rsidRPr="009106F1" w:rsidRDefault="00397201" w:rsidP="00B947F6">
      <w:pPr>
        <w:rPr>
          <w:rFonts w:cstheme="minorHAnsi"/>
          <w:sz w:val="24"/>
          <w:szCs w:val="24"/>
        </w:rPr>
      </w:pPr>
      <w:r w:rsidRPr="009106F1">
        <w:rPr>
          <w:rFonts w:cstheme="minorHAnsi"/>
          <w:sz w:val="24"/>
          <w:szCs w:val="24"/>
        </w:rPr>
        <w:fldChar w:fldCharType="end"/>
      </w:r>
    </w:p>
    <w:p w14:paraId="6245C77E" w14:textId="77777777" w:rsidR="00397201" w:rsidRPr="009106F1" w:rsidRDefault="00397201" w:rsidP="00B947F6">
      <w:pPr>
        <w:rPr>
          <w:rFonts w:cstheme="minorHAnsi"/>
          <w:sz w:val="24"/>
          <w:szCs w:val="24"/>
        </w:rPr>
      </w:pPr>
    </w:p>
    <w:p w14:paraId="520D3C1A" w14:textId="77777777" w:rsidR="00397201" w:rsidRPr="009106F1" w:rsidRDefault="00397201" w:rsidP="00B947F6">
      <w:pPr>
        <w:rPr>
          <w:rFonts w:cstheme="minorHAnsi"/>
          <w:sz w:val="24"/>
          <w:szCs w:val="24"/>
        </w:rPr>
      </w:pPr>
    </w:p>
    <w:p w14:paraId="633FB54B" w14:textId="77777777" w:rsidR="00397201" w:rsidRPr="009106F1" w:rsidRDefault="00397201" w:rsidP="00B947F6">
      <w:pPr>
        <w:rPr>
          <w:rFonts w:cstheme="minorHAnsi"/>
          <w:sz w:val="24"/>
          <w:szCs w:val="24"/>
        </w:rPr>
      </w:pPr>
    </w:p>
    <w:p w14:paraId="077BCEAF" w14:textId="77777777" w:rsidR="00397201" w:rsidRPr="009106F1" w:rsidRDefault="00397201" w:rsidP="00B947F6">
      <w:pPr>
        <w:rPr>
          <w:rFonts w:cstheme="minorHAnsi"/>
          <w:sz w:val="24"/>
          <w:szCs w:val="24"/>
        </w:rPr>
      </w:pPr>
    </w:p>
    <w:p w14:paraId="39BF8EFB" w14:textId="77777777" w:rsidR="00397201" w:rsidRPr="009106F1" w:rsidRDefault="00397201" w:rsidP="00B947F6">
      <w:pPr>
        <w:rPr>
          <w:rFonts w:cstheme="minorHAnsi"/>
          <w:sz w:val="24"/>
          <w:szCs w:val="24"/>
        </w:rPr>
      </w:pPr>
    </w:p>
    <w:p w14:paraId="2D6C4652" w14:textId="77777777" w:rsidR="00397201" w:rsidRPr="009106F1" w:rsidRDefault="00397201" w:rsidP="00B947F6">
      <w:pPr>
        <w:rPr>
          <w:rFonts w:cstheme="minorHAnsi"/>
          <w:sz w:val="24"/>
          <w:szCs w:val="24"/>
        </w:rPr>
      </w:pPr>
    </w:p>
    <w:p w14:paraId="01212B10" w14:textId="77777777" w:rsidR="00397201" w:rsidRPr="009106F1" w:rsidRDefault="00397201" w:rsidP="00B947F6">
      <w:pPr>
        <w:rPr>
          <w:rFonts w:cstheme="minorHAnsi"/>
          <w:sz w:val="24"/>
          <w:szCs w:val="24"/>
        </w:rPr>
      </w:pPr>
    </w:p>
    <w:p w14:paraId="21560918" w14:textId="77777777" w:rsidR="00397201" w:rsidRPr="009106F1" w:rsidRDefault="00397201" w:rsidP="00B947F6">
      <w:pPr>
        <w:rPr>
          <w:rFonts w:cstheme="minorHAnsi"/>
          <w:sz w:val="24"/>
          <w:szCs w:val="24"/>
        </w:rPr>
      </w:pPr>
    </w:p>
    <w:p w14:paraId="5649AF7B" w14:textId="77777777" w:rsidR="009106F1" w:rsidRPr="009106F1" w:rsidRDefault="009106F1" w:rsidP="00B947F6">
      <w:pPr>
        <w:rPr>
          <w:rFonts w:cstheme="minorHAnsi"/>
          <w:sz w:val="24"/>
          <w:szCs w:val="24"/>
        </w:rPr>
      </w:pPr>
    </w:p>
    <w:p w14:paraId="465E8F97" w14:textId="77777777" w:rsidR="00397201" w:rsidRDefault="00397201" w:rsidP="00B947F6">
      <w:pPr>
        <w:rPr>
          <w:rFonts w:cstheme="minorHAnsi"/>
          <w:sz w:val="24"/>
          <w:szCs w:val="24"/>
        </w:rPr>
      </w:pPr>
    </w:p>
    <w:p w14:paraId="695EBE87" w14:textId="77777777" w:rsidR="0067151A" w:rsidRDefault="0067151A" w:rsidP="00B947F6">
      <w:pPr>
        <w:rPr>
          <w:rFonts w:cstheme="minorHAnsi"/>
          <w:sz w:val="24"/>
          <w:szCs w:val="24"/>
        </w:rPr>
      </w:pPr>
    </w:p>
    <w:p w14:paraId="50D3CAC1" w14:textId="77777777" w:rsidR="0067151A" w:rsidRDefault="0067151A" w:rsidP="00B947F6">
      <w:pPr>
        <w:rPr>
          <w:rFonts w:cstheme="minorHAnsi"/>
          <w:sz w:val="24"/>
          <w:szCs w:val="24"/>
        </w:rPr>
      </w:pPr>
    </w:p>
    <w:p w14:paraId="2855ECA1" w14:textId="77777777" w:rsidR="009106F1" w:rsidRPr="009106F1" w:rsidRDefault="009106F1" w:rsidP="00B947F6">
      <w:pPr>
        <w:rPr>
          <w:rFonts w:cstheme="minorHAnsi"/>
          <w:sz w:val="24"/>
          <w:szCs w:val="24"/>
        </w:rPr>
      </w:pPr>
    </w:p>
    <w:p w14:paraId="7B5CDE51" w14:textId="42020700" w:rsidR="00397201" w:rsidRPr="009106F1" w:rsidRDefault="00397201" w:rsidP="00B947F6">
      <w:pPr>
        <w:rPr>
          <w:rFonts w:cstheme="minorHAnsi"/>
          <w:sz w:val="24"/>
          <w:szCs w:val="24"/>
        </w:rPr>
      </w:pPr>
      <w:r w:rsidRPr="009106F1">
        <w:rPr>
          <w:rFonts w:cstheme="minorHAnsi"/>
          <w:sz w:val="24"/>
          <w:szCs w:val="24"/>
        </w:rPr>
        <w:lastRenderedPageBreak/>
        <w:t>List of Figures</w:t>
      </w:r>
    </w:p>
    <w:p w14:paraId="7F207739" w14:textId="10C117D6" w:rsidR="0067151A" w:rsidRDefault="00397201">
      <w:pPr>
        <w:pStyle w:val="TableofFigures"/>
        <w:tabs>
          <w:tab w:val="right" w:leader="dot" w:pos="9016"/>
        </w:tabs>
        <w:rPr>
          <w:rFonts w:eastAsiaTheme="minorEastAsia"/>
          <w:noProof/>
          <w:kern w:val="2"/>
          <w:lang w:eastAsia="en-GB"/>
          <w14:ligatures w14:val="standardContextual"/>
        </w:rPr>
      </w:pPr>
      <w:r w:rsidRPr="009106F1">
        <w:rPr>
          <w:rFonts w:cstheme="minorHAnsi"/>
          <w:sz w:val="24"/>
          <w:szCs w:val="24"/>
        </w:rPr>
        <w:fldChar w:fldCharType="begin"/>
      </w:r>
      <w:r w:rsidRPr="009106F1">
        <w:rPr>
          <w:rFonts w:cstheme="minorHAnsi"/>
          <w:sz w:val="24"/>
          <w:szCs w:val="24"/>
        </w:rPr>
        <w:instrText xml:space="preserve"> TOC \h \z \c "Figure 1." </w:instrText>
      </w:r>
      <w:r w:rsidRPr="009106F1">
        <w:rPr>
          <w:rFonts w:cstheme="minorHAnsi"/>
          <w:sz w:val="24"/>
          <w:szCs w:val="24"/>
        </w:rPr>
        <w:fldChar w:fldCharType="separate"/>
      </w:r>
      <w:hyperlink w:anchor="_Toc137904689" w:history="1">
        <w:r w:rsidR="0067151A" w:rsidRPr="00FA61B8">
          <w:rPr>
            <w:rStyle w:val="Hyperlink"/>
            <w:rFonts w:cstheme="minorHAnsi"/>
            <w:noProof/>
          </w:rPr>
          <w:t>Figure 1. 1 Predicted Probabilities of Economic Activity by NS-SEC</w:t>
        </w:r>
        <w:r w:rsidR="0067151A">
          <w:rPr>
            <w:noProof/>
            <w:webHidden/>
          </w:rPr>
          <w:tab/>
        </w:r>
        <w:r w:rsidR="0067151A">
          <w:rPr>
            <w:noProof/>
            <w:webHidden/>
          </w:rPr>
          <w:fldChar w:fldCharType="begin"/>
        </w:r>
        <w:r w:rsidR="0067151A">
          <w:rPr>
            <w:noProof/>
            <w:webHidden/>
          </w:rPr>
          <w:instrText xml:space="preserve"> PAGEREF _Toc137904689 \h </w:instrText>
        </w:r>
        <w:r w:rsidR="0067151A">
          <w:rPr>
            <w:noProof/>
            <w:webHidden/>
          </w:rPr>
        </w:r>
        <w:r w:rsidR="0067151A">
          <w:rPr>
            <w:noProof/>
            <w:webHidden/>
          </w:rPr>
          <w:fldChar w:fldCharType="separate"/>
        </w:r>
        <w:r w:rsidR="0067151A">
          <w:rPr>
            <w:noProof/>
            <w:webHidden/>
          </w:rPr>
          <w:t>40</w:t>
        </w:r>
        <w:r w:rsidR="0067151A">
          <w:rPr>
            <w:noProof/>
            <w:webHidden/>
          </w:rPr>
          <w:fldChar w:fldCharType="end"/>
        </w:r>
      </w:hyperlink>
    </w:p>
    <w:p w14:paraId="1B8AB893" w14:textId="6DCE3A27" w:rsidR="0067151A" w:rsidRDefault="0076428D">
      <w:pPr>
        <w:pStyle w:val="TableofFigures"/>
        <w:tabs>
          <w:tab w:val="right" w:leader="dot" w:pos="9016"/>
        </w:tabs>
        <w:rPr>
          <w:rFonts w:eastAsiaTheme="minorEastAsia"/>
          <w:noProof/>
          <w:kern w:val="2"/>
          <w:lang w:eastAsia="en-GB"/>
          <w14:ligatures w14:val="standardContextual"/>
        </w:rPr>
      </w:pPr>
      <w:hyperlink w:anchor="_Toc137904690" w:history="1">
        <w:r w:rsidR="0067151A" w:rsidRPr="00FA61B8">
          <w:rPr>
            <w:rStyle w:val="Hyperlink"/>
            <w:rFonts w:cstheme="minorHAnsi"/>
            <w:noProof/>
          </w:rPr>
          <w:t>Figure 1. 2 Predicted Probabilities of Economic Activity by Sex</w:t>
        </w:r>
        <w:r w:rsidR="0067151A">
          <w:rPr>
            <w:noProof/>
            <w:webHidden/>
          </w:rPr>
          <w:tab/>
        </w:r>
        <w:r w:rsidR="0067151A">
          <w:rPr>
            <w:noProof/>
            <w:webHidden/>
          </w:rPr>
          <w:fldChar w:fldCharType="begin"/>
        </w:r>
        <w:r w:rsidR="0067151A">
          <w:rPr>
            <w:noProof/>
            <w:webHidden/>
          </w:rPr>
          <w:instrText xml:space="preserve"> PAGEREF _Toc137904690 \h </w:instrText>
        </w:r>
        <w:r w:rsidR="0067151A">
          <w:rPr>
            <w:noProof/>
            <w:webHidden/>
          </w:rPr>
        </w:r>
        <w:r w:rsidR="0067151A">
          <w:rPr>
            <w:noProof/>
            <w:webHidden/>
          </w:rPr>
          <w:fldChar w:fldCharType="separate"/>
        </w:r>
        <w:r w:rsidR="0067151A">
          <w:rPr>
            <w:noProof/>
            <w:webHidden/>
          </w:rPr>
          <w:t>41</w:t>
        </w:r>
        <w:r w:rsidR="0067151A">
          <w:rPr>
            <w:noProof/>
            <w:webHidden/>
          </w:rPr>
          <w:fldChar w:fldCharType="end"/>
        </w:r>
      </w:hyperlink>
    </w:p>
    <w:p w14:paraId="33D7A46A" w14:textId="2CBD0FBC" w:rsidR="0067151A" w:rsidRDefault="0076428D">
      <w:pPr>
        <w:pStyle w:val="TableofFigures"/>
        <w:tabs>
          <w:tab w:val="right" w:leader="dot" w:pos="9016"/>
        </w:tabs>
        <w:rPr>
          <w:rFonts w:eastAsiaTheme="minorEastAsia"/>
          <w:noProof/>
          <w:kern w:val="2"/>
          <w:lang w:eastAsia="en-GB"/>
          <w14:ligatures w14:val="standardContextual"/>
        </w:rPr>
      </w:pPr>
      <w:hyperlink w:anchor="_Toc137904691" w:history="1">
        <w:r w:rsidR="0067151A" w:rsidRPr="00FA61B8">
          <w:rPr>
            <w:rStyle w:val="Hyperlink"/>
            <w:rFonts w:cstheme="minorHAnsi"/>
            <w:noProof/>
          </w:rPr>
          <w:t>Figure 1. 3 Predicted Probabilities of Economic Activity by Educational Attainment</w:t>
        </w:r>
        <w:r w:rsidR="0067151A">
          <w:rPr>
            <w:noProof/>
            <w:webHidden/>
          </w:rPr>
          <w:tab/>
        </w:r>
        <w:r w:rsidR="0067151A">
          <w:rPr>
            <w:noProof/>
            <w:webHidden/>
          </w:rPr>
          <w:fldChar w:fldCharType="begin"/>
        </w:r>
        <w:r w:rsidR="0067151A">
          <w:rPr>
            <w:noProof/>
            <w:webHidden/>
          </w:rPr>
          <w:instrText xml:space="preserve"> PAGEREF _Toc137904691 \h </w:instrText>
        </w:r>
        <w:r w:rsidR="0067151A">
          <w:rPr>
            <w:noProof/>
            <w:webHidden/>
          </w:rPr>
        </w:r>
        <w:r w:rsidR="0067151A">
          <w:rPr>
            <w:noProof/>
            <w:webHidden/>
          </w:rPr>
          <w:fldChar w:fldCharType="separate"/>
        </w:r>
        <w:r w:rsidR="0067151A">
          <w:rPr>
            <w:noProof/>
            <w:webHidden/>
          </w:rPr>
          <w:t>42</w:t>
        </w:r>
        <w:r w:rsidR="0067151A">
          <w:rPr>
            <w:noProof/>
            <w:webHidden/>
          </w:rPr>
          <w:fldChar w:fldCharType="end"/>
        </w:r>
      </w:hyperlink>
    </w:p>
    <w:p w14:paraId="72CB3525" w14:textId="5FAE9C7E" w:rsidR="0067151A" w:rsidRDefault="0076428D">
      <w:pPr>
        <w:pStyle w:val="TableofFigures"/>
        <w:tabs>
          <w:tab w:val="right" w:leader="dot" w:pos="9016"/>
        </w:tabs>
        <w:rPr>
          <w:rFonts w:eastAsiaTheme="minorEastAsia"/>
          <w:noProof/>
          <w:kern w:val="2"/>
          <w:lang w:eastAsia="en-GB"/>
          <w14:ligatures w14:val="standardContextual"/>
        </w:rPr>
      </w:pPr>
      <w:hyperlink w:anchor="_Toc137904692" w:history="1">
        <w:r w:rsidR="0067151A" w:rsidRPr="00FA61B8">
          <w:rPr>
            <w:rStyle w:val="Hyperlink"/>
            <w:rFonts w:cstheme="minorHAnsi"/>
            <w:noProof/>
          </w:rPr>
          <w:t>Figure 1. 4 Predicted Probabilities of Economic Activity by Housing Tenure</w:t>
        </w:r>
        <w:r w:rsidR="0067151A">
          <w:rPr>
            <w:noProof/>
            <w:webHidden/>
          </w:rPr>
          <w:tab/>
        </w:r>
        <w:r w:rsidR="0067151A">
          <w:rPr>
            <w:noProof/>
            <w:webHidden/>
          </w:rPr>
          <w:fldChar w:fldCharType="begin"/>
        </w:r>
        <w:r w:rsidR="0067151A">
          <w:rPr>
            <w:noProof/>
            <w:webHidden/>
          </w:rPr>
          <w:instrText xml:space="preserve"> PAGEREF _Toc137904692 \h </w:instrText>
        </w:r>
        <w:r w:rsidR="0067151A">
          <w:rPr>
            <w:noProof/>
            <w:webHidden/>
          </w:rPr>
        </w:r>
        <w:r w:rsidR="0067151A">
          <w:rPr>
            <w:noProof/>
            <w:webHidden/>
          </w:rPr>
          <w:fldChar w:fldCharType="separate"/>
        </w:r>
        <w:r w:rsidR="0067151A">
          <w:rPr>
            <w:noProof/>
            <w:webHidden/>
          </w:rPr>
          <w:t>43</w:t>
        </w:r>
        <w:r w:rsidR="0067151A">
          <w:rPr>
            <w:noProof/>
            <w:webHidden/>
          </w:rPr>
          <w:fldChar w:fldCharType="end"/>
        </w:r>
      </w:hyperlink>
    </w:p>
    <w:p w14:paraId="5FB9E157" w14:textId="78C2C6F2" w:rsidR="00397201" w:rsidRPr="009106F1" w:rsidRDefault="00397201" w:rsidP="00B947F6">
      <w:pPr>
        <w:rPr>
          <w:rFonts w:cstheme="minorHAnsi"/>
          <w:sz w:val="24"/>
          <w:szCs w:val="24"/>
        </w:rPr>
      </w:pPr>
      <w:r w:rsidRPr="009106F1">
        <w:rPr>
          <w:rFonts w:cstheme="minorHAnsi"/>
          <w:sz w:val="24"/>
          <w:szCs w:val="24"/>
        </w:rPr>
        <w:fldChar w:fldCharType="end"/>
      </w:r>
    </w:p>
    <w:p w14:paraId="3B128534" w14:textId="77777777" w:rsidR="00397201" w:rsidRPr="009106F1" w:rsidRDefault="00397201" w:rsidP="00B947F6">
      <w:pPr>
        <w:rPr>
          <w:rFonts w:cstheme="minorHAnsi"/>
          <w:sz w:val="24"/>
          <w:szCs w:val="24"/>
        </w:rPr>
      </w:pPr>
    </w:p>
    <w:p w14:paraId="496B87BC" w14:textId="77777777" w:rsidR="00397201" w:rsidRPr="009106F1" w:rsidRDefault="00397201" w:rsidP="00B947F6">
      <w:pPr>
        <w:rPr>
          <w:rFonts w:cstheme="minorHAnsi"/>
          <w:sz w:val="24"/>
          <w:szCs w:val="24"/>
        </w:rPr>
      </w:pPr>
    </w:p>
    <w:p w14:paraId="54287887" w14:textId="77777777" w:rsidR="00397201" w:rsidRPr="009106F1" w:rsidRDefault="00397201" w:rsidP="00B947F6">
      <w:pPr>
        <w:rPr>
          <w:rFonts w:cstheme="minorHAnsi"/>
          <w:sz w:val="24"/>
          <w:szCs w:val="24"/>
        </w:rPr>
      </w:pPr>
    </w:p>
    <w:p w14:paraId="5DAE3312" w14:textId="77777777" w:rsidR="00397201" w:rsidRPr="009106F1" w:rsidRDefault="00397201" w:rsidP="00B947F6">
      <w:pPr>
        <w:rPr>
          <w:rFonts w:cstheme="minorHAnsi"/>
          <w:sz w:val="24"/>
          <w:szCs w:val="24"/>
        </w:rPr>
      </w:pPr>
    </w:p>
    <w:p w14:paraId="77AB02BD" w14:textId="77777777" w:rsidR="00397201" w:rsidRPr="009106F1" w:rsidRDefault="00397201" w:rsidP="00B947F6">
      <w:pPr>
        <w:rPr>
          <w:rFonts w:cstheme="minorHAnsi"/>
          <w:sz w:val="24"/>
          <w:szCs w:val="24"/>
        </w:rPr>
      </w:pPr>
    </w:p>
    <w:p w14:paraId="4FB0C54E" w14:textId="77777777" w:rsidR="00397201" w:rsidRPr="009106F1" w:rsidRDefault="00397201" w:rsidP="00B947F6">
      <w:pPr>
        <w:rPr>
          <w:rFonts w:cstheme="minorHAnsi"/>
          <w:sz w:val="24"/>
          <w:szCs w:val="24"/>
        </w:rPr>
      </w:pPr>
    </w:p>
    <w:p w14:paraId="2913B839" w14:textId="77777777" w:rsidR="00397201" w:rsidRPr="009106F1" w:rsidRDefault="00397201" w:rsidP="00B947F6">
      <w:pPr>
        <w:rPr>
          <w:rFonts w:cstheme="minorHAnsi"/>
          <w:sz w:val="24"/>
          <w:szCs w:val="24"/>
        </w:rPr>
      </w:pPr>
    </w:p>
    <w:p w14:paraId="34B3E84F" w14:textId="77777777" w:rsidR="00397201" w:rsidRPr="009106F1" w:rsidRDefault="00397201" w:rsidP="00B947F6">
      <w:pPr>
        <w:rPr>
          <w:rFonts w:cstheme="minorHAnsi"/>
          <w:sz w:val="24"/>
          <w:szCs w:val="24"/>
        </w:rPr>
      </w:pPr>
    </w:p>
    <w:p w14:paraId="694C9198" w14:textId="77777777" w:rsidR="00397201" w:rsidRPr="009106F1" w:rsidRDefault="00397201" w:rsidP="00B947F6">
      <w:pPr>
        <w:rPr>
          <w:rFonts w:cstheme="minorHAnsi"/>
          <w:sz w:val="24"/>
          <w:szCs w:val="24"/>
        </w:rPr>
      </w:pPr>
    </w:p>
    <w:p w14:paraId="28DFAFC5" w14:textId="77777777" w:rsidR="00397201" w:rsidRPr="009106F1" w:rsidRDefault="00397201" w:rsidP="00B947F6">
      <w:pPr>
        <w:rPr>
          <w:rFonts w:cstheme="minorHAnsi"/>
          <w:sz w:val="24"/>
          <w:szCs w:val="24"/>
        </w:rPr>
      </w:pPr>
    </w:p>
    <w:p w14:paraId="107F90AE" w14:textId="77777777" w:rsidR="00397201" w:rsidRPr="009106F1" w:rsidRDefault="00397201" w:rsidP="00B947F6">
      <w:pPr>
        <w:rPr>
          <w:rFonts w:cstheme="minorHAnsi"/>
          <w:sz w:val="24"/>
          <w:szCs w:val="24"/>
        </w:rPr>
      </w:pPr>
    </w:p>
    <w:p w14:paraId="4D1318D9" w14:textId="77777777" w:rsidR="00397201" w:rsidRPr="009106F1" w:rsidRDefault="00397201" w:rsidP="00B947F6">
      <w:pPr>
        <w:rPr>
          <w:rFonts w:cstheme="minorHAnsi"/>
          <w:sz w:val="24"/>
          <w:szCs w:val="24"/>
        </w:rPr>
      </w:pPr>
    </w:p>
    <w:p w14:paraId="3BC450BA" w14:textId="77777777" w:rsidR="00397201" w:rsidRPr="009106F1" w:rsidRDefault="00397201" w:rsidP="00B947F6">
      <w:pPr>
        <w:rPr>
          <w:rFonts w:cstheme="minorHAnsi"/>
          <w:sz w:val="24"/>
          <w:szCs w:val="24"/>
        </w:rPr>
      </w:pPr>
    </w:p>
    <w:p w14:paraId="0D8E357B" w14:textId="77777777" w:rsidR="00397201" w:rsidRPr="009106F1" w:rsidRDefault="00397201" w:rsidP="00B947F6">
      <w:pPr>
        <w:rPr>
          <w:rFonts w:cstheme="minorHAnsi"/>
          <w:sz w:val="24"/>
          <w:szCs w:val="24"/>
        </w:rPr>
      </w:pPr>
    </w:p>
    <w:p w14:paraId="52C82381" w14:textId="77777777" w:rsidR="009106F1" w:rsidRPr="009106F1" w:rsidRDefault="009106F1" w:rsidP="00B947F6">
      <w:pPr>
        <w:rPr>
          <w:rFonts w:cstheme="minorHAnsi"/>
          <w:sz w:val="24"/>
          <w:szCs w:val="24"/>
        </w:rPr>
      </w:pPr>
    </w:p>
    <w:p w14:paraId="1B987134" w14:textId="77777777" w:rsidR="009106F1" w:rsidRPr="009106F1" w:rsidRDefault="009106F1" w:rsidP="00B947F6">
      <w:pPr>
        <w:rPr>
          <w:rFonts w:cstheme="minorHAnsi"/>
          <w:sz w:val="24"/>
          <w:szCs w:val="24"/>
        </w:rPr>
      </w:pPr>
    </w:p>
    <w:p w14:paraId="012AA927" w14:textId="77777777" w:rsidR="009106F1" w:rsidRPr="009106F1" w:rsidRDefault="009106F1" w:rsidP="00B947F6">
      <w:pPr>
        <w:rPr>
          <w:rFonts w:cstheme="minorHAnsi"/>
          <w:sz w:val="24"/>
          <w:szCs w:val="24"/>
        </w:rPr>
      </w:pPr>
    </w:p>
    <w:p w14:paraId="3154C0CA" w14:textId="77777777" w:rsidR="009106F1" w:rsidRPr="009106F1" w:rsidRDefault="009106F1" w:rsidP="00B947F6">
      <w:pPr>
        <w:rPr>
          <w:rFonts w:cstheme="minorHAnsi"/>
          <w:sz w:val="24"/>
          <w:szCs w:val="24"/>
        </w:rPr>
      </w:pPr>
    </w:p>
    <w:p w14:paraId="6B401AEC" w14:textId="77777777" w:rsidR="009106F1" w:rsidRPr="009106F1" w:rsidRDefault="009106F1" w:rsidP="00B947F6">
      <w:pPr>
        <w:rPr>
          <w:rFonts w:cstheme="minorHAnsi"/>
          <w:sz w:val="24"/>
          <w:szCs w:val="24"/>
        </w:rPr>
      </w:pPr>
    </w:p>
    <w:p w14:paraId="17566487" w14:textId="77777777" w:rsidR="009106F1" w:rsidRPr="009106F1" w:rsidRDefault="009106F1" w:rsidP="00B947F6">
      <w:pPr>
        <w:rPr>
          <w:rFonts w:cstheme="minorHAnsi"/>
          <w:sz w:val="24"/>
          <w:szCs w:val="24"/>
        </w:rPr>
      </w:pPr>
    </w:p>
    <w:p w14:paraId="1124CDB5" w14:textId="77777777" w:rsidR="009106F1" w:rsidRPr="009106F1" w:rsidRDefault="009106F1" w:rsidP="00B947F6">
      <w:pPr>
        <w:rPr>
          <w:rFonts w:cstheme="minorHAnsi"/>
          <w:sz w:val="24"/>
          <w:szCs w:val="24"/>
        </w:rPr>
      </w:pPr>
    </w:p>
    <w:p w14:paraId="74DE3375" w14:textId="77777777" w:rsidR="009106F1" w:rsidRPr="009106F1" w:rsidRDefault="009106F1" w:rsidP="00B947F6">
      <w:pPr>
        <w:rPr>
          <w:rFonts w:cstheme="minorHAnsi"/>
          <w:sz w:val="24"/>
          <w:szCs w:val="24"/>
        </w:rPr>
      </w:pPr>
    </w:p>
    <w:p w14:paraId="580B0A65" w14:textId="77777777" w:rsidR="009106F1" w:rsidRPr="009106F1" w:rsidRDefault="009106F1" w:rsidP="00B947F6">
      <w:pPr>
        <w:rPr>
          <w:rFonts w:cstheme="minorHAnsi"/>
          <w:sz w:val="24"/>
          <w:szCs w:val="24"/>
        </w:rPr>
      </w:pPr>
    </w:p>
    <w:p w14:paraId="59D1ACCA" w14:textId="77777777" w:rsidR="009106F1" w:rsidRPr="009106F1" w:rsidRDefault="009106F1" w:rsidP="00B947F6">
      <w:pPr>
        <w:rPr>
          <w:rFonts w:cstheme="minorHAnsi"/>
          <w:sz w:val="24"/>
          <w:szCs w:val="24"/>
        </w:rPr>
      </w:pPr>
    </w:p>
    <w:p w14:paraId="21487DDB" w14:textId="77777777" w:rsidR="009106F1" w:rsidRDefault="009106F1" w:rsidP="00B947F6">
      <w:pPr>
        <w:rPr>
          <w:rFonts w:cstheme="minorHAnsi"/>
          <w:sz w:val="24"/>
          <w:szCs w:val="24"/>
        </w:rPr>
      </w:pPr>
    </w:p>
    <w:p w14:paraId="092D7767" w14:textId="0363A89F" w:rsidR="00804CFB" w:rsidRPr="009106F1" w:rsidRDefault="00935A6A" w:rsidP="00B947F6">
      <w:pPr>
        <w:rPr>
          <w:rFonts w:cstheme="minorHAnsi"/>
          <w:sz w:val="24"/>
          <w:szCs w:val="24"/>
        </w:rPr>
      </w:pPr>
      <w:r w:rsidRPr="009106F1">
        <w:rPr>
          <w:rFonts w:cstheme="minorHAnsi"/>
          <w:sz w:val="24"/>
          <w:szCs w:val="24"/>
        </w:rPr>
        <w:lastRenderedPageBreak/>
        <w:t>List of Abbreviations</w:t>
      </w:r>
    </w:p>
    <w:p w14:paraId="5AE87B6E" w14:textId="14A1B002" w:rsidR="00807E62" w:rsidRPr="009106F1" w:rsidRDefault="00807E62" w:rsidP="00B947F6">
      <w:pPr>
        <w:rPr>
          <w:rFonts w:cstheme="minorHAnsi"/>
          <w:sz w:val="24"/>
          <w:szCs w:val="24"/>
        </w:rPr>
      </w:pPr>
      <w:r w:rsidRPr="009106F1">
        <w:rPr>
          <w:rFonts w:cstheme="minorHAnsi"/>
          <w:sz w:val="24"/>
          <w:szCs w:val="24"/>
        </w:rPr>
        <w:t>BCS</w:t>
      </w:r>
      <w:r w:rsidRPr="009106F1">
        <w:rPr>
          <w:rFonts w:cstheme="minorHAnsi"/>
          <w:sz w:val="24"/>
          <w:szCs w:val="24"/>
        </w:rPr>
        <w:tab/>
      </w:r>
      <w:r w:rsidRPr="009106F1">
        <w:rPr>
          <w:rFonts w:cstheme="minorHAnsi"/>
          <w:sz w:val="24"/>
          <w:szCs w:val="24"/>
        </w:rPr>
        <w:tab/>
        <w:t>British Cohort Survey</w:t>
      </w:r>
    </w:p>
    <w:p w14:paraId="23D42373" w14:textId="77777777" w:rsidR="00807E62" w:rsidRPr="009106F1" w:rsidRDefault="00807E62" w:rsidP="00B947F6">
      <w:pPr>
        <w:rPr>
          <w:rFonts w:cstheme="minorHAnsi"/>
          <w:sz w:val="24"/>
          <w:szCs w:val="24"/>
        </w:rPr>
      </w:pPr>
      <w:r w:rsidRPr="009106F1">
        <w:rPr>
          <w:rFonts w:cstheme="minorHAnsi"/>
          <w:sz w:val="24"/>
          <w:szCs w:val="24"/>
        </w:rPr>
        <w:t>CCA</w:t>
      </w:r>
      <w:r w:rsidRPr="009106F1">
        <w:rPr>
          <w:rFonts w:cstheme="minorHAnsi"/>
          <w:sz w:val="24"/>
          <w:szCs w:val="24"/>
        </w:rPr>
        <w:tab/>
      </w:r>
      <w:r w:rsidRPr="009106F1">
        <w:rPr>
          <w:rFonts w:cstheme="minorHAnsi"/>
          <w:sz w:val="24"/>
          <w:szCs w:val="24"/>
        </w:rPr>
        <w:tab/>
        <w:t>Complete Case Analysis</w:t>
      </w:r>
    </w:p>
    <w:p w14:paraId="1C60A941" w14:textId="77777777" w:rsidR="00807E62" w:rsidRPr="009106F1" w:rsidRDefault="00807E62" w:rsidP="00B947F6">
      <w:pPr>
        <w:rPr>
          <w:rFonts w:cstheme="minorHAnsi"/>
          <w:sz w:val="24"/>
          <w:szCs w:val="24"/>
        </w:rPr>
      </w:pPr>
      <w:r w:rsidRPr="009106F1">
        <w:rPr>
          <w:rFonts w:cstheme="minorHAnsi"/>
          <w:sz w:val="24"/>
          <w:szCs w:val="24"/>
        </w:rPr>
        <w:t>CSE</w:t>
      </w:r>
      <w:r w:rsidRPr="009106F1">
        <w:rPr>
          <w:rFonts w:cstheme="minorHAnsi"/>
          <w:sz w:val="24"/>
          <w:szCs w:val="24"/>
        </w:rPr>
        <w:tab/>
      </w:r>
      <w:r w:rsidRPr="009106F1">
        <w:rPr>
          <w:rFonts w:cstheme="minorHAnsi"/>
          <w:sz w:val="24"/>
          <w:szCs w:val="24"/>
        </w:rPr>
        <w:tab/>
        <w:t>Certificate of Secondary Education</w:t>
      </w:r>
    </w:p>
    <w:p w14:paraId="4349D81D" w14:textId="77777777" w:rsidR="00807E62" w:rsidRPr="009106F1" w:rsidRDefault="00807E62" w:rsidP="00B947F6">
      <w:pPr>
        <w:rPr>
          <w:rFonts w:cstheme="minorHAnsi"/>
          <w:sz w:val="24"/>
          <w:szCs w:val="24"/>
        </w:rPr>
      </w:pPr>
      <w:r w:rsidRPr="009106F1">
        <w:rPr>
          <w:rFonts w:cstheme="minorHAnsi"/>
          <w:sz w:val="24"/>
          <w:szCs w:val="24"/>
        </w:rPr>
        <w:t>MI</w:t>
      </w:r>
      <w:r w:rsidRPr="009106F1">
        <w:rPr>
          <w:rFonts w:cstheme="minorHAnsi"/>
          <w:sz w:val="24"/>
          <w:szCs w:val="24"/>
        </w:rPr>
        <w:tab/>
      </w:r>
      <w:r w:rsidRPr="009106F1">
        <w:rPr>
          <w:rFonts w:cstheme="minorHAnsi"/>
          <w:sz w:val="24"/>
          <w:szCs w:val="24"/>
        </w:rPr>
        <w:tab/>
        <w:t>Multiple Imputation</w:t>
      </w:r>
    </w:p>
    <w:p w14:paraId="02F49E8A" w14:textId="77777777" w:rsidR="00807E62" w:rsidRPr="009106F1" w:rsidRDefault="00807E62" w:rsidP="00B947F6">
      <w:pPr>
        <w:rPr>
          <w:rFonts w:cstheme="minorHAnsi"/>
          <w:sz w:val="24"/>
          <w:szCs w:val="24"/>
        </w:rPr>
      </w:pPr>
      <w:r w:rsidRPr="009106F1">
        <w:rPr>
          <w:rFonts w:cstheme="minorHAnsi"/>
          <w:sz w:val="24"/>
          <w:szCs w:val="24"/>
        </w:rPr>
        <w:t>NCDS</w:t>
      </w:r>
      <w:r w:rsidRPr="009106F1">
        <w:rPr>
          <w:rFonts w:cstheme="minorHAnsi"/>
          <w:sz w:val="24"/>
          <w:szCs w:val="24"/>
        </w:rPr>
        <w:tab/>
      </w:r>
      <w:r w:rsidRPr="009106F1">
        <w:rPr>
          <w:rFonts w:cstheme="minorHAnsi"/>
          <w:sz w:val="24"/>
          <w:szCs w:val="24"/>
        </w:rPr>
        <w:tab/>
        <w:t>National Childhood Development Study</w:t>
      </w:r>
    </w:p>
    <w:p w14:paraId="7D72CAFA" w14:textId="77777777" w:rsidR="00807E62" w:rsidRPr="009106F1" w:rsidRDefault="00807E62" w:rsidP="00B947F6">
      <w:pPr>
        <w:rPr>
          <w:rFonts w:cstheme="minorHAnsi"/>
          <w:sz w:val="24"/>
          <w:szCs w:val="24"/>
        </w:rPr>
      </w:pPr>
      <w:r w:rsidRPr="009106F1">
        <w:rPr>
          <w:rFonts w:cstheme="minorHAnsi"/>
          <w:sz w:val="24"/>
          <w:szCs w:val="24"/>
        </w:rPr>
        <w:t>NEET</w:t>
      </w:r>
      <w:r w:rsidRPr="009106F1">
        <w:rPr>
          <w:rFonts w:cstheme="minorHAnsi"/>
          <w:sz w:val="24"/>
          <w:szCs w:val="24"/>
        </w:rPr>
        <w:tab/>
      </w:r>
      <w:r w:rsidRPr="009106F1">
        <w:rPr>
          <w:rFonts w:cstheme="minorHAnsi"/>
          <w:sz w:val="24"/>
          <w:szCs w:val="24"/>
        </w:rPr>
        <w:tab/>
        <w:t>Not in Education, Employment, or Training</w:t>
      </w:r>
    </w:p>
    <w:p w14:paraId="37E1D787" w14:textId="77777777" w:rsidR="00807E62" w:rsidRPr="009106F1" w:rsidRDefault="00807E62" w:rsidP="00B947F6">
      <w:pPr>
        <w:rPr>
          <w:rFonts w:cstheme="minorHAnsi"/>
          <w:sz w:val="24"/>
          <w:szCs w:val="24"/>
        </w:rPr>
      </w:pPr>
      <w:r w:rsidRPr="009106F1">
        <w:rPr>
          <w:rFonts w:cstheme="minorHAnsi"/>
          <w:sz w:val="24"/>
          <w:szCs w:val="24"/>
        </w:rPr>
        <w:t>NS-SEC</w:t>
      </w:r>
      <w:r w:rsidRPr="009106F1">
        <w:rPr>
          <w:rFonts w:cstheme="minorHAnsi"/>
          <w:sz w:val="24"/>
          <w:szCs w:val="24"/>
        </w:rPr>
        <w:tab/>
      </w:r>
      <w:r w:rsidRPr="009106F1">
        <w:rPr>
          <w:rFonts w:cstheme="minorHAnsi"/>
          <w:sz w:val="24"/>
          <w:szCs w:val="24"/>
        </w:rPr>
        <w:tab/>
        <w:t>National Statistics Socio-economic classification</w:t>
      </w:r>
    </w:p>
    <w:p w14:paraId="6E162670" w14:textId="77777777" w:rsidR="00807E62" w:rsidRPr="009106F1" w:rsidRDefault="00807E62" w:rsidP="00B947F6">
      <w:pPr>
        <w:rPr>
          <w:rFonts w:cstheme="minorHAnsi"/>
          <w:sz w:val="24"/>
          <w:szCs w:val="24"/>
        </w:rPr>
      </w:pPr>
      <w:r w:rsidRPr="009106F1">
        <w:rPr>
          <w:rFonts w:cstheme="minorHAnsi"/>
          <w:sz w:val="24"/>
          <w:szCs w:val="24"/>
        </w:rPr>
        <w:t>NVQ</w:t>
      </w:r>
      <w:r w:rsidRPr="009106F1">
        <w:rPr>
          <w:rFonts w:cstheme="minorHAnsi"/>
          <w:sz w:val="24"/>
          <w:szCs w:val="24"/>
        </w:rPr>
        <w:tab/>
      </w:r>
      <w:r w:rsidRPr="009106F1">
        <w:rPr>
          <w:rFonts w:cstheme="minorHAnsi"/>
          <w:sz w:val="24"/>
          <w:szCs w:val="24"/>
        </w:rPr>
        <w:tab/>
        <w:t>National Vocational Qualification</w:t>
      </w:r>
    </w:p>
    <w:p w14:paraId="62CD9311" w14:textId="77777777" w:rsidR="00807E62" w:rsidRPr="009106F1" w:rsidRDefault="00807E62" w:rsidP="00B947F6">
      <w:pPr>
        <w:rPr>
          <w:rFonts w:cstheme="minorHAnsi"/>
          <w:sz w:val="24"/>
          <w:szCs w:val="24"/>
        </w:rPr>
      </w:pPr>
      <w:r w:rsidRPr="009106F1">
        <w:rPr>
          <w:rFonts w:cstheme="minorHAnsi"/>
          <w:sz w:val="24"/>
          <w:szCs w:val="24"/>
        </w:rPr>
        <w:t>O-Level</w:t>
      </w:r>
      <w:r w:rsidRPr="009106F1">
        <w:rPr>
          <w:rFonts w:cstheme="minorHAnsi"/>
          <w:sz w:val="24"/>
          <w:szCs w:val="24"/>
        </w:rPr>
        <w:tab/>
        <w:t>Ordinary Level</w:t>
      </w:r>
    </w:p>
    <w:p w14:paraId="038FE119" w14:textId="77777777" w:rsidR="00807E62" w:rsidRPr="009106F1" w:rsidRDefault="00807E62" w:rsidP="00B947F6">
      <w:pPr>
        <w:rPr>
          <w:rFonts w:cstheme="minorHAnsi"/>
          <w:sz w:val="24"/>
          <w:szCs w:val="24"/>
        </w:rPr>
      </w:pPr>
      <w:r w:rsidRPr="009106F1">
        <w:rPr>
          <w:rFonts w:cstheme="minorHAnsi"/>
          <w:sz w:val="24"/>
          <w:szCs w:val="24"/>
        </w:rPr>
        <w:t>RGSC</w:t>
      </w:r>
      <w:r w:rsidRPr="009106F1">
        <w:rPr>
          <w:rFonts w:cstheme="minorHAnsi"/>
          <w:sz w:val="24"/>
          <w:szCs w:val="24"/>
        </w:rPr>
        <w:tab/>
      </w:r>
      <w:r w:rsidRPr="009106F1">
        <w:rPr>
          <w:rFonts w:cstheme="minorHAnsi"/>
          <w:sz w:val="24"/>
          <w:szCs w:val="24"/>
        </w:rPr>
        <w:tab/>
        <w:t>Registrar General’s Social Classes</w:t>
      </w:r>
    </w:p>
    <w:p w14:paraId="41BB4177" w14:textId="77777777" w:rsidR="00807E62" w:rsidRPr="009106F1" w:rsidRDefault="00807E62" w:rsidP="00B947F6">
      <w:pPr>
        <w:rPr>
          <w:rFonts w:cstheme="minorHAnsi"/>
          <w:sz w:val="24"/>
          <w:szCs w:val="24"/>
        </w:rPr>
      </w:pPr>
      <w:r w:rsidRPr="009106F1">
        <w:rPr>
          <w:rFonts w:cstheme="minorHAnsi"/>
          <w:sz w:val="24"/>
          <w:szCs w:val="24"/>
        </w:rPr>
        <w:t>TOPs</w:t>
      </w:r>
      <w:r w:rsidRPr="009106F1">
        <w:rPr>
          <w:rFonts w:cstheme="minorHAnsi"/>
          <w:sz w:val="24"/>
          <w:szCs w:val="24"/>
        </w:rPr>
        <w:tab/>
      </w:r>
      <w:r w:rsidRPr="009106F1">
        <w:rPr>
          <w:rFonts w:cstheme="minorHAnsi"/>
          <w:sz w:val="24"/>
          <w:szCs w:val="24"/>
        </w:rPr>
        <w:tab/>
        <w:t>Training Opportunities Scheme</w:t>
      </w:r>
    </w:p>
    <w:p w14:paraId="47CB53B6" w14:textId="77777777" w:rsidR="00807E62" w:rsidRPr="009106F1" w:rsidRDefault="00807E62" w:rsidP="00B947F6">
      <w:pPr>
        <w:rPr>
          <w:rFonts w:cstheme="minorHAnsi"/>
          <w:sz w:val="24"/>
          <w:szCs w:val="24"/>
        </w:rPr>
      </w:pPr>
      <w:r w:rsidRPr="009106F1">
        <w:rPr>
          <w:rFonts w:cstheme="minorHAnsi"/>
          <w:sz w:val="24"/>
          <w:szCs w:val="24"/>
        </w:rPr>
        <w:t>UKHLS</w:t>
      </w:r>
      <w:r w:rsidRPr="009106F1">
        <w:rPr>
          <w:rFonts w:cstheme="minorHAnsi"/>
          <w:sz w:val="24"/>
          <w:szCs w:val="24"/>
        </w:rPr>
        <w:tab/>
      </w:r>
      <w:r w:rsidRPr="009106F1">
        <w:rPr>
          <w:rFonts w:cstheme="minorHAnsi"/>
          <w:sz w:val="24"/>
          <w:szCs w:val="24"/>
        </w:rPr>
        <w:tab/>
        <w:t>United Kingdom Household Longitudinal Study</w:t>
      </w:r>
    </w:p>
    <w:p w14:paraId="020C7E59" w14:textId="77777777" w:rsidR="00B947F6" w:rsidRPr="009106F1" w:rsidRDefault="00B947F6" w:rsidP="00B947F6">
      <w:pPr>
        <w:rPr>
          <w:rFonts w:cstheme="minorHAnsi"/>
          <w:sz w:val="24"/>
          <w:szCs w:val="24"/>
        </w:rPr>
      </w:pPr>
    </w:p>
    <w:p w14:paraId="3457D102" w14:textId="77777777" w:rsidR="00B947F6" w:rsidRPr="009106F1" w:rsidRDefault="00B947F6" w:rsidP="00B947F6">
      <w:pPr>
        <w:rPr>
          <w:rFonts w:cstheme="minorHAnsi"/>
          <w:sz w:val="24"/>
          <w:szCs w:val="24"/>
        </w:rPr>
      </w:pPr>
    </w:p>
    <w:p w14:paraId="27FA07CE" w14:textId="77777777" w:rsidR="00B947F6" w:rsidRPr="009106F1" w:rsidRDefault="00B947F6" w:rsidP="00B947F6">
      <w:pPr>
        <w:rPr>
          <w:rFonts w:cstheme="minorHAnsi"/>
          <w:sz w:val="24"/>
          <w:szCs w:val="24"/>
        </w:rPr>
      </w:pPr>
    </w:p>
    <w:p w14:paraId="3E0A3EA8" w14:textId="77777777" w:rsidR="00B947F6" w:rsidRPr="009106F1" w:rsidRDefault="00B947F6" w:rsidP="00B947F6">
      <w:pPr>
        <w:rPr>
          <w:rFonts w:cstheme="minorHAnsi"/>
          <w:sz w:val="24"/>
          <w:szCs w:val="24"/>
        </w:rPr>
      </w:pPr>
    </w:p>
    <w:p w14:paraId="2A127E30" w14:textId="77777777" w:rsidR="00B947F6" w:rsidRPr="009106F1" w:rsidRDefault="00B947F6" w:rsidP="00B947F6">
      <w:pPr>
        <w:rPr>
          <w:rFonts w:cstheme="minorHAnsi"/>
          <w:sz w:val="24"/>
          <w:szCs w:val="24"/>
        </w:rPr>
      </w:pPr>
    </w:p>
    <w:p w14:paraId="227FB209" w14:textId="77777777" w:rsidR="00B947F6" w:rsidRPr="009106F1" w:rsidRDefault="00B947F6" w:rsidP="00B947F6">
      <w:pPr>
        <w:rPr>
          <w:rFonts w:cstheme="minorHAnsi"/>
          <w:sz w:val="24"/>
          <w:szCs w:val="24"/>
        </w:rPr>
      </w:pPr>
    </w:p>
    <w:p w14:paraId="17DDB865" w14:textId="77777777" w:rsidR="00B947F6" w:rsidRPr="009106F1" w:rsidRDefault="00B947F6" w:rsidP="00B947F6">
      <w:pPr>
        <w:rPr>
          <w:rFonts w:cstheme="minorHAnsi"/>
          <w:sz w:val="24"/>
          <w:szCs w:val="24"/>
        </w:rPr>
      </w:pPr>
    </w:p>
    <w:p w14:paraId="2FF7CC37" w14:textId="77777777" w:rsidR="00B947F6" w:rsidRPr="009106F1" w:rsidRDefault="00B947F6" w:rsidP="00B947F6">
      <w:pPr>
        <w:rPr>
          <w:rFonts w:cstheme="minorHAnsi"/>
          <w:sz w:val="24"/>
          <w:szCs w:val="24"/>
        </w:rPr>
      </w:pPr>
    </w:p>
    <w:p w14:paraId="5062256F" w14:textId="77777777" w:rsidR="00B947F6" w:rsidRPr="009106F1" w:rsidRDefault="00B947F6" w:rsidP="00B947F6">
      <w:pPr>
        <w:rPr>
          <w:rFonts w:cstheme="minorHAnsi"/>
          <w:sz w:val="24"/>
          <w:szCs w:val="24"/>
        </w:rPr>
      </w:pPr>
    </w:p>
    <w:p w14:paraId="6042E9CA" w14:textId="15115D30" w:rsidR="00B947F6" w:rsidRPr="009106F1" w:rsidRDefault="00B947F6" w:rsidP="00B947F6">
      <w:pPr>
        <w:rPr>
          <w:rFonts w:eastAsiaTheme="majorEastAsia" w:cstheme="minorHAnsi"/>
          <w:sz w:val="24"/>
          <w:szCs w:val="24"/>
        </w:rPr>
      </w:pPr>
      <w:r w:rsidRPr="009106F1">
        <w:rPr>
          <w:rFonts w:cstheme="minorHAnsi"/>
          <w:sz w:val="24"/>
          <w:szCs w:val="24"/>
        </w:rPr>
        <w:br w:type="page"/>
      </w:r>
    </w:p>
    <w:p w14:paraId="23ACFC00" w14:textId="240B8B0A" w:rsidR="007708EF" w:rsidRDefault="00B947F6" w:rsidP="00CE053C">
      <w:pPr>
        <w:pStyle w:val="Heading1"/>
        <w:rPr>
          <w:rFonts w:asciiTheme="minorHAnsi" w:hAnsiTheme="minorHAnsi" w:cstheme="minorHAnsi"/>
          <w:b/>
          <w:bCs/>
          <w:color w:val="auto"/>
          <w:sz w:val="24"/>
          <w:szCs w:val="24"/>
        </w:rPr>
      </w:pPr>
      <w:bookmarkStart w:id="1" w:name="_Toc137904648"/>
      <w:r w:rsidRPr="009106F1">
        <w:rPr>
          <w:rFonts w:asciiTheme="minorHAnsi" w:hAnsiTheme="minorHAnsi" w:cstheme="minorHAnsi"/>
          <w:b/>
          <w:bCs/>
          <w:color w:val="auto"/>
          <w:sz w:val="24"/>
          <w:szCs w:val="24"/>
        </w:rPr>
        <w:lastRenderedPageBreak/>
        <w:t>Chapter One: The National Childhood Development Survey: Youth Transitions in Education and Employment</w:t>
      </w:r>
      <w:bookmarkEnd w:id="1"/>
    </w:p>
    <w:p w14:paraId="51D65902" w14:textId="77777777" w:rsidR="004C44BA" w:rsidRDefault="004C44BA" w:rsidP="004C44BA"/>
    <w:p w14:paraId="0869A87B" w14:textId="6F29B264" w:rsidR="004C44BA" w:rsidRPr="004C44BA" w:rsidRDefault="004C44BA" w:rsidP="00676CEB">
      <w:pPr>
        <w:pStyle w:val="meanings-body"/>
        <w:shd w:val="clear" w:color="auto" w:fill="FFFFFF"/>
        <w:spacing w:before="0" w:beforeAutospacing="0" w:after="0" w:afterAutospacing="0" w:line="512" w:lineRule="atLeast"/>
        <w:ind w:left="310" w:right="155"/>
        <w:rPr>
          <w:color w:val="4C4C4C"/>
          <w:sz w:val="34"/>
          <w:szCs w:val="34"/>
        </w:rPr>
      </w:pPr>
      <w:r w:rsidRPr="004C44BA">
        <w:rPr>
          <w:color w:val="4C4C4C"/>
          <w:sz w:val="34"/>
          <w:szCs w:val="34"/>
        </w:rPr>
        <w:t>"Let us be frank about it: most of our people have never had it so good". – Harold Macmillan (1957)</w:t>
      </w:r>
    </w:p>
    <w:p w14:paraId="49212BC6" w14:textId="77777777" w:rsidR="004C44BA" w:rsidRPr="004C44BA" w:rsidRDefault="004C44BA" w:rsidP="004C44BA"/>
    <w:p w14:paraId="356E27C6" w14:textId="3EF92DE5" w:rsidR="00B947F6" w:rsidRPr="009106F1" w:rsidRDefault="00B947F6" w:rsidP="00B947F6">
      <w:pPr>
        <w:pStyle w:val="Heading1"/>
        <w:rPr>
          <w:rFonts w:asciiTheme="minorHAnsi" w:hAnsiTheme="minorHAnsi" w:cstheme="minorHAnsi"/>
          <w:b/>
          <w:bCs/>
          <w:color w:val="auto"/>
          <w:sz w:val="24"/>
          <w:szCs w:val="24"/>
        </w:rPr>
      </w:pPr>
      <w:bookmarkStart w:id="2" w:name="_Toc137904649"/>
      <w:r w:rsidRPr="009106F1">
        <w:rPr>
          <w:rFonts w:asciiTheme="minorHAnsi" w:hAnsiTheme="minorHAnsi" w:cstheme="minorHAnsi"/>
          <w:b/>
          <w:bCs/>
          <w:color w:val="auto"/>
          <w:sz w:val="24"/>
          <w:szCs w:val="24"/>
        </w:rPr>
        <w:t>Introduction to Chapter One</w:t>
      </w:r>
      <w:bookmarkEnd w:id="2"/>
    </w:p>
    <w:p w14:paraId="5DF8944C" w14:textId="77777777" w:rsidR="00B947F6" w:rsidRPr="009106F1" w:rsidRDefault="00B947F6" w:rsidP="00B947F6">
      <w:pPr>
        <w:rPr>
          <w:rFonts w:cstheme="minorHAnsi"/>
          <w:sz w:val="24"/>
          <w:szCs w:val="24"/>
        </w:rPr>
      </w:pPr>
      <w:r w:rsidRPr="009106F1">
        <w:rPr>
          <w:rFonts w:cstheme="minorHAnsi"/>
          <w:sz w:val="24"/>
          <w:szCs w:val="24"/>
        </w:rPr>
        <w:t xml:space="preserve">Transitions in education and employment after the end of compulsory schooling in the UK are important sociological phenomena. This chapter analyses said phenomena. It does this by examining what happened to the NCDS cohort between the time they left school at 16, in 1974. The focus of this chapter is on the way structural inequalities like social class and gender shape young people’s choices and transitional experiences. The NCDS study provided a unique resource to examine the transitions from education to employment for young people leaving education in the 1970s. </w:t>
      </w:r>
    </w:p>
    <w:p w14:paraId="245E0F63" w14:textId="77777777" w:rsidR="00B947F6" w:rsidRPr="009106F1" w:rsidRDefault="00B947F6" w:rsidP="00B947F6">
      <w:pPr>
        <w:rPr>
          <w:rFonts w:cstheme="minorHAnsi"/>
          <w:sz w:val="24"/>
          <w:szCs w:val="24"/>
        </w:rPr>
      </w:pPr>
      <w:r w:rsidRPr="009106F1">
        <w:rPr>
          <w:rFonts w:cstheme="minorHAnsi"/>
          <w:sz w:val="24"/>
          <w:szCs w:val="24"/>
        </w:rPr>
        <w:t xml:space="preserve">There is a wealth of previous research on school-to-work transitions using the NCDS </w:t>
      </w:r>
      <w:r w:rsidRPr="009106F1">
        <w:rPr>
          <w:rFonts w:cstheme="minorHAnsi"/>
          <w:sz w:val="24"/>
          <w:szCs w:val="24"/>
        </w:rPr>
        <w:fldChar w:fldCharType="begin"/>
      </w:r>
      <w:r w:rsidRPr="009106F1">
        <w:rPr>
          <w:rFonts w:cstheme="minorHAnsi"/>
          <w:sz w:val="24"/>
          <w:szCs w:val="24"/>
        </w:rPr>
        <w:instrText xml:space="preserve"> ADDIN ZOTERO_ITEM CSL_CITATION {"citationID":"M8n7AceD","properties":{"formattedCitation":"(Machin and Vignoles, 2005; Schoon, 2007; Schoon, Martin and Ross, 2007; Dex, Ward and Joshi, 2008; Martin, Schoon and Ross, 2008)","plainCitation":"(Machin and Vignoles, 2005; Schoon, 2007; Schoon, Martin and Ross, 2007; Dex, Ward and Joshi, 2008; Martin, Schoon and Ross, 2008)","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11448,"uris":["http://zotero.org/users/8741181/items/4WRXRKZ6"],"itemData":{"id":11448,"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 Schoon, 2007; Schoon, Martin and Ross, 2007; Dex, Ward and Joshi, 2008; Martin, Schoon and Ross, 2008)</w:t>
      </w:r>
      <w:r w:rsidRPr="009106F1">
        <w:rPr>
          <w:rFonts w:cstheme="minorHAnsi"/>
          <w:sz w:val="24"/>
          <w:szCs w:val="24"/>
        </w:rPr>
        <w:fldChar w:fldCharType="end"/>
      </w:r>
      <w:r w:rsidRPr="009106F1">
        <w:rPr>
          <w:rFonts w:cstheme="minorHAnsi"/>
          <w:sz w:val="24"/>
          <w:szCs w:val="24"/>
        </w:rPr>
        <w:t xml:space="preserve">. This present chapter will attempt to revise this topic employing modern data analysis techniques to replicate historic analyses of youth transitions. </w:t>
      </w:r>
    </w:p>
    <w:p w14:paraId="3DAB86D5" w14:textId="0F7A02A4" w:rsidR="00B947F6" w:rsidRPr="009106F1" w:rsidRDefault="007708EF" w:rsidP="00B947F6">
      <w:pPr>
        <w:rPr>
          <w:rFonts w:cstheme="minorHAnsi"/>
          <w:sz w:val="24"/>
          <w:szCs w:val="24"/>
        </w:rPr>
      </w:pPr>
      <w:r w:rsidRPr="009106F1">
        <w:rPr>
          <w:rFonts w:cstheme="minorHAnsi"/>
          <w:sz w:val="24"/>
          <w:szCs w:val="24"/>
        </w:rPr>
        <w:t>The data used comes from survey interviews at age 23, whereby individuals filled out a monthly retrospective economic activity calendar, between the ages of 16-23. Individuals within the NCDS were interviewed at many intervals, and so previous sweeps will be used to supplement analysis. This chapter will focus on at those individuals that entered employment, post-schooling education, continued school, training &amp; apprenticeships, and unemployment &amp; out of the labour force. Such data provides an analysis of the transition from mandatory schooling. Given the focus on transitions, the interest within the analysis is looking at what accounts for differences between people in their transitions and what are the essential features of the NCDS cohorts’ transitions.</w:t>
      </w:r>
    </w:p>
    <w:p w14:paraId="7860608F" w14:textId="77777777" w:rsidR="00B947F6" w:rsidRPr="009106F1" w:rsidRDefault="00B947F6" w:rsidP="00B947F6">
      <w:pPr>
        <w:rPr>
          <w:rFonts w:eastAsiaTheme="majorEastAsia" w:cstheme="minorHAnsi"/>
          <w:sz w:val="24"/>
          <w:szCs w:val="24"/>
        </w:rPr>
      </w:pPr>
      <w:r w:rsidRPr="009106F1">
        <w:rPr>
          <w:rFonts w:cstheme="minorHAnsi"/>
          <w:sz w:val="24"/>
          <w:szCs w:val="24"/>
        </w:rPr>
        <w:br w:type="page"/>
      </w:r>
    </w:p>
    <w:p w14:paraId="24653D38" w14:textId="77777777" w:rsidR="00B947F6" w:rsidRPr="009106F1" w:rsidRDefault="00B947F6" w:rsidP="00B947F6">
      <w:pPr>
        <w:pStyle w:val="Heading2"/>
        <w:rPr>
          <w:rFonts w:asciiTheme="minorHAnsi" w:hAnsiTheme="minorHAnsi" w:cstheme="minorHAnsi"/>
          <w:b/>
          <w:bCs/>
          <w:color w:val="auto"/>
          <w:sz w:val="24"/>
          <w:szCs w:val="24"/>
        </w:rPr>
      </w:pPr>
      <w:bookmarkStart w:id="3" w:name="_Toc131406645"/>
      <w:bookmarkStart w:id="4" w:name="_Toc133926073"/>
      <w:bookmarkStart w:id="5" w:name="_Toc134473135"/>
      <w:bookmarkStart w:id="6" w:name="_Toc137904650"/>
      <w:bookmarkStart w:id="7" w:name="_Toc131406646"/>
      <w:bookmarkStart w:id="8" w:name="_Toc133926075"/>
      <w:r w:rsidRPr="009106F1">
        <w:rPr>
          <w:rFonts w:asciiTheme="minorHAnsi" w:hAnsiTheme="minorHAnsi" w:cstheme="minorHAnsi"/>
          <w:b/>
          <w:bCs/>
          <w:color w:val="auto"/>
          <w:sz w:val="24"/>
          <w:szCs w:val="24"/>
        </w:rPr>
        <w:lastRenderedPageBreak/>
        <w:t>Literature Review: NCDS Timeframe and Context</w:t>
      </w:r>
      <w:bookmarkEnd w:id="3"/>
      <w:bookmarkEnd w:id="4"/>
      <w:bookmarkEnd w:id="5"/>
      <w:bookmarkEnd w:id="6"/>
    </w:p>
    <w:p w14:paraId="5AEA5D24" w14:textId="77777777" w:rsidR="00B947F6" w:rsidRPr="009106F1" w:rsidRDefault="00B947F6" w:rsidP="00B947F6">
      <w:pPr>
        <w:rPr>
          <w:rFonts w:cstheme="minorHAnsi"/>
          <w:sz w:val="24"/>
          <w:szCs w:val="24"/>
        </w:rPr>
      </w:pPr>
      <w:r w:rsidRPr="009106F1">
        <w:rPr>
          <w:rFonts w:cstheme="minorHAnsi"/>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will also look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expounded upon with a review of the theoretical literature to provide a holistic overview of the school-to-work transition during the NCDS period. </w:t>
      </w:r>
    </w:p>
    <w:p w14:paraId="7442D66D" w14:textId="336C0254" w:rsidR="00B947F6" w:rsidRPr="009106F1" w:rsidRDefault="00B947F6" w:rsidP="00D23B37">
      <w:pPr>
        <w:rPr>
          <w:rFonts w:cstheme="minorHAnsi"/>
          <w:sz w:val="24"/>
          <w:szCs w:val="24"/>
        </w:rPr>
      </w:pPr>
      <w:r w:rsidRPr="009106F1">
        <w:rPr>
          <w:rFonts w:cstheme="minorHAnsi"/>
          <w:sz w:val="24"/>
          <w:szCs w:val="24"/>
        </w:rPr>
        <w:t xml:space="preserve">At the time of the NCDS cohort, young people were in full time education until the age of 16. At this age, individuals were typically expected to sit some form of examination. Most common for this time was the O-level or Ordinary level </w:t>
      </w:r>
      <w:r w:rsidRPr="009106F1">
        <w:rPr>
          <w:rFonts w:cstheme="minorHAnsi"/>
          <w:sz w:val="24"/>
          <w:szCs w:val="24"/>
        </w:rPr>
        <w:fldChar w:fldCharType="begin"/>
      </w:r>
      <w:r w:rsidRPr="009106F1">
        <w:rPr>
          <w:rFonts w:cstheme="minorHAnsi"/>
          <w:sz w:val="24"/>
          <w:szCs w:val="24"/>
        </w:rPr>
        <w:instrText xml:space="preserve"> ADDIN ZOTERO_ITEM CSL_CITATION {"citationID":"YwnTKit6","properties":{"formattedCitation":"(Pearson qualifications, 2023b)","plainCitation":"(Pearson qualifications, 2023b)","noteIndex":0},"citationItems":[{"id":12652,"uris":["http://zotero.org/users/8741181/items/JBLUQ4U6"],"itemData":{"id":1265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earson qualifications, 2023b)</w:t>
      </w:r>
      <w:r w:rsidRPr="009106F1">
        <w:rPr>
          <w:rFonts w:cstheme="minorHAnsi"/>
          <w:sz w:val="24"/>
          <w:szCs w:val="24"/>
        </w:rPr>
        <w:fldChar w:fldCharType="end"/>
      </w:r>
      <w:r w:rsidRPr="009106F1">
        <w:rPr>
          <w:rFonts w:cstheme="minorHAnsi"/>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p>
    <w:p w14:paraId="4328FC6C" w14:textId="77777777" w:rsidR="00B947F6" w:rsidRPr="009106F1" w:rsidRDefault="00B947F6" w:rsidP="00B947F6">
      <w:pPr>
        <w:rPr>
          <w:rFonts w:cstheme="minorHAnsi"/>
          <w:sz w:val="24"/>
          <w:szCs w:val="24"/>
        </w:rPr>
      </w:pPr>
    </w:p>
    <w:p w14:paraId="16689992" w14:textId="77777777" w:rsidR="00B947F6" w:rsidRPr="009106F1" w:rsidRDefault="00B947F6" w:rsidP="00B947F6">
      <w:pPr>
        <w:rPr>
          <w:rFonts w:cstheme="minorHAnsi"/>
          <w:sz w:val="24"/>
          <w:szCs w:val="24"/>
        </w:rPr>
      </w:pPr>
    </w:p>
    <w:p w14:paraId="45D843D1" w14:textId="77777777" w:rsidR="00B947F6" w:rsidRPr="009106F1" w:rsidRDefault="00B947F6" w:rsidP="00B947F6">
      <w:pPr>
        <w:rPr>
          <w:rFonts w:cstheme="minorHAnsi"/>
          <w:sz w:val="24"/>
          <w:szCs w:val="24"/>
        </w:rPr>
      </w:pPr>
    </w:p>
    <w:p w14:paraId="14AE713C" w14:textId="77777777" w:rsidR="00B947F6" w:rsidRPr="009106F1" w:rsidRDefault="00B947F6" w:rsidP="00B947F6">
      <w:pPr>
        <w:rPr>
          <w:rFonts w:cstheme="minorHAnsi"/>
          <w:sz w:val="24"/>
          <w:szCs w:val="24"/>
        </w:rPr>
      </w:pPr>
    </w:p>
    <w:p w14:paraId="033AC924" w14:textId="77777777" w:rsidR="00B947F6" w:rsidRPr="009106F1" w:rsidRDefault="00B947F6" w:rsidP="00B947F6">
      <w:pPr>
        <w:rPr>
          <w:rFonts w:cstheme="minorHAnsi"/>
          <w:sz w:val="24"/>
          <w:szCs w:val="24"/>
        </w:rPr>
      </w:pPr>
    </w:p>
    <w:p w14:paraId="0143225A" w14:textId="77777777" w:rsidR="00B947F6" w:rsidRPr="009106F1" w:rsidRDefault="00B947F6" w:rsidP="00B947F6">
      <w:pPr>
        <w:rPr>
          <w:rFonts w:cstheme="minorHAnsi"/>
          <w:sz w:val="24"/>
          <w:szCs w:val="24"/>
        </w:rPr>
      </w:pPr>
    </w:p>
    <w:p w14:paraId="078999FD" w14:textId="77777777" w:rsidR="00B947F6" w:rsidRPr="009106F1" w:rsidRDefault="00B947F6" w:rsidP="00B947F6">
      <w:pPr>
        <w:rPr>
          <w:rFonts w:cstheme="minorHAnsi"/>
          <w:sz w:val="24"/>
          <w:szCs w:val="24"/>
        </w:rPr>
      </w:pPr>
    </w:p>
    <w:p w14:paraId="44E5275E" w14:textId="77777777" w:rsidR="00B947F6" w:rsidRPr="009106F1" w:rsidRDefault="00B947F6" w:rsidP="00B947F6">
      <w:pPr>
        <w:rPr>
          <w:rFonts w:cstheme="minorHAnsi"/>
          <w:sz w:val="24"/>
          <w:szCs w:val="24"/>
        </w:rPr>
      </w:pPr>
    </w:p>
    <w:p w14:paraId="26240B29" w14:textId="77777777" w:rsidR="00B947F6" w:rsidRPr="009106F1" w:rsidRDefault="00B947F6" w:rsidP="00B947F6">
      <w:pPr>
        <w:rPr>
          <w:rFonts w:cstheme="minorHAnsi"/>
          <w:sz w:val="24"/>
          <w:szCs w:val="24"/>
        </w:rPr>
      </w:pPr>
    </w:p>
    <w:p w14:paraId="4FCCF0EC" w14:textId="77777777" w:rsidR="00B947F6" w:rsidRPr="009106F1" w:rsidRDefault="00B947F6" w:rsidP="00B947F6">
      <w:pPr>
        <w:rPr>
          <w:rFonts w:cstheme="minorHAnsi"/>
          <w:sz w:val="24"/>
          <w:szCs w:val="24"/>
        </w:rPr>
      </w:pPr>
    </w:p>
    <w:p w14:paraId="04435D16" w14:textId="77777777" w:rsidR="00B947F6" w:rsidRPr="009106F1" w:rsidRDefault="00B947F6" w:rsidP="00B947F6">
      <w:pPr>
        <w:rPr>
          <w:rFonts w:cstheme="minorHAnsi"/>
          <w:sz w:val="24"/>
          <w:szCs w:val="24"/>
        </w:rPr>
      </w:pPr>
    </w:p>
    <w:bookmarkEnd w:id="7"/>
    <w:bookmarkEnd w:id="8"/>
    <w:p w14:paraId="2756D62E" w14:textId="77777777" w:rsidR="00B947F6" w:rsidRPr="009106F1" w:rsidRDefault="00B947F6" w:rsidP="00B947F6">
      <w:pPr>
        <w:rPr>
          <w:rFonts w:cstheme="minorHAnsi"/>
          <w:sz w:val="24"/>
          <w:szCs w:val="24"/>
        </w:rPr>
      </w:pPr>
    </w:p>
    <w:p w14:paraId="49637D99" w14:textId="77777777" w:rsidR="00B947F6" w:rsidRPr="009106F1" w:rsidRDefault="00B947F6" w:rsidP="00B947F6">
      <w:pPr>
        <w:rPr>
          <w:rFonts w:cstheme="minorHAnsi"/>
          <w:sz w:val="24"/>
          <w:szCs w:val="24"/>
        </w:rPr>
      </w:pPr>
    </w:p>
    <w:p w14:paraId="08D63D16" w14:textId="77777777" w:rsidR="00B947F6" w:rsidRPr="009106F1" w:rsidRDefault="00B947F6" w:rsidP="00B947F6">
      <w:pPr>
        <w:pStyle w:val="Heading3"/>
        <w:rPr>
          <w:rFonts w:asciiTheme="minorHAnsi" w:hAnsiTheme="minorHAnsi" w:cstheme="minorHAnsi"/>
          <w:b/>
          <w:bCs/>
          <w:color w:val="auto"/>
        </w:rPr>
      </w:pPr>
      <w:bookmarkStart w:id="9" w:name="_Toc134473136"/>
      <w:bookmarkStart w:id="10" w:name="_Toc137904651"/>
      <w:r w:rsidRPr="009106F1">
        <w:rPr>
          <w:rFonts w:asciiTheme="minorHAnsi" w:hAnsiTheme="minorHAnsi" w:cstheme="minorHAnsi"/>
          <w:b/>
          <w:bCs/>
          <w:color w:val="auto"/>
        </w:rPr>
        <w:lastRenderedPageBreak/>
        <w:t>Story of transitions for NCDS youth</w:t>
      </w:r>
      <w:bookmarkEnd w:id="9"/>
      <w:bookmarkEnd w:id="10"/>
    </w:p>
    <w:p w14:paraId="1DF23B0D" w14:textId="1CCA8139" w:rsidR="00B947F6" w:rsidRPr="009106F1" w:rsidRDefault="00B947F6" w:rsidP="00B947F6">
      <w:pPr>
        <w:rPr>
          <w:rFonts w:cstheme="minorHAnsi"/>
          <w:sz w:val="24"/>
          <w:szCs w:val="24"/>
        </w:rPr>
      </w:pPr>
      <w:r w:rsidRPr="009106F1">
        <w:rPr>
          <w:rFonts w:cstheme="minorHAnsi"/>
          <w:sz w:val="24"/>
          <w:szCs w:val="24"/>
        </w:rPr>
        <w:t xml:space="preserve">Education as a system regulates the individual by implementing age-graded barriers and hierarchical and time-related credentials. The labour market through its regulatory function determines who is gainfully employed and who is unemployed which influences employment trajectories </w:t>
      </w:r>
      <w:r w:rsidRPr="009106F1">
        <w:rPr>
          <w:rFonts w:cstheme="minorHAnsi"/>
          <w:sz w:val="24"/>
          <w:szCs w:val="24"/>
        </w:rPr>
        <w:fldChar w:fldCharType="begin"/>
      </w:r>
      <w:r w:rsidRPr="009106F1">
        <w:rPr>
          <w:rFonts w:cstheme="minorHAnsi"/>
          <w:sz w:val="24"/>
          <w:szCs w:val="24"/>
        </w:rPr>
        <w:instrText xml:space="preserve"> ADDIN ZOTERO_ITEM CSL_CITATION {"citationID":"aTRDYSWb","properties":{"formattedCitation":"(Mayer, 2004)","plainCitation":"(Mayer, 2004)","dontUpdate":true,"noteIndex":0},"citationItems":[{"id":6661,"uris":["http://zotero.org/users/8741181/items/KS48N4WI"],"itemData":{"id":6661,"type":"article-journal","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4: 164)</w:t>
      </w:r>
      <w:r w:rsidRPr="009106F1">
        <w:rPr>
          <w:rFonts w:cstheme="minorHAnsi"/>
          <w:sz w:val="24"/>
          <w:szCs w:val="24"/>
        </w:rPr>
        <w:fldChar w:fldCharType="end"/>
      </w:r>
      <w:r w:rsidRPr="009106F1">
        <w:rPr>
          <w:rFonts w:cstheme="minorHAnsi"/>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course’. Functionally, the study of youth transitions is the study of the life course, systems of education, occupation, and labour markets constitute life domains onto which the life course manifests </w:t>
      </w:r>
      <w:r w:rsidRPr="009106F1">
        <w:rPr>
          <w:rFonts w:cstheme="minorHAnsi"/>
          <w:sz w:val="24"/>
          <w:szCs w:val="24"/>
        </w:rPr>
        <w:fldChar w:fldCharType="begin"/>
      </w:r>
      <w:r w:rsidRPr="009106F1">
        <w:rPr>
          <w:rFonts w:cstheme="minorHAnsi"/>
          <w:sz w:val="24"/>
          <w:szCs w:val="24"/>
        </w:rPr>
        <w:instrText xml:space="preserve"> ADDIN ZOTERO_ITEM CSL_CITATION {"citationID":"zMzk9mtl","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Mayer argues that these life domains are organised around three major life stages: the phase of education and preparation to work, the phase of active employment, and the phase of postretirement years </w:t>
      </w:r>
      <w:r w:rsidRPr="009106F1">
        <w:rPr>
          <w:rFonts w:cstheme="minorHAnsi"/>
          <w:sz w:val="24"/>
          <w:szCs w:val="24"/>
        </w:rPr>
        <w:fldChar w:fldCharType="begin"/>
      </w:r>
      <w:r w:rsidRPr="009106F1">
        <w:rPr>
          <w:rFonts w:cstheme="minorHAnsi"/>
          <w:sz w:val="24"/>
          <w:szCs w:val="24"/>
        </w:rPr>
        <w:instrText xml:space="preserve"> ADDIN ZOTERO_ITEM CSL_CITATION {"citationID":"OjBkuJDa","properties":{"formattedCitation":"(Mayer and Schoepflin, 2022)","plainCitation":"(Mayer and Schoepflin, 2022)","dontUpdate":true,"noteIndex":0},"citationItems":[{"id":6665,"uris":["http://zotero.org/users/8741181/items/MCQN65DT"],"itemData":{"id":6665,"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and Schoepflin, 2022: 196)</w:t>
      </w:r>
      <w:r w:rsidRPr="009106F1">
        <w:rPr>
          <w:rFonts w:cstheme="minorHAnsi"/>
          <w:sz w:val="24"/>
          <w:szCs w:val="24"/>
        </w:rPr>
        <w:fldChar w:fldCharType="end"/>
      </w:r>
      <w:r w:rsidRPr="009106F1">
        <w:rPr>
          <w:rFonts w:cstheme="minorHAnsi"/>
          <w:sz w:val="24"/>
          <w:szCs w:val="24"/>
        </w:rPr>
        <w:t xml:space="preserve">. The study of school-to-work transitions constitutes two of these life domains. These life stages vary in timing and sequencing depending on socio-historical context </w:t>
      </w:r>
      <w:r w:rsidRPr="009106F1">
        <w:rPr>
          <w:rFonts w:cstheme="minorHAnsi"/>
          <w:sz w:val="24"/>
          <w:szCs w:val="24"/>
        </w:rPr>
        <w:fldChar w:fldCharType="begin"/>
      </w:r>
      <w:r w:rsidRPr="009106F1">
        <w:rPr>
          <w:rFonts w:cstheme="minorHAnsi"/>
          <w:sz w:val="24"/>
          <w:szCs w:val="24"/>
        </w:rPr>
        <w:instrText xml:space="preserve"> ADDIN ZOTERO_ITEM CSL_CITATION {"citationID":"cbXZ1u0K","properties":{"formattedCitation":"(Shanahan, 2000)","plainCitation":"(Shanahan, 2000)","noteIndex":0},"citationItems":[{"id":6713,"uris":["http://zotero.org/users/8741181/items/5MJH396H"],"itemData":{"id":6713,"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hanahan, 2000)</w:t>
      </w:r>
      <w:r w:rsidRPr="009106F1">
        <w:rPr>
          <w:rFonts w:cstheme="minorHAnsi"/>
          <w:sz w:val="24"/>
          <w:szCs w:val="24"/>
        </w:rPr>
        <w:fldChar w:fldCharType="end"/>
      </w:r>
      <w:r w:rsidRPr="009106F1">
        <w:rPr>
          <w:rFonts w:cstheme="minorHAnsi"/>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3657F487" w:rsidR="00B947F6" w:rsidRPr="009106F1" w:rsidRDefault="00B947F6" w:rsidP="00B947F6">
      <w:pPr>
        <w:rPr>
          <w:rFonts w:cstheme="minorHAnsi"/>
          <w:sz w:val="24"/>
          <w:szCs w:val="24"/>
        </w:rPr>
      </w:pPr>
      <w:r w:rsidRPr="009106F1">
        <w:rPr>
          <w:rFonts w:cstheme="minorHAnsi"/>
          <w:sz w:val="24"/>
          <w:szCs w:val="24"/>
        </w:rPr>
        <w:t>Part of this context forms an understanding of what exactly a ‘transition’ looked like for NCDS youth. Within theoretical youth transition literature, the notion that in the mid-20</w:t>
      </w:r>
      <w:r w:rsidRPr="009106F1">
        <w:rPr>
          <w:rFonts w:cstheme="minorHAnsi"/>
          <w:sz w:val="24"/>
          <w:szCs w:val="24"/>
          <w:vertAlign w:val="superscript"/>
        </w:rPr>
        <w:t>th</w:t>
      </w:r>
      <w:r w:rsidRPr="009106F1">
        <w:rPr>
          <w:rFonts w:cstheme="minorHAnsi"/>
          <w:sz w:val="24"/>
          <w:szCs w:val="24"/>
        </w:rPr>
        <w:t xml:space="preserve"> century, transitions were smoother, and more simplified has taken root. During the time of the NCDS the range of choice has been argued to have been narrower comparative to later cohorts, thus owing to a more homogenised pathway </w:t>
      </w:r>
      <w:r w:rsidRPr="009106F1">
        <w:rPr>
          <w:rFonts w:cstheme="minorHAnsi"/>
          <w:sz w:val="24"/>
          <w:szCs w:val="24"/>
        </w:rPr>
        <w:fldChar w:fldCharType="begin"/>
      </w:r>
      <w:r w:rsidRPr="009106F1">
        <w:rPr>
          <w:rFonts w:cstheme="minorHAnsi"/>
          <w:sz w:val="24"/>
          <w:szCs w:val="24"/>
        </w:rPr>
        <w:instrText xml:space="preserve"> ADDIN ZOTERO_ITEM CSL_CITATION {"citationID":"f30rSOFh","properties":{"formattedCitation":"(Goodwin and O\\uc0\\u8217{}Connor, 2005)","plainCitation":"(Goodwin and O’Connor, 2005)","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 4)</w:t>
      </w:r>
      <w:r w:rsidRPr="009106F1">
        <w:rPr>
          <w:rFonts w:cstheme="minorHAnsi"/>
          <w:sz w:val="24"/>
          <w:szCs w:val="24"/>
        </w:rPr>
        <w:fldChar w:fldCharType="end"/>
      </w:r>
      <w:r w:rsidRPr="009106F1">
        <w:rPr>
          <w:rFonts w:cstheme="minorHAnsi"/>
          <w:sz w:val="24"/>
          <w:szCs w:val="24"/>
        </w:rPr>
        <w:t xml:space="preserve">. This section problematises this notion by adding additional context. Whilst it is true that the NCDS cohort had large homogenous clusters as they relate to transitioning out of mandatory education </w:t>
      </w:r>
      <w:r w:rsidR="003E03BF" w:rsidRPr="009106F1">
        <w:rPr>
          <w:rFonts w:cstheme="minorHAnsi"/>
          <w:sz w:val="24"/>
          <w:szCs w:val="24"/>
        </w:rPr>
        <w:fldChar w:fldCharType="begin"/>
      </w:r>
      <w:r w:rsidR="0008602A" w:rsidRPr="009106F1">
        <w:rPr>
          <w:rFonts w:cstheme="minorHAnsi"/>
          <w:sz w:val="24"/>
          <w:szCs w:val="24"/>
        </w:rPr>
        <w:instrText xml:space="preserve"> ADDIN ZOTERO_ITEM CSL_CITATION {"citationID":"jUHj95KB","properties":{"formattedCitation":"(Martin, Schoon and Ross, 2008)","plainCitation":"(Martin, Schoon and Ross, 2008)","dontUpdate":true,"noteIndex":0},"citationItems":[{"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Martin et al 2008)</w:t>
      </w:r>
      <w:r w:rsidR="003E03BF" w:rsidRPr="009106F1">
        <w:rPr>
          <w:rFonts w:cstheme="minorHAnsi"/>
          <w:sz w:val="24"/>
          <w:szCs w:val="24"/>
        </w:rPr>
        <w:fldChar w:fldCharType="end"/>
      </w:r>
      <w:r w:rsidRPr="009106F1">
        <w:rPr>
          <w:rFonts w:cstheme="minorHAnsi"/>
          <w:sz w:val="24"/>
          <w:szCs w:val="24"/>
        </w:rPr>
        <w:t xml:space="preserve">, the story is slightly more complicated. The delineation between school and employment is not a strict binary – with many children engaging in what is known as the youth labour market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nvqfkfFx","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2012)</w:t>
      </w:r>
      <w:r w:rsidR="003E03BF" w:rsidRPr="009106F1">
        <w:rPr>
          <w:rFonts w:cstheme="minorHAnsi"/>
          <w:sz w:val="24"/>
          <w:szCs w:val="24"/>
        </w:rPr>
        <w:fldChar w:fldCharType="end"/>
      </w:r>
      <w:r w:rsidRPr="009106F1">
        <w:rPr>
          <w:rFonts w:cstheme="minorHAnsi"/>
          <w:sz w:val="24"/>
          <w:szCs w:val="24"/>
        </w:rPr>
        <w:t xml:space="preserve"> whilst still in education. The choices that children make on what they wish to do after mandatory education is influenced by labour market restructuring and recession – as well as structural factors such as family background. Whilst the pathways the NCDS cohort may have been able to choose from were narrow, this is not synonymous with smooth, nor straight-forward. For example, individuals may have faced a seemingly homogenous experience of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77777777" w:rsidR="00B947F6" w:rsidRPr="009106F1" w:rsidRDefault="00B947F6" w:rsidP="00B947F6">
      <w:pPr>
        <w:rPr>
          <w:rFonts w:cstheme="minorHAnsi"/>
          <w:sz w:val="24"/>
          <w:szCs w:val="24"/>
        </w:rPr>
      </w:pPr>
      <w:r w:rsidRPr="009106F1">
        <w:rPr>
          <w:rFonts w:cstheme="minorHAnsi"/>
          <w:sz w:val="24"/>
          <w:szCs w:val="24"/>
        </w:rPr>
        <w:t xml:space="preserve">Using Optimal Matching Analysis to analyse the various routes of youth transition into work, </w:t>
      </w:r>
      <w:r w:rsidRPr="009106F1">
        <w:rPr>
          <w:rFonts w:cstheme="minorHAnsi"/>
          <w:sz w:val="24"/>
          <w:szCs w:val="24"/>
        </w:rPr>
        <w:fldChar w:fldCharType="begin"/>
      </w:r>
      <w:r w:rsidRPr="009106F1">
        <w:rPr>
          <w:rFonts w:cstheme="minorHAnsi"/>
          <w:sz w:val="24"/>
          <w:szCs w:val="24"/>
        </w:rPr>
        <w:instrText xml:space="preserve"> ADDIN ZOTERO_ITEM CSL_CITATION {"citationID":"7AAW1THG","properties":{"formattedCitation":"(Martin, Schoon and Ross, 2008)","plainCitation":"(Martin, Schoon and Ross, 2008)","dontUpdate":true,"noteIndex":0},"citationItems":[{"id":6444,"uris":["http://zotero.org/users/8741181/items/QLHHNJMQ"],"itemData":{"id":6444,"type":"article-journal","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rtin et al, 2008)</w:t>
      </w:r>
      <w:r w:rsidRPr="009106F1">
        <w:rPr>
          <w:rFonts w:cstheme="minorHAnsi"/>
          <w:sz w:val="24"/>
          <w:szCs w:val="24"/>
        </w:rPr>
        <w:fldChar w:fldCharType="end"/>
      </w:r>
      <w:r w:rsidRPr="009106F1">
        <w:rPr>
          <w:rFonts w:cstheme="minorHAnsi"/>
          <w:sz w:val="24"/>
          <w:szCs w:val="24"/>
        </w:rPr>
        <w:t xml:space="preserve"> evidence states that of the NCDS cohort 96 per cent of men could be grouped into six of the largest transition ‘clusters’ compared to 90 per cent for the BCS. This </w:t>
      </w:r>
      <w:r w:rsidRPr="009106F1">
        <w:rPr>
          <w:rFonts w:cstheme="minorHAnsi"/>
          <w:sz w:val="24"/>
          <w:szCs w:val="24"/>
        </w:rPr>
        <w:lastRenderedPageBreak/>
        <w:t xml:space="preserve">suggests the NCDS cohort exhibits ‘homogenised pathways’ </w:t>
      </w:r>
      <w:r w:rsidRPr="009106F1">
        <w:rPr>
          <w:rFonts w:cstheme="minorHAnsi"/>
          <w:sz w:val="24"/>
          <w:szCs w:val="24"/>
        </w:rPr>
        <w:fldChar w:fldCharType="begin"/>
      </w:r>
      <w:r w:rsidRPr="009106F1">
        <w:rPr>
          <w:rFonts w:cstheme="minorHAnsi"/>
          <w:sz w:val="24"/>
          <w:szCs w:val="24"/>
        </w:rPr>
        <w:instrText xml:space="preserve"> ADDIN ZOTERO_ITEM CSL_CITATION {"citationID":"sfdkj8xw","properties":{"formattedCitation":"(Goodwin and O\\uc0\\u8217{}Connor, 2005)","plainCitation":"(Goodwin and O’Connor, 2005)","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w:t>
      </w:r>
      <w:r w:rsidRPr="009106F1">
        <w:rPr>
          <w:rFonts w:cstheme="minorHAnsi"/>
          <w:sz w:val="24"/>
          <w:szCs w:val="24"/>
        </w:rPr>
        <w:fldChar w:fldCharType="end"/>
      </w:r>
      <w:r w:rsidRPr="009106F1">
        <w:rPr>
          <w:rFonts w:cstheme="minorHAnsi"/>
          <w:sz w:val="24"/>
          <w:szCs w:val="24"/>
        </w:rPr>
        <w:t xml:space="preserve">. For the NCDS, the predominant pattern was to leave school post-16 and move directly to employment </w:t>
      </w:r>
      <w:r w:rsidRPr="009106F1">
        <w:rPr>
          <w:rFonts w:cstheme="minorHAnsi"/>
          <w:sz w:val="24"/>
          <w:szCs w:val="24"/>
        </w:rPr>
        <w:fldChar w:fldCharType="begin"/>
      </w:r>
      <w:r w:rsidRPr="009106F1">
        <w:rPr>
          <w:rFonts w:cstheme="minorHAnsi"/>
          <w:sz w:val="24"/>
          <w:szCs w:val="24"/>
        </w:rPr>
        <w:instrText xml:space="preserve"> ADDIN ZOTERO_ITEM CSL_CITATION {"citationID":"aP6sEaIW","properties":{"formattedCitation":"(Schoon, 2007)","plainCitation":"(Schoon, 2007)","dontUpdate":true,"noteIndex":0},"citationItems":[{"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07 :98)</w:t>
      </w:r>
      <w:r w:rsidRPr="009106F1">
        <w:rPr>
          <w:rFonts w:cstheme="minorHAnsi"/>
          <w:sz w:val="24"/>
          <w:szCs w:val="24"/>
        </w:rPr>
        <w:fldChar w:fldCharType="end"/>
      </w:r>
      <w:r w:rsidRPr="009106F1">
        <w:rPr>
          <w:rFonts w:cstheme="minorHAnsi"/>
          <w:sz w:val="24"/>
          <w:szCs w:val="24"/>
        </w:rPr>
        <w:t xml:space="preserve">. This is supported by sequence analysis under the likes of </w:t>
      </w:r>
      <w:r w:rsidRPr="009106F1">
        <w:rPr>
          <w:rFonts w:cstheme="minorHAnsi"/>
          <w:sz w:val="24"/>
          <w:szCs w:val="24"/>
        </w:rPr>
        <w:fldChar w:fldCharType="begin"/>
      </w:r>
      <w:r w:rsidRPr="009106F1">
        <w:rPr>
          <w:rFonts w:cstheme="minorHAnsi"/>
          <w:sz w:val="24"/>
          <w:szCs w:val="24"/>
        </w:rPr>
        <w:instrText xml:space="preserve"> ADDIN ZOTERO_ITEM CSL_CITATION {"citationID":"oWa6s7xp","properties":{"formattedCitation":"(Anders and Dorsett, 2017)","plainCitation":"(Anders and Dorsett, 2017)","dontUpdate":true,"noteIndex":0},"citationItems":[{"id":6430,"uris":["http://zotero.org/users/8741181/items/3BMAYKIF"],"itemData":{"id":6430,"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ders and Dorsett, 2017 :75)</w:t>
      </w:r>
      <w:r w:rsidRPr="009106F1">
        <w:rPr>
          <w:rFonts w:cstheme="minorHAnsi"/>
          <w:sz w:val="24"/>
          <w:szCs w:val="24"/>
        </w:rPr>
        <w:fldChar w:fldCharType="end"/>
      </w:r>
      <w:r w:rsidRPr="009106F1">
        <w:rPr>
          <w:rFonts w:cstheme="minorHAnsi"/>
          <w:sz w:val="24"/>
          <w:szCs w:val="24"/>
        </w:rPr>
        <w:t xml:space="preserve">, where patterns of transition amongst school leavers entering the labour market were looked at. They found that under the NCDS cohort there was a strong (91 per cent) amount of people entering into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though training was also an important </w:t>
      </w:r>
      <w:r w:rsidRPr="009106F1">
        <w:rPr>
          <w:rFonts w:cstheme="minorHAnsi"/>
          <w:sz w:val="24"/>
          <w:szCs w:val="24"/>
        </w:rPr>
        <w:fldChar w:fldCharType="begin"/>
      </w:r>
      <w:r w:rsidRPr="009106F1">
        <w:rPr>
          <w:rFonts w:cstheme="minorHAnsi"/>
          <w:sz w:val="24"/>
          <w:szCs w:val="24"/>
        </w:rPr>
        <w:instrText xml:space="preserve"> ADDIN ZOTERO_ITEM CSL_CITATION {"citationID":"N76RlkoB","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transition pathway – above that of continuing in full-time education. The NCDS cohort was however caught in a period of severe diminishing influence of apprenticeships. The number of apprenticeships in British manufacturing for example, declined from 240,400 in 1964 to 155,000 in 1979 </w:t>
      </w:r>
      <w:r w:rsidRPr="009106F1">
        <w:rPr>
          <w:rFonts w:cstheme="minorHAnsi"/>
          <w:sz w:val="24"/>
          <w:szCs w:val="24"/>
        </w:rPr>
        <w:fldChar w:fldCharType="begin"/>
      </w:r>
      <w:r w:rsidRPr="009106F1">
        <w:rPr>
          <w:rFonts w:cstheme="minorHAnsi"/>
          <w:sz w:val="24"/>
          <w:szCs w:val="24"/>
        </w:rPr>
        <w:instrText xml:space="preserve"> ADDIN ZOTERO_ITEM CSL_CITATION {"citationID":"EjG9Pwki","properties":{"formattedCitation":"(Blanchflower and Lynch, 1992)","plainCitation":"(Blanchflower and Lynch, 1992)","noteIndex":0},"citationItems":[{"id":6425,"uris":["http://zotero.org/users/8741181/items/8XBJDFTI"],"itemData":{"id":6425,"type":"report","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chflower and Lynch, 1992)</w:t>
      </w:r>
      <w:r w:rsidRPr="009106F1">
        <w:rPr>
          <w:rFonts w:cstheme="minorHAnsi"/>
          <w:sz w:val="24"/>
          <w:szCs w:val="24"/>
        </w:rPr>
        <w:fldChar w:fldCharType="end"/>
      </w:r>
      <w:r w:rsidRPr="009106F1">
        <w:rPr>
          <w:rFonts w:cstheme="minorHAnsi"/>
          <w:sz w:val="24"/>
          <w:szCs w:val="24"/>
        </w:rPr>
        <w:t xml:space="preserve">. There was a severe gender bias when it came to apprenticeships at this time - when the NCDS cohort were 16 years old 40 per cent of male employees were apprenticed compared with only 8 per cent of females </w:t>
      </w:r>
      <w:r w:rsidRPr="009106F1">
        <w:rPr>
          <w:rFonts w:cstheme="minorHAnsi"/>
          <w:sz w:val="24"/>
          <w:szCs w:val="24"/>
        </w:rPr>
        <w:fldChar w:fldCharType="begin"/>
      </w:r>
      <w:r w:rsidRPr="009106F1">
        <w:rPr>
          <w:rFonts w:cstheme="minorHAnsi"/>
          <w:sz w:val="24"/>
          <w:szCs w:val="24"/>
        </w:rPr>
        <w:instrText xml:space="preserve"> ADDIN ZOTERO_ITEM CSL_CITATION {"citationID":"z8z0Cfuq","properties":{"formattedCitation":"(Blanchflower and Lynch, 1992)","plainCitation":"(Blanchflower and Lynch, 1992)","dontUpdate":true,"noteIndex":0},"citationItems":[{"id":6425,"uris":["http://zotero.org/users/8741181/items/8XBJDFTI"],"itemData":{"id":6425,"type":"report","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chflower and Lynch, 1992: 240)</w:t>
      </w:r>
      <w:r w:rsidRPr="009106F1">
        <w:rPr>
          <w:rFonts w:cstheme="minorHAnsi"/>
          <w:sz w:val="24"/>
          <w:szCs w:val="24"/>
        </w:rPr>
        <w:fldChar w:fldCharType="end"/>
      </w:r>
      <w:r w:rsidRPr="009106F1">
        <w:rPr>
          <w:rFonts w:cstheme="minorHAnsi"/>
          <w:sz w:val="24"/>
          <w:szCs w:val="24"/>
        </w:rPr>
        <w:t>.</w:t>
      </w:r>
    </w:p>
    <w:p w14:paraId="485B784E" w14:textId="77777777" w:rsidR="00B947F6" w:rsidRPr="009106F1" w:rsidRDefault="00B947F6" w:rsidP="00B947F6">
      <w:pPr>
        <w:rPr>
          <w:rFonts w:cstheme="minorHAnsi"/>
          <w:sz w:val="24"/>
          <w:szCs w:val="24"/>
        </w:rPr>
      </w:pPr>
      <w:r w:rsidRPr="009106F1">
        <w:rPr>
          <w:rFonts w:cstheme="minorHAnsi"/>
          <w:sz w:val="24"/>
          <w:szCs w:val="24"/>
        </w:rPr>
        <w:t xml:space="preserve">The relative importance of employment and apprenticeship training over educational pathways suggests that the NCDS cohort experienced a pre-credentialed labour market </w:t>
      </w:r>
      <w:r w:rsidRPr="009106F1">
        <w:rPr>
          <w:rFonts w:cstheme="minorHAnsi"/>
          <w:sz w:val="24"/>
          <w:szCs w:val="24"/>
        </w:rPr>
        <w:fldChar w:fldCharType="begin"/>
      </w:r>
      <w:r w:rsidRPr="009106F1">
        <w:rPr>
          <w:rFonts w:cstheme="minorHAnsi"/>
          <w:sz w:val="24"/>
          <w:szCs w:val="24"/>
        </w:rPr>
        <w:instrText xml:space="preserve"> ADDIN ZOTERO_ITEM CSL_CITATION {"citationID":"H4r0UfqW","properties":{"formattedCitation":"(Bynner, 2005)","plainCitation":"(Bynner, 2005)","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w:t>
      </w:r>
      <w:r w:rsidRPr="009106F1">
        <w:rPr>
          <w:rFonts w:cstheme="minorHAnsi"/>
          <w:sz w:val="24"/>
          <w:szCs w:val="24"/>
        </w:rPr>
        <w:fldChar w:fldCharType="end"/>
      </w:r>
      <w:r w:rsidRPr="009106F1">
        <w:rPr>
          <w:rFonts w:cstheme="minorHAnsi"/>
          <w:sz w:val="24"/>
          <w:szCs w:val="24"/>
        </w:rPr>
        <w:t xml:space="preserve"> post-mandatory schooling. In other words, the NCDS cohort experienced a labour market that didn’t place hard roadblocks to employment based upon educational credentials. It wasn’t until the 1980s that failing to get qualifications became a hindrance to getting work in Britain </w:t>
      </w:r>
      <w:r w:rsidRPr="009106F1">
        <w:rPr>
          <w:rFonts w:cstheme="minorHAnsi"/>
          <w:sz w:val="24"/>
          <w:szCs w:val="24"/>
        </w:rPr>
        <w:fldChar w:fldCharType="begin"/>
      </w:r>
      <w:r w:rsidRPr="009106F1">
        <w:rPr>
          <w:rFonts w:cstheme="minorHAnsi"/>
          <w:sz w:val="24"/>
          <w:szCs w:val="24"/>
        </w:rPr>
        <w:instrText xml:space="preserve"> ADDIN ZOTERO_ITEM CSL_CITATION {"citationID":"JoPu3Gm9","properties":{"formattedCitation":"(Bynner, 2005)","plainCitation":"(Bynner, 2005)","dontUpdate":true,"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 :377)</w:t>
      </w:r>
      <w:r w:rsidRPr="009106F1">
        <w:rPr>
          <w:rFonts w:cstheme="minorHAnsi"/>
          <w:sz w:val="24"/>
          <w:szCs w:val="24"/>
        </w:rPr>
        <w:fldChar w:fldCharType="end"/>
      </w:r>
      <w:r w:rsidRPr="009106F1">
        <w:rPr>
          <w:rFonts w:cstheme="minorHAnsi"/>
          <w:sz w:val="24"/>
          <w:szCs w:val="24"/>
        </w:rPr>
        <w:t xml:space="preserve">. The labour market pre-1980s was able to absorb people into large numbers of unskilled jobs (ibid). Those that did struggle to get jobs in the NCDS cohort </w:t>
      </w:r>
      <w:r w:rsidRPr="009106F1">
        <w:rPr>
          <w:rFonts w:cstheme="minorHAnsi"/>
          <w:sz w:val="24"/>
          <w:szCs w:val="24"/>
        </w:rPr>
        <w:fldChar w:fldCharType="begin"/>
      </w:r>
      <w:r w:rsidRPr="009106F1">
        <w:rPr>
          <w:rFonts w:cstheme="minorHAnsi"/>
          <w:sz w:val="24"/>
          <w:szCs w:val="24"/>
        </w:rPr>
        <w:instrText xml:space="preserve"> ADDIN ZOTERO_ITEM CSL_CITATION {"citationID":"Hg3xrgaL","properties":{"formattedCitation":"(Bynner, 2005)","plainCitation":"(Bynner, 2005)","dontUpdate":true,"noteIndex":0},"citationItems":[{"id":6461,"uris":["http://zotero.org/users/8741181/items/TCV5WIM9"],"itemData":{"id":6461,"type":"article-journal","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05 :378)</w:t>
      </w:r>
      <w:r w:rsidRPr="009106F1">
        <w:rPr>
          <w:rFonts w:cstheme="minorHAnsi"/>
          <w:sz w:val="24"/>
          <w:szCs w:val="24"/>
        </w:rPr>
        <w:fldChar w:fldCharType="end"/>
      </w:r>
      <w:r w:rsidRPr="009106F1">
        <w:rPr>
          <w:rFonts w:cstheme="minorHAnsi"/>
          <w:sz w:val="24"/>
          <w:szCs w:val="24"/>
        </w:rPr>
        <w:t xml:space="preserve"> were significantly more likely to lead a ‘Not in Education, Employment, or Training’ (NEET) status going forward post-21 years old (Bynner 2005: 378). This is indicative of the fact that it was only in 1975 that O-levels moved from a pass/fail system to a graded one </w:t>
      </w:r>
      <w:r w:rsidRPr="009106F1">
        <w:rPr>
          <w:rFonts w:cstheme="minorHAnsi"/>
          <w:sz w:val="24"/>
          <w:szCs w:val="24"/>
        </w:rPr>
        <w:fldChar w:fldCharType="begin"/>
      </w:r>
      <w:r w:rsidRPr="009106F1">
        <w:rPr>
          <w:rFonts w:cstheme="minorHAnsi"/>
          <w:sz w:val="24"/>
          <w:szCs w:val="24"/>
        </w:rPr>
        <w:instrText xml:space="preserve"> ADDIN ZOTERO_ITEM CSL_CITATION {"citationID":"PLUfUTK2","properties":{"formattedCitation":"({\\i{}Pearson qualifications}, no date)","plainCitation":"(Pearson qualifications, no date)","dontUpdate":true,"noteIndex":0},"citationItems":[{"id":12652,"uris":["http://zotero.org/users/8741181/items/JBLUQ4U6"],"itemData":{"id":1265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t>
      </w:r>
      <w:r w:rsidRPr="009106F1">
        <w:rPr>
          <w:rFonts w:cstheme="minorHAnsi"/>
          <w:i/>
          <w:iCs/>
          <w:sz w:val="24"/>
          <w:szCs w:val="24"/>
        </w:rPr>
        <w:t>Pearson qualifications</w:t>
      </w:r>
      <w:r w:rsidRPr="009106F1">
        <w:rPr>
          <w:rFonts w:cstheme="minorHAnsi"/>
          <w:sz w:val="24"/>
          <w:szCs w:val="24"/>
        </w:rPr>
        <w:t>, 2023)</w:t>
      </w:r>
      <w:r w:rsidRPr="009106F1">
        <w:rPr>
          <w:rFonts w:cstheme="minorHAnsi"/>
          <w:sz w:val="24"/>
          <w:szCs w:val="24"/>
        </w:rPr>
        <w:fldChar w:fldCharType="end"/>
      </w:r>
      <w:r w:rsidRPr="009106F1">
        <w:rPr>
          <w:rFonts w:cstheme="minorHAnsi"/>
          <w:sz w:val="24"/>
          <w:szCs w:val="24"/>
        </w:rPr>
        <w:t>.</w:t>
      </w:r>
    </w:p>
    <w:p w14:paraId="7823241F" w14:textId="31689E79" w:rsidR="00B947F6" w:rsidRPr="009106F1" w:rsidRDefault="00B947F6" w:rsidP="00B947F6">
      <w:pPr>
        <w:rPr>
          <w:rFonts w:cstheme="minorHAnsi"/>
          <w:sz w:val="24"/>
          <w:szCs w:val="24"/>
        </w:rPr>
      </w:pPr>
      <w:r w:rsidRPr="009106F1">
        <w:rPr>
          <w:rFonts w:cstheme="minorHAnsi"/>
          <w:sz w:val="24"/>
          <w:szCs w:val="24"/>
        </w:rPr>
        <w:t xml:space="preserve">Thus far, it has been established that the NCDS cohort exhibited a homogenous transitional experience. Historically however, the NCDS birth cohort didn’t experience a straightforward smooth school-to-work transition. Teenagers that were still in education typically engaged in what is known as the youth labour market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VNzI7pSY","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2012)</w:t>
      </w:r>
      <w:r w:rsidR="003E03BF" w:rsidRPr="009106F1">
        <w:rPr>
          <w:rFonts w:cstheme="minorHAnsi"/>
          <w:sz w:val="24"/>
          <w:szCs w:val="24"/>
        </w:rPr>
        <w:fldChar w:fldCharType="end"/>
      </w:r>
      <w:r w:rsidRPr="009106F1">
        <w:rPr>
          <w:rFonts w:cstheme="minorHAnsi"/>
          <w:sz w:val="24"/>
          <w:szCs w:val="24"/>
        </w:rPr>
        <w:t xml:space="preserve">. Most of this work was part-time during educational studies </w:t>
      </w:r>
      <w:r w:rsidRPr="009106F1">
        <w:rPr>
          <w:rFonts w:cstheme="minorHAnsi"/>
          <w:sz w:val="24"/>
          <w:szCs w:val="24"/>
        </w:rPr>
        <w:fldChar w:fldCharType="begin"/>
      </w:r>
      <w:r w:rsidRPr="009106F1">
        <w:rPr>
          <w:rFonts w:cstheme="minorHAnsi"/>
          <w:sz w:val="24"/>
          <w:szCs w:val="24"/>
        </w:rPr>
        <w:instrText xml:space="preserve"> ADDIN ZOTERO_ITEM CSL_CITATION {"citationID":"8QwhGhOJ","properties":{"formattedCitation":"(Dustmann {\\i{}et al.}, 1996)","plainCitation":"(Dustmann et al., 1996)","dontUpdate":true,"noteIndex":0},"citationItems":[{"id":7236,"uris":["http://zotero.org/users/8741181/items/9VWUPNN7"],"itemData":{"id":723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ustmann </w:t>
      </w:r>
      <w:r w:rsidRPr="009106F1">
        <w:rPr>
          <w:rFonts w:cstheme="minorHAnsi"/>
          <w:i/>
          <w:iCs/>
          <w:sz w:val="24"/>
          <w:szCs w:val="24"/>
        </w:rPr>
        <w:t>et al.</w:t>
      </w:r>
      <w:r w:rsidRPr="009106F1">
        <w:rPr>
          <w:rFonts w:cstheme="minorHAnsi"/>
          <w:sz w:val="24"/>
          <w:szCs w:val="24"/>
        </w:rPr>
        <w:t>, 1996 :80)</w:t>
      </w:r>
      <w:r w:rsidRPr="009106F1">
        <w:rPr>
          <w:rFonts w:cstheme="minorHAnsi"/>
          <w:sz w:val="24"/>
          <w:szCs w:val="24"/>
        </w:rPr>
        <w:fldChar w:fldCharType="end"/>
      </w:r>
      <w:r w:rsidRPr="009106F1">
        <w:rPr>
          <w:rFonts w:cstheme="minorHAnsi"/>
          <w:sz w:val="24"/>
          <w:szCs w:val="24"/>
        </w:rPr>
        <w:t xml:space="preserve">. It is estimated that children aged 16 worked on average between six and nine hours a week and modal earnings in the range of £1-£2 a week </w:t>
      </w:r>
      <w:r w:rsidRPr="009106F1">
        <w:rPr>
          <w:rFonts w:cstheme="minorHAnsi"/>
          <w:sz w:val="24"/>
          <w:szCs w:val="24"/>
        </w:rPr>
        <w:fldChar w:fldCharType="begin"/>
      </w:r>
      <w:r w:rsidRPr="009106F1">
        <w:rPr>
          <w:rFonts w:cstheme="minorHAnsi"/>
          <w:sz w:val="24"/>
          <w:szCs w:val="24"/>
        </w:rPr>
        <w:instrText xml:space="preserve"> ADDIN ZOTERO_ITEM CSL_CITATION {"citationID":"33kqrGCK","properties":{"formattedCitation":"(Dustmann {\\i{}et al.}, 1996)","plainCitation":"(Dustmann et al., 1996)","dontUpdate":true,"noteIndex":0},"citationItems":[{"id":7236,"uris":["http://zotero.org/users/8741181/items/9VWUPNN7"],"itemData":{"id":723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ustmann </w:t>
      </w:r>
      <w:r w:rsidRPr="009106F1">
        <w:rPr>
          <w:rFonts w:cstheme="minorHAnsi"/>
          <w:i/>
          <w:iCs/>
          <w:sz w:val="24"/>
          <w:szCs w:val="24"/>
        </w:rPr>
        <w:t>et al.</w:t>
      </w:r>
      <w:r w:rsidRPr="009106F1">
        <w:rPr>
          <w:rFonts w:cstheme="minorHAnsi"/>
          <w:sz w:val="24"/>
          <w:szCs w:val="24"/>
        </w:rPr>
        <w:t>, 1996 :86)</w:t>
      </w:r>
      <w:r w:rsidRPr="009106F1">
        <w:rPr>
          <w:rFonts w:cstheme="minorHAnsi"/>
          <w:sz w:val="24"/>
          <w:szCs w:val="24"/>
        </w:rPr>
        <w:fldChar w:fldCharType="end"/>
      </w:r>
      <w:r w:rsidRPr="009106F1">
        <w:rPr>
          <w:rFonts w:cstheme="minorHAnsi"/>
          <w:sz w:val="24"/>
          <w:szCs w:val="24"/>
        </w:rPr>
        <w:t xml:space="preserve"> whilst they were still in full-time mandatory education. Within the NCDS cohort, half of 16-year-olds in 1974 had a part-time job during term time (ibid). This suggests that a straightforward </w:t>
      </w:r>
      <w:r w:rsidR="003E03BF" w:rsidRPr="009106F1">
        <w:rPr>
          <w:rFonts w:cstheme="minorHAnsi"/>
          <w:sz w:val="24"/>
          <w:szCs w:val="24"/>
        </w:rPr>
        <w:t>delineation</w:t>
      </w:r>
      <w:r w:rsidRPr="009106F1">
        <w:rPr>
          <w:rFonts w:cstheme="minorHAnsi"/>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Pr="009106F1">
        <w:rPr>
          <w:rFonts w:cstheme="minorHAnsi"/>
          <w:sz w:val="24"/>
          <w:szCs w:val="24"/>
        </w:rPr>
        <w:fldChar w:fldCharType="begin"/>
      </w:r>
      <w:r w:rsidRPr="009106F1">
        <w:rPr>
          <w:rFonts w:cstheme="minorHAnsi"/>
          <w:sz w:val="24"/>
          <w:szCs w:val="24"/>
        </w:rPr>
        <w:instrText xml:space="preserve"> ADDIN ZOTERO_ITEM CSL_CITATION {"citationID":"MYTzfx04","properties":{"formattedCitation":"(Dustmann, Rajah and Smith, 1997)","plainCitation":"(Dustmann, Rajah and Smith, 1997)","noteIndex":0},"citationItems":[{"id":11442,"uris":["http://zotero.org/users/8741181/items/AVBLPH4Z"],"itemData":{"id":11442,"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ustmann, Rajah and Smith, 1997)</w:t>
      </w:r>
      <w:r w:rsidRPr="009106F1">
        <w:rPr>
          <w:rFonts w:cstheme="minorHAnsi"/>
          <w:sz w:val="24"/>
          <w:szCs w:val="24"/>
        </w:rPr>
        <w:fldChar w:fldCharType="end"/>
      </w:r>
      <w:r w:rsidRPr="009106F1">
        <w:rPr>
          <w:rFonts w:cstheme="minorHAnsi"/>
          <w:sz w:val="24"/>
          <w:szCs w:val="24"/>
        </w:rPr>
        <w:t xml:space="preserve">. Student employment has an adverse effect on educational decisions and choices related to continuing education post-mandatory schooling </w:t>
      </w:r>
      <w:r w:rsidRPr="009106F1">
        <w:rPr>
          <w:rFonts w:cstheme="minorHAnsi"/>
          <w:sz w:val="24"/>
          <w:szCs w:val="24"/>
        </w:rPr>
        <w:fldChar w:fldCharType="begin"/>
      </w:r>
      <w:r w:rsidRPr="009106F1">
        <w:rPr>
          <w:rFonts w:cstheme="minorHAnsi"/>
          <w:sz w:val="24"/>
          <w:szCs w:val="24"/>
        </w:rPr>
        <w:instrText xml:space="preserve"> ADDIN ZOTERO_ITEM CSL_CITATION {"citationID":"mxdUZ6UX","properties":{"formattedCitation":"(Neyt {\\i{}et al.}, 2018)","plainCitation":"(Neyt et al., 2018)","noteIndex":0},"citationItems":[{"id":11768,"uris":["http://zotero.org/users/8741181/items/I62ZMHKS"],"itemData":{"id":11768,"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Neyt </w:t>
      </w:r>
      <w:r w:rsidRPr="009106F1">
        <w:rPr>
          <w:rFonts w:cstheme="minorHAnsi"/>
          <w:i/>
          <w:iCs/>
          <w:sz w:val="24"/>
          <w:szCs w:val="24"/>
        </w:rPr>
        <w:t>et al.</w:t>
      </w:r>
      <w:r w:rsidRPr="009106F1">
        <w:rPr>
          <w:rFonts w:cstheme="minorHAnsi"/>
          <w:sz w:val="24"/>
          <w:szCs w:val="24"/>
        </w:rPr>
        <w:t>, 2018)</w:t>
      </w:r>
      <w:r w:rsidRPr="009106F1">
        <w:rPr>
          <w:rFonts w:cstheme="minorHAnsi"/>
          <w:sz w:val="24"/>
          <w:szCs w:val="24"/>
        </w:rPr>
        <w:fldChar w:fldCharType="end"/>
      </w:r>
      <w:r w:rsidRPr="009106F1">
        <w:rPr>
          <w:rFonts w:cstheme="minorHAnsi"/>
          <w:sz w:val="24"/>
          <w:szCs w:val="24"/>
        </w:rPr>
        <w:t xml:space="preserve">. This adds a layer of </w:t>
      </w:r>
      <w:r w:rsidRPr="009106F1">
        <w:rPr>
          <w:rFonts w:cstheme="minorHAnsi"/>
          <w:sz w:val="24"/>
          <w:szCs w:val="24"/>
        </w:rPr>
        <w:lastRenderedPageBreak/>
        <w:t xml:space="preserve">complexity to the aforementioned ‘homogenised </w:t>
      </w:r>
      <w:r w:rsidR="0059679F" w:rsidRPr="009106F1">
        <w:rPr>
          <w:rFonts w:cstheme="minorHAnsi"/>
          <w:sz w:val="24"/>
          <w:szCs w:val="24"/>
        </w:rPr>
        <w:t>pathways</w:t>
      </w:r>
      <w:r w:rsidRPr="009106F1">
        <w:rPr>
          <w:rFonts w:cstheme="minorHAnsi"/>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13A5BF65" w:rsidR="00B947F6" w:rsidRPr="009106F1" w:rsidRDefault="00B947F6" w:rsidP="00B947F6">
      <w:pPr>
        <w:rPr>
          <w:rFonts w:cstheme="minorHAnsi"/>
          <w:sz w:val="24"/>
          <w:szCs w:val="24"/>
        </w:rPr>
      </w:pPr>
      <w:r w:rsidRPr="009106F1">
        <w:rPr>
          <w:rFonts w:cstheme="minorHAnsi"/>
          <w:sz w:val="24"/>
          <w:szCs w:val="24"/>
        </w:rPr>
        <w:t xml:space="preserve">Speaking as a cohort, t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as well as the relative collapse of the youth labour market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t7R09qlg","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2012)</w:t>
      </w:r>
      <w:r w:rsidR="003E03BF" w:rsidRPr="009106F1">
        <w:rPr>
          <w:rFonts w:cstheme="minorHAnsi"/>
          <w:sz w:val="24"/>
          <w:szCs w:val="24"/>
        </w:rPr>
        <w:fldChar w:fldCharType="end"/>
      </w:r>
      <w:r w:rsidRPr="009106F1">
        <w:rPr>
          <w:rFonts w:cstheme="minorHAnsi"/>
          <w:sz w:val="24"/>
          <w:szCs w:val="24"/>
        </w:rPr>
        <w:t xml:space="preserve">. As such, the labour market at the time of school-to-work transitions for the NCDS cohort was one of instability and comparative heightened uncertainty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QOwmhM5z","properties":{"formattedCitation":"(Leuze, 2010)","plainCitation":"(Leuze, 2010)","noteIndex":0},"citationItems":[{"id":6438,"uris":["http://zotero.org/users/8741181/items/X9TBS5GV"],"itemData":{"id":6438,"type":"book","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Leuze, 2010)</w:t>
      </w:r>
      <w:r w:rsidR="003E03BF" w:rsidRPr="009106F1">
        <w:rPr>
          <w:rFonts w:cstheme="minorHAnsi"/>
          <w:sz w:val="24"/>
          <w:szCs w:val="24"/>
        </w:rPr>
        <w:fldChar w:fldCharType="end"/>
      </w:r>
      <w:r w:rsidRPr="009106F1">
        <w:rPr>
          <w:rFonts w:cstheme="minorHAnsi"/>
          <w:sz w:val="24"/>
          <w:szCs w:val="24"/>
        </w:rPr>
        <w:t xml:space="preserve">. The collapse of the youth labour market in the early 1980s was not a sudden affair </w:t>
      </w:r>
      <w:r w:rsidRPr="009106F1">
        <w:rPr>
          <w:rFonts w:cstheme="minorHAnsi"/>
          <w:sz w:val="24"/>
          <w:szCs w:val="24"/>
        </w:rPr>
        <w:fldChar w:fldCharType="begin"/>
      </w:r>
      <w:r w:rsidRPr="009106F1">
        <w:rPr>
          <w:rFonts w:cstheme="minorHAnsi"/>
          <w:sz w:val="24"/>
          <w:szCs w:val="24"/>
        </w:rPr>
        <w:instrText xml:space="preserve"> ADDIN ZOTERO_ITEM CSL_CITATION {"citationID":"Cg0FtEwN","properties":{"formattedCitation":"(Bynner, 2012)","plainCitation":"(Bynner, 2012)","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w:t>
      </w:r>
      <w:r w:rsidRPr="009106F1">
        <w:rPr>
          <w:rFonts w:cstheme="minorHAnsi"/>
          <w:sz w:val="24"/>
          <w:szCs w:val="24"/>
        </w:rPr>
        <w:fldChar w:fldCharType="end"/>
      </w:r>
      <w:r w:rsidRPr="009106F1">
        <w:rPr>
          <w:rFonts w:cstheme="minorHAnsi"/>
          <w:sz w:val="24"/>
          <w:szCs w:val="24"/>
        </w:rPr>
        <w:t xml:space="preserve">. In fact from between January of 1972 and January of 1977 unemployment among 16 and 17 year olds rose by 120 per cent </w:t>
      </w:r>
      <w:r w:rsidRPr="009106F1">
        <w:rPr>
          <w:rFonts w:cstheme="minorHAnsi"/>
          <w:sz w:val="24"/>
          <w:szCs w:val="24"/>
        </w:rPr>
        <w:fldChar w:fldCharType="begin"/>
      </w:r>
      <w:r w:rsidRPr="009106F1">
        <w:rPr>
          <w:rFonts w:cstheme="minorHAnsi"/>
          <w:sz w:val="24"/>
          <w:szCs w:val="24"/>
        </w:rPr>
        <w:instrText xml:space="preserve"> ADDIN ZOTERO_ITEM CSL_CITATION {"citationID":"l2EHmFL7","properties":{"formattedCitation":"(Maclure, 1978)","plainCitation":"(Maclure, 1978)","noteIndex":0},"citationItems":[{"id":12648,"uris":["http://zotero.org/users/8741181/items/EY5U8T2J"],"itemData":{"id":12648,"type":"book","publisher":"ERIC","title":"Education and Youth Employment in Great Britain","author":[{"family":"Maclure","given":"S"}],"issued":{"date-parts":[["197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lure, 1978)</w:t>
      </w:r>
      <w:r w:rsidRPr="009106F1">
        <w:rPr>
          <w:rFonts w:cstheme="minorHAnsi"/>
          <w:sz w:val="24"/>
          <w:szCs w:val="24"/>
        </w:rPr>
        <w:fldChar w:fldCharType="end"/>
      </w:r>
      <w:r w:rsidRPr="009106F1">
        <w:rPr>
          <w:rFonts w:cstheme="minorHAnsi"/>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Pr="009106F1">
        <w:rPr>
          <w:rFonts w:cstheme="minorHAnsi"/>
          <w:sz w:val="24"/>
          <w:szCs w:val="24"/>
        </w:rPr>
        <w:fldChar w:fldCharType="begin"/>
      </w:r>
      <w:r w:rsidRPr="009106F1">
        <w:rPr>
          <w:rFonts w:cstheme="minorHAnsi"/>
          <w:sz w:val="24"/>
          <w:szCs w:val="24"/>
        </w:rPr>
        <w:instrText xml:space="preserve"> ADDIN ZOTERO_ITEM CSL_CITATION {"citationID":"wHyoZ0g3","properties":{"formattedCitation":"(Bynner, 2012)","plainCitation":"(Bynner, 2012)","dontUpdate":true,"noteIndex":0},"citationItems":[{"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2012: 40)</w:t>
      </w:r>
      <w:r w:rsidRPr="009106F1">
        <w:rPr>
          <w:rFonts w:cstheme="minorHAnsi"/>
          <w:sz w:val="24"/>
          <w:szCs w:val="24"/>
        </w:rPr>
        <w:fldChar w:fldCharType="end"/>
      </w:r>
      <w:r w:rsidRPr="009106F1">
        <w:rPr>
          <w:rFonts w:cstheme="minorHAnsi"/>
          <w:sz w:val="24"/>
          <w:szCs w:val="24"/>
        </w:rPr>
        <w:t xml:space="preserve">. The importance of the collapse of the youth labour market relates to the introduction of uncertainty at a critical stage of development within a young person’s life </w:t>
      </w:r>
      <w:r w:rsidRPr="009106F1">
        <w:rPr>
          <w:rFonts w:cstheme="minorHAnsi"/>
          <w:sz w:val="24"/>
          <w:szCs w:val="24"/>
        </w:rPr>
        <w:fldChar w:fldCharType="begin"/>
      </w:r>
      <w:r w:rsidRPr="009106F1">
        <w:rPr>
          <w:rFonts w:cstheme="minorHAnsi"/>
          <w:sz w:val="24"/>
          <w:szCs w:val="24"/>
        </w:rPr>
        <w:instrText xml:space="preserve"> ADDIN ZOTERO_ITEM CSL_CITATION {"citationID":"BTnPdydD","properties":{"formattedCitation":"(Maclure, 1978)","plainCitation":"(Maclure, 1978)","noteIndex":0},"citationItems":[{"id":12648,"uris":["http://zotero.org/users/8741181/items/EY5U8T2J"],"itemData":{"id":12648,"type":"book","publisher":"ERIC","title":"Education and Youth Employment in Great Britain","author":[{"family":"Maclure","given":"S"}],"issued":{"date-parts":[["197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lure, 1978)</w:t>
      </w:r>
      <w:r w:rsidRPr="009106F1">
        <w:rPr>
          <w:rFonts w:cstheme="minorHAnsi"/>
          <w:sz w:val="24"/>
          <w:szCs w:val="24"/>
        </w:rPr>
        <w:fldChar w:fldCharType="end"/>
      </w:r>
      <w:r w:rsidRPr="009106F1">
        <w:rPr>
          <w:rFonts w:cstheme="minorHAnsi"/>
          <w:sz w:val="24"/>
          <w:szCs w:val="24"/>
        </w:rPr>
        <w:t xml:space="preserve">. This uncertainty has the potential to adversely impact the life domains of individuals </w:t>
      </w:r>
      <w:r w:rsidRPr="009106F1">
        <w:rPr>
          <w:rFonts w:cstheme="minorHAnsi"/>
          <w:sz w:val="24"/>
          <w:szCs w:val="24"/>
        </w:rPr>
        <w:fldChar w:fldCharType="begin"/>
      </w:r>
      <w:r w:rsidRPr="009106F1">
        <w:rPr>
          <w:rFonts w:cstheme="minorHAnsi"/>
          <w:sz w:val="24"/>
          <w:szCs w:val="24"/>
        </w:rPr>
        <w:instrText xml:space="preserve"> ADDIN ZOTERO_ITEM CSL_CITATION {"citationID":"649WYb0W","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 xml:space="preserve">. These periods of instability are documented in detail with employment histories on a monthly basis </w:t>
      </w:r>
      <w:r w:rsidRPr="009106F1">
        <w:rPr>
          <w:rFonts w:cstheme="minorHAnsi"/>
          <w:sz w:val="24"/>
          <w:szCs w:val="24"/>
        </w:rPr>
        <w:fldChar w:fldCharType="begin"/>
      </w:r>
      <w:r w:rsidRPr="009106F1">
        <w:rPr>
          <w:rFonts w:cstheme="minorHAnsi"/>
          <w:sz w:val="24"/>
          <w:szCs w:val="24"/>
        </w:rPr>
        <w:instrText xml:space="preserve"> ADDIN ZOTERO_ITEM CSL_CITATION {"citationID":"LC3UbFrH","properties":{"formattedCitation":"(Leuze, 2010)","plainCitation":"(Leuze, 2010)","dontUpdate":true,"noteIndex":0},"citationItems":[{"id":6438,"uris":["http://zotero.org/users/8741181/items/X9TBS5GV"],"itemData":{"id":6438,"type":"book","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euze, 2010 :86)</w:t>
      </w:r>
      <w:r w:rsidRPr="009106F1">
        <w:rPr>
          <w:rFonts w:cstheme="minorHAnsi"/>
          <w:sz w:val="24"/>
          <w:szCs w:val="24"/>
        </w:rPr>
        <w:fldChar w:fldCharType="end"/>
      </w:r>
      <w:r w:rsidRPr="009106F1">
        <w:rPr>
          <w:rFonts w:cstheme="minorHAnsi"/>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Pr="009106F1">
        <w:rPr>
          <w:rFonts w:cstheme="minorHAnsi"/>
          <w:sz w:val="24"/>
          <w:szCs w:val="24"/>
        </w:rPr>
        <w:fldChar w:fldCharType="begin"/>
      </w:r>
      <w:r w:rsidRPr="009106F1">
        <w:rPr>
          <w:rFonts w:cstheme="minorHAnsi"/>
          <w:sz w:val="24"/>
          <w:szCs w:val="24"/>
        </w:rPr>
        <w:instrText xml:space="preserve"> ADDIN ZOTERO_ITEM CSL_CITATION {"citationID":"ua0RDFbw","properties":{"formattedCitation":"(Farrall, Gray and Mike Jones, 2020)","plainCitation":"(Farrall, Gray and Mike Jones, 2020)","noteIndex":0},"citationItems":[{"id":11427,"uris":["http://zotero.org/users/8741181/items/G84AQ6DP"],"itemData":{"id":11427,"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arrall, Gray and Mike Jones, 2020)</w:t>
      </w:r>
      <w:r w:rsidRPr="009106F1">
        <w:rPr>
          <w:rFonts w:cstheme="minorHAnsi"/>
          <w:sz w:val="24"/>
          <w:szCs w:val="24"/>
        </w:rPr>
        <w:fldChar w:fldCharType="end"/>
      </w:r>
      <w:r w:rsidRPr="009106F1">
        <w:rPr>
          <w:rFonts w:cstheme="minorHAnsi"/>
          <w:sz w:val="24"/>
          <w:szCs w:val="24"/>
        </w:rPr>
        <w:t xml:space="preserve">.  </w:t>
      </w:r>
    </w:p>
    <w:p w14:paraId="2D5F5C5D" w14:textId="77777777" w:rsidR="00B947F6" w:rsidRPr="009106F1" w:rsidRDefault="00B947F6" w:rsidP="00B947F6">
      <w:pPr>
        <w:rPr>
          <w:rFonts w:cstheme="minorHAnsi"/>
          <w:sz w:val="24"/>
          <w:szCs w:val="24"/>
        </w:rPr>
      </w:pPr>
      <w:r w:rsidRPr="009106F1">
        <w:rPr>
          <w:rFonts w:cstheme="minorHAnsi"/>
          <w:sz w:val="24"/>
          <w:szCs w:val="24"/>
        </w:rPr>
        <w:t xml:space="preserve">The development of this concept of uncertainty and risk within the NCDS stands in stark contrast to the theory of ‘late modernity’ - entailing notions of risk and uncertainty in a society that provides individuals with more choice which promotes greater risk. The literature has demonstrated that the NCDS cohort experienced complicated pathways and transitions that were influenced and impacted based upon structural inequalities. The notion of ‘Late Modernity’ </w:t>
      </w:r>
      <w:r w:rsidRPr="009106F1">
        <w:rPr>
          <w:rFonts w:cstheme="minorHAnsi"/>
          <w:sz w:val="24"/>
          <w:szCs w:val="24"/>
        </w:rPr>
        <w:fldChar w:fldCharType="begin"/>
      </w:r>
      <w:r w:rsidRPr="009106F1">
        <w:rPr>
          <w:rFonts w:cstheme="minorHAnsi"/>
          <w:sz w:val="24"/>
          <w:szCs w:val="24"/>
        </w:rPr>
        <w:instrText xml:space="preserve"> ADDIN ZOTERO_ITEM CSL_CITATION {"citationID":"K8bYJd80","properties":{"formattedCitation":"(Giddens {\\i{}et al.}, 1991; Beck, Giddens and Lash, 1994)","plainCitation":"(Giddens et al., 1991; Beck, Giddens and Lash, 1994)","dontUpdate":true,"noteIndex":0},"citationItems":[{"id":10717,"uris":["http://zotero.org/users/8741181/items/7WDL9NXM"],"itemData":{"id":10717,"type":"book","publisher":"New York: Norton","title":"Introduction to Sociology","author":[{"family":"Giddens","given":"A"},{"family":"Duneier","given":"M"},{"family":"Appelbaum","given":"R.P"},{"family":"Carr","given":"D.S"}],"issued":{"date-parts":[["1991"]]}}},{"id":10718,"uris":["http://zotero.org/users/8741181/items/KP6AAHZI"],"itemData":{"id":10718,"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Giddens </w:t>
      </w:r>
      <w:r w:rsidRPr="009106F1">
        <w:rPr>
          <w:rFonts w:cstheme="minorHAnsi"/>
          <w:i/>
          <w:iCs/>
          <w:sz w:val="24"/>
          <w:szCs w:val="24"/>
        </w:rPr>
        <w:t>et al.</w:t>
      </w:r>
      <w:r w:rsidRPr="009106F1">
        <w:rPr>
          <w:rFonts w:cstheme="minorHAnsi"/>
          <w:sz w:val="24"/>
          <w:szCs w:val="24"/>
        </w:rPr>
        <w:t>, 1991; Beck et al 1994)</w:t>
      </w:r>
      <w:r w:rsidRPr="009106F1">
        <w:rPr>
          <w:rFonts w:cstheme="minorHAnsi"/>
          <w:sz w:val="24"/>
          <w:szCs w:val="24"/>
        </w:rPr>
        <w:fldChar w:fldCharType="end"/>
      </w:r>
      <w:r w:rsidRPr="009106F1">
        <w:rPr>
          <w:rFonts w:cstheme="minorHAnsi"/>
          <w:sz w:val="24"/>
          <w:szCs w:val="24"/>
        </w:rPr>
        <w:t xml:space="preserve"> is based upon the idea that in the past, more concrete certainties have given way to a more fluid and dynamic notions of adult identity and its development </w:t>
      </w:r>
      <w:r w:rsidRPr="009106F1">
        <w:rPr>
          <w:rFonts w:cstheme="minorHAnsi"/>
          <w:sz w:val="24"/>
          <w:szCs w:val="24"/>
        </w:rPr>
        <w:fldChar w:fldCharType="begin"/>
      </w:r>
      <w:r w:rsidRPr="009106F1">
        <w:rPr>
          <w:rFonts w:cstheme="minorHAnsi"/>
          <w:sz w:val="24"/>
          <w:szCs w:val="24"/>
        </w:rPr>
        <w:instrText xml:space="preserve"> ADDIN ZOTERO_ITEM CSL_CITATION {"citationID":"VmIu3vNb","properties":{"formattedCitation":"(Bynner, 1998)","plainCitation":"(Bynner, 1998)","dontUpdate":true,"noteIndex":0},"citationItems":[{"id":1840,"uris":["http://zotero.org/users/8741181/items/KVN95KVW"],"itemData":{"id":1840,"type":"article-journa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1998: 31)</w:t>
      </w:r>
      <w:r w:rsidRPr="009106F1">
        <w:rPr>
          <w:rFonts w:cstheme="minorHAnsi"/>
          <w:sz w:val="24"/>
          <w:szCs w:val="24"/>
        </w:rPr>
        <w:fldChar w:fldCharType="end"/>
      </w:r>
      <w:r w:rsidRPr="009106F1">
        <w:rPr>
          <w:rFonts w:cstheme="minorHAnsi"/>
          <w:sz w:val="24"/>
          <w:szCs w:val="24"/>
        </w:rPr>
        <w:t xml:space="preserve">. These past certainties gave rise to stability; these current dynamics gives rise to risk </w:t>
      </w:r>
      <w:r w:rsidRPr="009106F1">
        <w:rPr>
          <w:rFonts w:cstheme="minorHAnsi"/>
          <w:sz w:val="24"/>
          <w:szCs w:val="24"/>
        </w:rPr>
        <w:fldChar w:fldCharType="begin"/>
      </w:r>
      <w:r w:rsidRPr="009106F1">
        <w:rPr>
          <w:rFonts w:cstheme="minorHAnsi"/>
          <w:sz w:val="24"/>
          <w:szCs w:val="24"/>
        </w:rPr>
        <w:instrText xml:space="preserve"> ADDIN ZOTERO_ITEM CSL_CITATION {"citationID":"OPbZY6QF","properties":{"formattedCitation":"(Beck, 2014)","plainCitation":"(Beck, 2014)","noteIndex":0},"citationItems":[{"id":10719,"uris":["http://zotero.org/users/8741181/items/HUEEVRHV"],"itemData":{"id":10719,"type":"book","publisher":"John Wiley &amp; Sons.","title":"The brave new world of work","author":[{"family":"Beck","given":"U"}],"issued":{"date-parts":[["201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ck, 2014)</w:t>
      </w:r>
      <w:r w:rsidRPr="009106F1">
        <w:rPr>
          <w:rFonts w:cstheme="minorHAnsi"/>
          <w:sz w:val="24"/>
          <w:szCs w:val="24"/>
        </w:rPr>
        <w:fldChar w:fldCharType="end"/>
      </w:r>
      <w:r w:rsidRPr="009106F1">
        <w:rPr>
          <w:rFonts w:cstheme="minorHAnsi"/>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w:t>
      </w:r>
      <w:r w:rsidRPr="009106F1">
        <w:rPr>
          <w:rFonts w:cstheme="minorHAnsi"/>
          <w:sz w:val="24"/>
          <w:szCs w:val="24"/>
        </w:rPr>
        <w:lastRenderedPageBreak/>
        <w:t xml:space="preserve">and choice has become, Gayle et al </w:t>
      </w:r>
      <w:r w:rsidRPr="009106F1">
        <w:rPr>
          <w:rFonts w:cstheme="minorHAnsi"/>
          <w:sz w:val="24"/>
          <w:szCs w:val="24"/>
        </w:rPr>
        <w:fldChar w:fldCharType="begin"/>
      </w:r>
      <w:r w:rsidRPr="009106F1">
        <w:rPr>
          <w:rFonts w:cstheme="minorHAnsi"/>
          <w:sz w:val="24"/>
          <w:szCs w:val="24"/>
        </w:rPr>
        <w:instrText xml:space="preserve"> ADDIN ZOTERO_ITEM CSL_CITATION {"citationID":"WrIDyp7F","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9)</w:t>
      </w:r>
      <w:r w:rsidRPr="009106F1">
        <w:rPr>
          <w:rFonts w:cstheme="minorHAnsi"/>
          <w:sz w:val="24"/>
          <w:szCs w:val="24"/>
        </w:rPr>
        <w:fldChar w:fldCharType="end"/>
      </w:r>
      <w:r w:rsidRPr="009106F1">
        <w:rPr>
          <w:rFonts w:cstheme="minorHAnsi"/>
          <w:sz w:val="24"/>
          <w:szCs w:val="24"/>
        </w:rPr>
        <w:t xml:space="preserve"> provides a more updated version of events that appears to review and ultimately question the late modernity outlook. </w:t>
      </w:r>
    </w:p>
    <w:p w14:paraId="3E6733D4" w14:textId="77777777" w:rsidR="00B947F6" w:rsidRPr="009106F1" w:rsidRDefault="00B947F6" w:rsidP="00B947F6">
      <w:pPr>
        <w:rPr>
          <w:rFonts w:cstheme="minorHAnsi"/>
          <w:sz w:val="24"/>
          <w:szCs w:val="24"/>
        </w:rPr>
      </w:pPr>
      <w:r w:rsidRPr="009106F1">
        <w:rPr>
          <w:rFonts w:cstheme="minorHAnsi"/>
          <w:sz w:val="24"/>
          <w:szCs w:val="24"/>
        </w:rPr>
        <w:t xml:space="preserve">This theme of constraint is evidenced in the changing influence of educational attainment during the short-term for the NCDS cohort. Whilst educational attainment – and staying on within education post-mandatory schooling - does provide a layer of protection from unemployment </w:t>
      </w:r>
      <w:r w:rsidRPr="009106F1">
        <w:rPr>
          <w:rFonts w:cstheme="minorHAnsi"/>
          <w:sz w:val="24"/>
          <w:szCs w:val="24"/>
        </w:rPr>
        <w:fldChar w:fldCharType="begin"/>
      </w:r>
      <w:r w:rsidRPr="009106F1">
        <w:rPr>
          <w:rFonts w:cstheme="minorHAnsi"/>
          <w:sz w:val="24"/>
          <w:szCs w:val="24"/>
        </w:rPr>
        <w:instrText xml:space="preserve"> ADDIN ZOTERO_ITEM CSL_CITATION {"citationID":"qUJXTv6C","properties":{"formattedCitation":"(Bynner, Wiggins and Parsons, 1996)","plainCitation":"(Bynner, Wiggins and Parsons, 1996)","noteIndex":0},"citationItems":[{"id":11595,"uris":["http://zotero.org/users/8741181/items/FCQCQSD4"],"itemData":{"id":11595,"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Bynner, Wiggins and Parsons, 1996)</w:t>
      </w:r>
      <w:r w:rsidRPr="009106F1">
        <w:rPr>
          <w:rFonts w:cstheme="minorHAnsi"/>
          <w:sz w:val="24"/>
          <w:szCs w:val="24"/>
        </w:rPr>
        <w:fldChar w:fldCharType="end"/>
      </w:r>
      <w:r w:rsidRPr="009106F1">
        <w:rPr>
          <w:rFonts w:cstheme="minorHAnsi"/>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income wise over their peers that didn’t stay on within education </w:t>
      </w:r>
      <w:r w:rsidRPr="009106F1">
        <w:rPr>
          <w:rFonts w:cstheme="minorHAnsi"/>
          <w:sz w:val="24"/>
          <w:szCs w:val="24"/>
        </w:rPr>
        <w:fldChar w:fldCharType="begin"/>
      </w:r>
      <w:r w:rsidRPr="009106F1">
        <w:rPr>
          <w:rFonts w:cstheme="minorHAnsi"/>
          <w:sz w:val="24"/>
          <w:szCs w:val="24"/>
        </w:rPr>
        <w:instrText xml:space="preserve"> ADDIN ZOTERO_ITEM CSL_CITATION {"citationID":"GCTkZqw3","properties":{"formattedCitation":"(Payne, 1987)","plainCitation":"(Payne, 1987)","noteIndex":0},"citationItems":[{"id":11755,"uris":["http://zotero.org/users/8741181/items/7WJS9MIP"],"itemData":{"id":11755,"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yne, 1987)</w:t>
      </w:r>
      <w:r w:rsidRPr="009106F1">
        <w:rPr>
          <w:rFonts w:cstheme="minorHAnsi"/>
          <w:sz w:val="24"/>
          <w:szCs w:val="24"/>
        </w:rPr>
        <w:fldChar w:fldCharType="end"/>
      </w:r>
      <w:r w:rsidRPr="009106F1">
        <w:rPr>
          <w:rFonts w:cstheme="minorHAnsi"/>
          <w:sz w:val="24"/>
          <w:szCs w:val="24"/>
        </w:rPr>
        <w:t>.</w:t>
      </w:r>
    </w:p>
    <w:p w14:paraId="183C0FE7" w14:textId="77777777" w:rsidR="00B947F6" w:rsidRPr="009106F1" w:rsidRDefault="00B947F6" w:rsidP="00B947F6">
      <w:pPr>
        <w:rPr>
          <w:rFonts w:cstheme="minorHAnsi"/>
          <w:sz w:val="24"/>
          <w:szCs w:val="24"/>
        </w:rPr>
      </w:pPr>
      <w:r w:rsidRPr="009106F1">
        <w:rPr>
          <w:rFonts w:cstheme="minorHAnsi"/>
          <w:sz w:val="24"/>
          <w:szCs w:val="24"/>
        </w:rPr>
        <w:t xml:space="preserve">Looking in more detail at educational attainment within the NCDS, individuals in the UK that choose to stay on at school post-16 were a small minority, and were low by OECD standards </w:t>
      </w:r>
      <w:r w:rsidRPr="009106F1">
        <w:rPr>
          <w:rFonts w:cstheme="minorHAnsi"/>
          <w:sz w:val="24"/>
          <w:szCs w:val="24"/>
        </w:rPr>
        <w:fldChar w:fldCharType="begin"/>
      </w:r>
      <w:r w:rsidRPr="009106F1">
        <w:rPr>
          <w:rFonts w:cstheme="minorHAnsi"/>
          <w:sz w:val="24"/>
          <w:szCs w:val="24"/>
        </w:rPr>
        <w:instrText xml:space="preserve"> ADDIN ZOTERO_ITEM CSL_CITATION {"citationID":"ABYguAtE","properties":{"formattedCitation":"(Micklewright, 1989)","plainCitation":"(Micklewright, 1989)","dontUpdate":true,"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 :25)</w:t>
      </w:r>
      <w:r w:rsidRPr="009106F1">
        <w:rPr>
          <w:rFonts w:cstheme="minorHAnsi"/>
          <w:sz w:val="24"/>
          <w:szCs w:val="24"/>
        </w:rPr>
        <w:fldChar w:fldCharType="end"/>
      </w:r>
      <w:r w:rsidRPr="009106F1">
        <w:rPr>
          <w:rFonts w:cstheme="minorHAnsi"/>
          <w:sz w:val="24"/>
          <w:szCs w:val="24"/>
        </w:rPr>
        <w:t xml:space="preserve">. Those individuals from manual backgrounds compared to their non-manual peers were less likely to stay on post-16 </w:t>
      </w:r>
      <w:r w:rsidRPr="009106F1">
        <w:rPr>
          <w:rFonts w:cstheme="minorHAnsi"/>
          <w:sz w:val="24"/>
          <w:szCs w:val="24"/>
        </w:rPr>
        <w:fldChar w:fldCharType="begin"/>
      </w:r>
      <w:r w:rsidRPr="009106F1">
        <w:rPr>
          <w:rFonts w:cstheme="minorHAnsi"/>
          <w:sz w:val="24"/>
          <w:szCs w:val="24"/>
        </w:rPr>
        <w:instrText xml:space="preserve"> ADDIN ZOTERO_ITEM CSL_CITATION {"citationID":"A9Uoa8vU","properties":{"formattedCitation":"(Micklewright, 1989)","plainCitation":"(Micklewright, 1989)","dontUpdate":true,"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 :37)</w:t>
      </w:r>
      <w:r w:rsidRPr="009106F1">
        <w:rPr>
          <w:rFonts w:cstheme="minorHAnsi"/>
          <w:sz w:val="24"/>
          <w:szCs w:val="24"/>
        </w:rPr>
        <w:fldChar w:fldCharType="end"/>
      </w:r>
      <w:r w:rsidRPr="009106F1">
        <w:rPr>
          <w:rFonts w:cstheme="minorHAnsi"/>
          <w:sz w:val="24"/>
          <w:szCs w:val="24"/>
        </w:rPr>
        <w:t xml:space="preserve">, further research concurs, stating that young people from working class backgrounds were less likely than middle class peers to remain in education post-mandatory schooling </w:t>
      </w:r>
      <w:r w:rsidRPr="009106F1">
        <w:rPr>
          <w:rFonts w:cstheme="minorHAnsi"/>
          <w:sz w:val="24"/>
          <w:szCs w:val="24"/>
        </w:rPr>
        <w:fldChar w:fldCharType="begin"/>
      </w:r>
      <w:r w:rsidRPr="009106F1">
        <w:rPr>
          <w:rFonts w:cstheme="minorHAnsi"/>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605,"uris":["http://zotero.org/users/8741181/items/9SS4ZAYQ"],"itemData":{"id":11605,"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11637,"uris":["http://zotero.org/users/8741181/items/4IMHVGR2"],"itemData":{"id":11637,"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6452,"uris":["http://zotero.org/users/8741181/items/BXK7YEPX"],"itemData":{"id":6452,"type":"article-journal","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Joshi, 2002; Schoon, 2007)</w:t>
      </w:r>
      <w:r w:rsidRPr="009106F1">
        <w:rPr>
          <w:rFonts w:cstheme="minorHAnsi"/>
          <w:sz w:val="24"/>
          <w:szCs w:val="24"/>
        </w:rPr>
        <w:fldChar w:fldCharType="end"/>
      </w:r>
      <w:r w:rsidRPr="009106F1">
        <w:rPr>
          <w:rFonts w:cstheme="minorHAnsi"/>
          <w:sz w:val="24"/>
          <w:szCs w:val="24"/>
        </w:rPr>
        <w:t xml:space="preserve">. There is however an incongruence in the wants and aspirations of children from working class backgrounds – of whom only 10 per cent wished to continue to further education, compared to 39 per cent of their parents </w:t>
      </w:r>
      <w:r w:rsidRPr="009106F1">
        <w:rPr>
          <w:rFonts w:cstheme="minorHAnsi"/>
          <w:sz w:val="24"/>
          <w:szCs w:val="24"/>
        </w:rPr>
        <w:fldChar w:fldCharType="begin"/>
      </w:r>
      <w:r w:rsidRPr="009106F1">
        <w:rPr>
          <w:rFonts w:cstheme="minorHAnsi"/>
          <w:sz w:val="24"/>
          <w:szCs w:val="24"/>
        </w:rPr>
        <w:instrText xml:space="preserve"> ADDIN ZOTERO_ITEM CSL_CITATION {"citationID":"w2rKJ31j","properties":{"formattedCitation":"(Schoon and Bynner, 2003)","plainCitation":"(Schoon and Bynner, 2003)","dontUpdate":true,"noteIndex":0},"citationItems":[{"id":6463,"uris":["http://zotero.org/users/8741181/items/K967DDIL"],"itemData":{"id":6463,"type":"article-journal","abstract":"It is now increasingly recognized that youth research needs to pay at least as much attention to the development of competences, resources, skills, and assets as to the emergence of disadvantage and risk. This paper summarizes recent developments in theory and research on resilience, a construct describing positive adaptation in the face of adversity, and explores possible applications of the theoretical advances and empirical ﬁndings to the development of interventions and social policies. A series of guiding principles are discussed along with examples of existing programmes aiming to promote the well being of disadvantaged, high-risk young people in our society.","container-title":"Journal of Youth Studies","DOI":"10.1080/1367626032000068145","ISSN":"1367-6261, 1469-9680","issue":"1","journalAbbreviation":"Journal of Youth Studies","language":"en","page":"21-31","source":"DOI.org (Crossref)","title":"Risk and Resilience in the Life Course: Implications for Interventions and Social Policies","title-short":"Risk and Resilience in the Life Course","volume":"6","author":[{"family":"Schoon","given":"Ingrid"},{"family":"Bynner","given":"John"}],"issued":{"date-parts":[["2003",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and Bynner, 2003 :25)</w:t>
      </w:r>
      <w:r w:rsidRPr="009106F1">
        <w:rPr>
          <w:rFonts w:cstheme="minorHAnsi"/>
          <w:sz w:val="24"/>
          <w:szCs w:val="24"/>
        </w:rPr>
        <w:fldChar w:fldCharType="end"/>
      </w:r>
      <w:r w:rsidRPr="009106F1">
        <w:rPr>
          <w:rFonts w:cstheme="minorHAnsi"/>
          <w:sz w:val="24"/>
          <w:szCs w:val="24"/>
        </w:rPr>
        <w:t xml:space="preserve">. </w:t>
      </w:r>
    </w:p>
    <w:p w14:paraId="533ADA1F" w14:textId="77777777" w:rsidR="00B947F6" w:rsidRPr="009106F1" w:rsidRDefault="00B947F6" w:rsidP="00B947F6">
      <w:pPr>
        <w:rPr>
          <w:rFonts w:cstheme="minorHAnsi"/>
          <w:sz w:val="24"/>
          <w:szCs w:val="24"/>
        </w:rPr>
      </w:pPr>
      <w:r w:rsidRPr="009106F1">
        <w:rPr>
          <w:rFonts w:cstheme="minorHAnsi"/>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106F1">
        <w:rPr>
          <w:rFonts w:cstheme="minorHAnsi"/>
          <w:sz w:val="24"/>
          <w:szCs w:val="24"/>
        </w:rPr>
        <w:fldChar w:fldCharType="begin"/>
      </w:r>
      <w:r w:rsidRPr="009106F1">
        <w:rPr>
          <w:rFonts w:cstheme="minorHAnsi"/>
          <w:sz w:val="24"/>
          <w:szCs w:val="24"/>
        </w:rPr>
        <w:instrText xml:space="preserve"> ADDIN ZOTERO_ITEM CSL_CITATION {"citationID":"MnmOQ6AC","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106F1">
        <w:rPr>
          <w:rFonts w:cstheme="minorHAnsi"/>
          <w:sz w:val="24"/>
          <w:szCs w:val="24"/>
        </w:rPr>
        <w:fldChar w:fldCharType="begin"/>
      </w:r>
      <w:r w:rsidRPr="009106F1">
        <w:rPr>
          <w:rFonts w:cstheme="minorHAnsi"/>
          <w:sz w:val="24"/>
          <w:szCs w:val="24"/>
        </w:rPr>
        <w:instrText xml:space="preserve"> ADDIN ZOTERO_ITEM CSL_CITATION {"citationID":"Zy6TBPJQ","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ooth and Satchell, 1994)</w:t>
      </w:r>
      <w:r w:rsidRPr="009106F1">
        <w:rPr>
          <w:rFonts w:cstheme="minorHAnsi"/>
          <w:sz w:val="24"/>
          <w:szCs w:val="24"/>
        </w:rPr>
        <w:fldChar w:fldCharType="end"/>
      </w:r>
      <w:r w:rsidRPr="009106F1">
        <w:rPr>
          <w:rFonts w:cstheme="minorHAnsi"/>
          <w:sz w:val="24"/>
          <w:szCs w:val="24"/>
        </w:rPr>
        <w:t xml:space="preserve">. This suggests a fragmentation of the traditional manual/non-manual divide, with a hierarchy of skills impacting the choice and opportunity of the NCDS youth. </w:t>
      </w:r>
    </w:p>
    <w:p w14:paraId="13CEC2DD" w14:textId="77777777" w:rsidR="00B947F6" w:rsidRPr="009106F1" w:rsidRDefault="00B947F6" w:rsidP="00B947F6">
      <w:pPr>
        <w:rPr>
          <w:rFonts w:cstheme="minorHAnsi"/>
          <w:sz w:val="24"/>
          <w:szCs w:val="24"/>
        </w:rPr>
      </w:pPr>
      <w:r w:rsidRPr="009106F1">
        <w:rPr>
          <w:rFonts w:cstheme="minorHAnsi"/>
          <w:sz w:val="24"/>
          <w:szCs w:val="24"/>
        </w:rPr>
        <w:t xml:space="preserve">Within the NCDS cohort training is found to lead to full-time employment </w:t>
      </w:r>
      <w:r w:rsidRPr="009106F1">
        <w:rPr>
          <w:rFonts w:cstheme="minorHAnsi"/>
          <w:sz w:val="24"/>
          <w:szCs w:val="24"/>
        </w:rPr>
        <w:fldChar w:fldCharType="begin"/>
      </w:r>
      <w:r w:rsidRPr="009106F1">
        <w:rPr>
          <w:rFonts w:cstheme="minorHAnsi"/>
          <w:sz w:val="24"/>
          <w:szCs w:val="24"/>
        </w:rPr>
        <w:instrText xml:space="preserve"> ADDIN ZOTERO_ITEM CSL_CITATION {"citationID":"s1KKFhnX","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106F1">
        <w:rPr>
          <w:rFonts w:cstheme="minorHAnsi"/>
          <w:sz w:val="24"/>
          <w:szCs w:val="24"/>
        </w:rPr>
        <w:fldChar w:fldCharType="begin"/>
      </w:r>
      <w:r w:rsidRPr="009106F1">
        <w:rPr>
          <w:rFonts w:cstheme="minorHAnsi"/>
          <w:sz w:val="24"/>
          <w:szCs w:val="24"/>
        </w:rPr>
        <w:instrText xml:space="preserve"> ADDIN ZOTERO_ITEM CSL_CITATION {"citationID":"BQZkb7DB","properties":{"formattedCitation":"(Brunello and Rocco, 2017)","plainCitation":"(Brunello and Rocco, 2017)","noteIndex":0},"citationItems":[{"id":6432,"uris":["http://zotero.org/users/8741181/items/67F2GS9W"],"itemData":{"id":6432,"type":"article-journal","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runello and Rocco, 2017)</w:t>
      </w:r>
      <w:r w:rsidRPr="009106F1">
        <w:rPr>
          <w:rFonts w:cstheme="minorHAnsi"/>
          <w:sz w:val="24"/>
          <w:szCs w:val="24"/>
        </w:rPr>
        <w:fldChar w:fldCharType="end"/>
      </w:r>
      <w:r w:rsidRPr="009106F1">
        <w:rPr>
          <w:rFonts w:cstheme="minorHAnsi"/>
          <w:sz w:val="24"/>
          <w:szCs w:val="24"/>
        </w:rPr>
        <w:t xml:space="preserve">. Though this as a phenomenon has broken down post-NCDS (ibid). </w:t>
      </w:r>
    </w:p>
    <w:p w14:paraId="7E164577" w14:textId="3A927CC3" w:rsidR="00B947F6" w:rsidRPr="009106F1" w:rsidRDefault="00B947F6" w:rsidP="00B947F6">
      <w:pPr>
        <w:pStyle w:val="Heading3"/>
        <w:rPr>
          <w:rFonts w:asciiTheme="minorHAnsi" w:hAnsiTheme="minorHAnsi" w:cstheme="minorHAnsi"/>
          <w:b/>
          <w:bCs/>
          <w:color w:val="auto"/>
        </w:rPr>
      </w:pPr>
      <w:bookmarkStart w:id="11" w:name="_Toc134473137"/>
      <w:bookmarkStart w:id="12" w:name="_Toc137904652"/>
      <w:r w:rsidRPr="009106F1">
        <w:rPr>
          <w:rFonts w:asciiTheme="minorHAnsi" w:hAnsiTheme="minorHAnsi" w:cstheme="minorHAnsi"/>
          <w:b/>
          <w:bCs/>
          <w:color w:val="auto"/>
        </w:rPr>
        <w:lastRenderedPageBreak/>
        <w:t xml:space="preserve">Structural Barriers to successful transitions – the role of social-class and </w:t>
      </w:r>
      <w:bookmarkEnd w:id="11"/>
      <w:r w:rsidR="009106F1">
        <w:rPr>
          <w:rFonts w:asciiTheme="minorHAnsi" w:hAnsiTheme="minorHAnsi" w:cstheme="minorHAnsi"/>
          <w:b/>
          <w:bCs/>
          <w:color w:val="auto"/>
        </w:rPr>
        <w:t>sex</w:t>
      </w:r>
      <w:bookmarkEnd w:id="12"/>
    </w:p>
    <w:p w14:paraId="3773D460"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Sex</w:t>
      </w:r>
    </w:p>
    <w:p w14:paraId="71A74150" w14:textId="77777777" w:rsidR="00B947F6" w:rsidRPr="009106F1" w:rsidRDefault="00B947F6" w:rsidP="00B947F6">
      <w:pPr>
        <w:rPr>
          <w:rFonts w:cstheme="minorHAnsi"/>
          <w:sz w:val="24"/>
          <w:szCs w:val="24"/>
        </w:rPr>
      </w:pPr>
      <w:r w:rsidRPr="009106F1">
        <w:rPr>
          <w:rFonts w:cstheme="minorHAnsi"/>
          <w:sz w:val="24"/>
          <w:szCs w:val="24"/>
        </w:rPr>
        <w:t xml:space="preserve">Choice and opportunity within the school-to-work transition of the NCDS youth is influenced and impacted by structural inequality factors like sex. The roles that women assume within the labour market have marked differences compared to their male peers </w:t>
      </w:r>
      <w:r w:rsidRPr="009106F1">
        <w:rPr>
          <w:rFonts w:cstheme="minorHAnsi"/>
          <w:sz w:val="24"/>
          <w:szCs w:val="24"/>
        </w:rPr>
        <w:fldChar w:fldCharType="begin"/>
      </w:r>
      <w:r w:rsidRPr="009106F1">
        <w:rPr>
          <w:rFonts w:cstheme="minorHAnsi"/>
          <w:sz w:val="24"/>
          <w:szCs w:val="24"/>
        </w:rPr>
        <w:instrText xml:space="preserve"> ADDIN ZOTERO_ITEM CSL_CITATION {"citationID":"SfVQ7gsK","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x and Bukodi, 2012)</w:t>
      </w:r>
      <w:r w:rsidRPr="009106F1">
        <w:rPr>
          <w:rFonts w:cstheme="minorHAnsi"/>
          <w:sz w:val="24"/>
          <w:szCs w:val="24"/>
        </w:rPr>
        <w:fldChar w:fldCharType="end"/>
      </w:r>
      <w:r w:rsidRPr="009106F1">
        <w:rPr>
          <w:rFonts w:cstheme="minorHAnsi"/>
          <w:sz w:val="24"/>
          <w:szCs w:val="24"/>
        </w:rPr>
        <w:t xml:space="preserve">. Whilst women are more likely achieve their educational aspirations than men </w:t>
      </w:r>
      <w:r w:rsidRPr="009106F1">
        <w:rPr>
          <w:rFonts w:cstheme="minorHAnsi"/>
          <w:sz w:val="24"/>
          <w:szCs w:val="24"/>
        </w:rPr>
        <w:fldChar w:fldCharType="begin"/>
      </w:r>
      <w:r w:rsidRPr="009106F1">
        <w:rPr>
          <w:rFonts w:cstheme="minorHAnsi"/>
          <w:sz w:val="24"/>
          <w:szCs w:val="24"/>
        </w:rPr>
        <w:instrText xml:space="preserve"> ADDIN ZOTERO_ITEM CSL_CITATION {"citationID":"ysuRWU8b","properties":{"formattedCitation":"(Cebulla and Tomaszewski, 2013)","plainCitation":"(Cebulla and Tomaszewski, 2013)","dontUpdate":true,"noteIndex":0},"citationItems":[{"id":6468,"uris":["http://zotero.org/users/8741181/items/JIRANMH5"],"itemData":{"id":6468,"type":"article-journal","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ebulla and Tomaszewski, 2013 :148)</w:t>
      </w:r>
      <w:r w:rsidRPr="009106F1">
        <w:rPr>
          <w:rFonts w:cstheme="minorHAnsi"/>
          <w:sz w:val="24"/>
          <w:szCs w:val="24"/>
        </w:rPr>
        <w:fldChar w:fldCharType="end"/>
      </w:r>
      <w:r w:rsidRPr="009106F1">
        <w:rPr>
          <w:rFonts w:cstheme="minorHAnsi"/>
          <w:sz w:val="24"/>
          <w:szCs w:val="24"/>
        </w:rPr>
        <w:t xml:space="preserve"> and often have higher occupational aspirations compared to men at a young age </w:t>
      </w:r>
      <w:r w:rsidRPr="009106F1">
        <w:rPr>
          <w:rFonts w:cstheme="minorHAnsi"/>
          <w:sz w:val="24"/>
          <w:szCs w:val="24"/>
        </w:rPr>
        <w:fldChar w:fldCharType="begin"/>
      </w:r>
      <w:r w:rsidRPr="009106F1">
        <w:rPr>
          <w:rFonts w:cstheme="minorHAnsi"/>
          <w:sz w:val="24"/>
          <w:szCs w:val="24"/>
        </w:rPr>
        <w:instrText xml:space="preserve"> ADDIN ZOTERO_ITEM CSL_CITATION {"citationID":"aqJOWo4X","properties":{"formattedCitation":"(Schoon, Martin and Ross, 2007; Schoon, 2022)","plainCitation":"(Schoon, Martin and Ross, 2007; Schoon, 2022)","dontUpdate":true,"noteIndex":0},"citationItems":[{"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7794,"uris":["http://zotero.org/users/8741181/items/E2QYH996"],"itemData":{"id":7794,"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07; Schoon, 2022)</w:t>
      </w:r>
      <w:r w:rsidRPr="009106F1">
        <w:rPr>
          <w:rFonts w:cstheme="minorHAnsi"/>
          <w:sz w:val="24"/>
          <w:szCs w:val="24"/>
        </w:rPr>
        <w:fldChar w:fldCharType="end"/>
      </w:r>
      <w:r w:rsidRPr="009106F1">
        <w:rPr>
          <w:rFonts w:cstheme="minorHAnsi"/>
          <w:sz w:val="24"/>
          <w:szCs w:val="24"/>
        </w:rPr>
        <w:t xml:space="preserve">, these aspirations rarely translate to higher than average incomes and in fact, labour market segregation remains, whilst pay improvement for men continues to outpace women’s </w:t>
      </w:r>
      <w:r w:rsidRPr="009106F1">
        <w:rPr>
          <w:rFonts w:cstheme="minorHAnsi"/>
          <w:sz w:val="24"/>
          <w:szCs w:val="24"/>
        </w:rPr>
        <w:fldChar w:fldCharType="begin"/>
      </w:r>
      <w:r w:rsidRPr="009106F1">
        <w:rPr>
          <w:rFonts w:cstheme="minorHAnsi"/>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2588,"uris":["http://zotero.org/users/8741181/items/QVFZS85F"],"itemData":{"id":12588,"type":"article-journal","container-title":"CLS Cohort Studies","title":"Unpacking Unequal Pay Between Men and Women Across Cohort and Lifecycle","author":[{"family":"Dolton","given":"P"},{"family":"Joshi","given":"H"},{"family":"Makepeace","given":"G"}],"issued":{"date-parts":[["2002"]]}}},{"id":11788,"uris":["http://zotero.org/users/8741181/items/4I4NBRAG"],"itemData":{"id":11788,"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Joshi and Makepeace, 2002; Makepeace, Dolton and Joshi, 2004)</w:t>
      </w:r>
      <w:r w:rsidRPr="009106F1">
        <w:rPr>
          <w:rFonts w:cstheme="minorHAnsi"/>
          <w:sz w:val="24"/>
          <w:szCs w:val="24"/>
        </w:rPr>
        <w:fldChar w:fldCharType="end"/>
      </w:r>
      <w:r w:rsidRPr="009106F1">
        <w:rPr>
          <w:rFonts w:cstheme="minorHAnsi"/>
          <w:sz w:val="24"/>
          <w:szCs w:val="24"/>
        </w:rPr>
        <w:t xml:space="preserve">. </w:t>
      </w:r>
    </w:p>
    <w:p w14:paraId="38817D1E" w14:textId="77777777" w:rsidR="00B947F6" w:rsidRPr="009106F1" w:rsidRDefault="00B947F6" w:rsidP="00B947F6">
      <w:pPr>
        <w:rPr>
          <w:rFonts w:cstheme="minorHAnsi"/>
          <w:sz w:val="24"/>
          <w:szCs w:val="24"/>
        </w:rPr>
      </w:pPr>
      <w:r w:rsidRPr="009106F1">
        <w:rPr>
          <w:rFonts w:cstheme="minorHAnsi"/>
          <w:sz w:val="24"/>
          <w:szCs w:val="24"/>
        </w:rPr>
        <w:t xml:space="preserve">Due to structural changes within the British labour market that started during the NCDS birth cohort time frame, part-time work began to grow from the 1950s – though this was synonymous with low-paid jobs and the service industry. Part-time work is pervasive amongst women in the NCDS, especially when returning from giving birth </w:t>
      </w:r>
      <w:r w:rsidRPr="009106F1">
        <w:rPr>
          <w:rFonts w:cstheme="minorHAnsi"/>
          <w:sz w:val="24"/>
          <w:szCs w:val="24"/>
        </w:rPr>
        <w:fldChar w:fldCharType="begin"/>
      </w:r>
      <w:r w:rsidRPr="009106F1">
        <w:rPr>
          <w:rFonts w:cstheme="minorHAnsi"/>
          <w:sz w:val="24"/>
          <w:szCs w:val="24"/>
        </w:rPr>
        <w:instrText xml:space="preserve"> ADDIN ZOTERO_ITEM CSL_CITATION {"citationID":"rcXGPdu5","properties":{"formattedCitation":"(Dex {\\i{}et al.}, 1998)","plainCitation":"(Dex et al., 1998)","dontUpdate":true,"noteIndex":0},"citationItems":[{"id":6457,"uris":["http://zotero.org/users/8741181/items/KDCG6AR2"],"itemData":{"id":6457,"type":"article-journal","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Dex </w:t>
      </w:r>
      <w:r w:rsidRPr="009106F1">
        <w:rPr>
          <w:rFonts w:cstheme="minorHAnsi"/>
          <w:i/>
          <w:iCs/>
          <w:sz w:val="24"/>
          <w:szCs w:val="24"/>
        </w:rPr>
        <w:t>et al.</w:t>
      </w:r>
      <w:r w:rsidRPr="009106F1">
        <w:rPr>
          <w:rFonts w:cstheme="minorHAnsi"/>
          <w:sz w:val="24"/>
          <w:szCs w:val="24"/>
        </w:rPr>
        <w:t>, 1998 :79)</w:t>
      </w:r>
      <w:r w:rsidRPr="009106F1">
        <w:rPr>
          <w:rFonts w:cstheme="minorHAnsi"/>
          <w:sz w:val="24"/>
          <w:szCs w:val="24"/>
        </w:rPr>
        <w:fldChar w:fldCharType="end"/>
      </w:r>
      <w:r w:rsidRPr="009106F1">
        <w:rPr>
          <w:rFonts w:cstheme="minorHAnsi"/>
          <w:sz w:val="24"/>
          <w:szCs w:val="24"/>
        </w:rPr>
        <w:t xml:space="preserve">. A transition </w:t>
      </w:r>
      <w:r w:rsidRPr="009106F1">
        <w:rPr>
          <w:rFonts w:cstheme="minorHAnsi"/>
          <w:sz w:val="24"/>
          <w:szCs w:val="24"/>
        </w:rPr>
        <w:fldChar w:fldCharType="begin"/>
      </w:r>
      <w:r w:rsidRPr="009106F1">
        <w:rPr>
          <w:rFonts w:cstheme="minorHAnsi"/>
          <w:sz w:val="24"/>
          <w:szCs w:val="24"/>
        </w:rPr>
        <w:instrText xml:space="preserve"> ADDIN ZOTERO_ITEM CSL_CITATION {"citationID":"5rl2WMZ4","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x and Bukodi, 2012)</w:t>
      </w:r>
      <w:r w:rsidRPr="009106F1">
        <w:rPr>
          <w:rFonts w:cstheme="minorHAnsi"/>
          <w:sz w:val="24"/>
          <w:szCs w:val="24"/>
        </w:rPr>
        <w:fldChar w:fldCharType="end"/>
      </w:r>
      <w:r w:rsidRPr="009106F1">
        <w:rPr>
          <w:rFonts w:cstheme="minorHAnsi"/>
          <w:sz w:val="24"/>
          <w:szCs w:val="24"/>
        </w:rPr>
        <w:t xml:space="preserve"> from full-time to part-time work is associated with downward social mobility that primarily impacts women in the workforce. </w:t>
      </w:r>
    </w:p>
    <w:p w14:paraId="5AA9C6D5" w14:textId="77777777" w:rsidR="00B947F6" w:rsidRPr="009106F1" w:rsidRDefault="00B947F6" w:rsidP="00B947F6">
      <w:pPr>
        <w:rPr>
          <w:rFonts w:cstheme="minorHAnsi"/>
          <w:sz w:val="24"/>
          <w:szCs w:val="24"/>
        </w:rPr>
      </w:pPr>
      <w:r w:rsidRPr="009106F1">
        <w:rPr>
          <w:rFonts w:cstheme="minorHAnsi"/>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106F1">
        <w:rPr>
          <w:rFonts w:cstheme="minorHAnsi"/>
          <w:sz w:val="24"/>
          <w:szCs w:val="24"/>
        </w:rPr>
        <w:fldChar w:fldCharType="begin"/>
      </w:r>
      <w:r w:rsidRPr="009106F1">
        <w:rPr>
          <w:rFonts w:cstheme="minorHAnsi"/>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1660,"uris":["http://zotero.org/users/8741181/items/DREYBAX8"],"itemData":{"id":11660,"type":"article-journal","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1761,"uris":["http://zotero.org/users/8741181/items/I8R42XYZ"],"itemData":{"id":11761,"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uinea-Martin and Elliott, 2008; Lekfuangfu and Lordan, 2022)</w:t>
      </w:r>
      <w:r w:rsidRPr="009106F1">
        <w:rPr>
          <w:rFonts w:cstheme="minorHAnsi"/>
          <w:sz w:val="24"/>
          <w:szCs w:val="24"/>
        </w:rPr>
        <w:fldChar w:fldCharType="end"/>
      </w:r>
      <w:r w:rsidRPr="009106F1">
        <w:rPr>
          <w:rFonts w:cstheme="minorHAnsi"/>
          <w:sz w:val="24"/>
          <w:szCs w:val="24"/>
        </w:rPr>
        <w:t xml:space="preserve">. Pay equalisation has seen a general improvement for women in the NCDS cohort </w:t>
      </w:r>
      <w:r w:rsidRPr="009106F1">
        <w:rPr>
          <w:rFonts w:cstheme="minorHAnsi"/>
          <w:sz w:val="24"/>
          <w:szCs w:val="24"/>
        </w:rPr>
        <w:fldChar w:fldCharType="begin"/>
      </w:r>
      <w:r w:rsidRPr="009106F1">
        <w:rPr>
          <w:rFonts w:cstheme="minorHAnsi"/>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11787,"uris":["http://zotero.org/users/8741181/items/R8IBHA28"],"itemData":{"id":11787,"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11773,"uris":["http://zotero.org/users/8741181/items/MV22RF2K"],"itemData":{"id":11773,"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1750,"uris":["http://zotero.org/users/8741181/items/FW2X2A6W"],"itemData":{"id":11750,"type":"report","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Paci </w:t>
      </w:r>
      <w:r w:rsidRPr="009106F1">
        <w:rPr>
          <w:rFonts w:cstheme="minorHAnsi"/>
          <w:i/>
          <w:iCs/>
          <w:sz w:val="24"/>
          <w:szCs w:val="24"/>
        </w:rPr>
        <w:t>et al.</w:t>
      </w:r>
      <w:r w:rsidRPr="009106F1">
        <w:rPr>
          <w:rFonts w:cstheme="minorHAnsi"/>
          <w:sz w:val="24"/>
          <w:szCs w:val="24"/>
        </w:rPr>
        <w:t>, 1995; Neuburger, Kuh and Joshi, 2009; Roantree and Vira, 2018)</w:t>
      </w:r>
      <w:r w:rsidRPr="009106F1">
        <w:rPr>
          <w:rFonts w:cstheme="minorHAnsi"/>
          <w:sz w:val="24"/>
          <w:szCs w:val="24"/>
        </w:rPr>
        <w:fldChar w:fldCharType="end"/>
      </w:r>
      <w:r w:rsidRPr="009106F1">
        <w:rPr>
          <w:rFonts w:cstheme="minorHAnsi"/>
          <w:sz w:val="24"/>
          <w:szCs w:val="24"/>
        </w:rPr>
        <w:t xml:space="preserve">. The growth of women in the workforce </w:t>
      </w:r>
      <w:r w:rsidRPr="009106F1">
        <w:rPr>
          <w:rFonts w:cstheme="minorHAnsi"/>
          <w:sz w:val="24"/>
          <w:szCs w:val="24"/>
        </w:rPr>
        <w:fldChar w:fldCharType="begin"/>
      </w:r>
      <w:r w:rsidRPr="009106F1">
        <w:rPr>
          <w:rFonts w:cstheme="minorHAnsi"/>
          <w:sz w:val="24"/>
          <w:szCs w:val="24"/>
        </w:rPr>
        <w:instrText xml:space="preserve"> ADDIN ZOTERO_ITEM CSL_CITATION {"citationID":"q60fyBym","properties":{"formattedCitation":"(Schoon, 2010)","plainCitation":"(Schoon, 2010)","noteIndex":0},"citationItems":[{"id":11747,"uris":["http://zotero.org/users/8741181/items/NX2Q2CBX"],"itemData":{"id":11747,"type":"chapter","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choon, 2010)</w:t>
      </w:r>
      <w:r w:rsidRPr="009106F1">
        <w:rPr>
          <w:rFonts w:cstheme="minorHAnsi"/>
          <w:sz w:val="24"/>
          <w:szCs w:val="24"/>
        </w:rPr>
        <w:fldChar w:fldCharType="end"/>
      </w:r>
      <w:r w:rsidRPr="009106F1">
        <w:rPr>
          <w:rFonts w:cstheme="minorHAnsi"/>
          <w:sz w:val="24"/>
          <w:szCs w:val="24"/>
        </w:rPr>
        <w:t xml:space="preserve"> has promoted gender equity as education reduces the difference in earning power between men and women as well as the difference in hours of paid and domestic work seen within couples </w:t>
      </w:r>
      <w:r w:rsidRPr="009106F1">
        <w:rPr>
          <w:rFonts w:cstheme="minorHAnsi"/>
          <w:sz w:val="24"/>
          <w:szCs w:val="24"/>
        </w:rPr>
        <w:fldChar w:fldCharType="begin"/>
      </w:r>
      <w:r w:rsidRPr="009106F1">
        <w:rPr>
          <w:rFonts w:cstheme="minorHAnsi"/>
          <w:sz w:val="24"/>
          <w:szCs w:val="24"/>
        </w:rPr>
        <w:instrText xml:space="preserve"> ADDIN ZOTERO_ITEM CSL_CITATION {"citationID":"iSp5SQS1","properties":{"formattedCitation":"(Joshi, 2002)","plainCitation":"(Joshi, 2002)","noteIndex":0},"citationItems":[{"id":11815,"uris":["http://zotero.org/users/8741181/items/JP7834EU"],"itemData":{"id":11815,"type":"article-journal","container-title":"Population and Development Review","issue":"3","language":"en","source":"Zotero","title":"Production, Reproduction, and Education: Women, Children, and Work in a British Perspective","volume":"28","author":[{"family":"Joshi","given":"Heather"}],"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shi, 2002)</w:t>
      </w:r>
      <w:r w:rsidRPr="009106F1">
        <w:rPr>
          <w:rFonts w:cstheme="minorHAnsi"/>
          <w:sz w:val="24"/>
          <w:szCs w:val="24"/>
        </w:rPr>
        <w:fldChar w:fldCharType="end"/>
      </w:r>
      <w:r w:rsidRPr="009106F1">
        <w:rPr>
          <w:rFonts w:cstheme="minorHAnsi"/>
          <w:sz w:val="24"/>
          <w:szCs w:val="24"/>
        </w:rPr>
        <w:t xml:space="preserve">. However equalised rates of male labour force participation has not corresponded to a matched increase in the share of women’s earnings in the household </w:t>
      </w:r>
      <w:r w:rsidRPr="009106F1">
        <w:rPr>
          <w:rFonts w:cstheme="minorHAnsi"/>
          <w:sz w:val="24"/>
          <w:szCs w:val="24"/>
        </w:rPr>
        <w:fldChar w:fldCharType="begin"/>
      </w:r>
      <w:r w:rsidRPr="009106F1">
        <w:rPr>
          <w:rFonts w:cstheme="minorHAnsi"/>
          <w:sz w:val="24"/>
          <w:szCs w:val="24"/>
        </w:rPr>
        <w:instrText xml:space="preserve"> ADDIN ZOTERO_ITEM CSL_CITATION {"citationID":"NKQ8JHhp","properties":{"formattedCitation":"(Joshi and Davies, 1996; Joshi, Makepeace and Dolton, 2007)","plainCitation":"(Joshi and Davies, 1996; Joshi, Makepeace and Dolton, 2007)","noteIndex":0},"citationItems":[{"id":11633,"uris":["http://zotero.org/users/8741181/items/43UWSM79"],"itemData":{"id":11633,"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11819,"uris":["http://zotero.org/users/8741181/items/HTLRE9A6"],"itemData":{"id":11819,"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s education and experience, rather more than a move towards equal treatment. Indeed, had the typical woman full-timer in 2000 been paid at men‟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shi and Davies, 1996; Joshi, Makepeace and Dolton, 2007)</w:t>
      </w:r>
      <w:r w:rsidRPr="009106F1">
        <w:rPr>
          <w:rFonts w:cstheme="minorHAnsi"/>
          <w:sz w:val="24"/>
          <w:szCs w:val="24"/>
        </w:rPr>
        <w:fldChar w:fldCharType="end"/>
      </w:r>
      <w:r w:rsidRPr="009106F1">
        <w:rPr>
          <w:rFonts w:cstheme="minorHAnsi"/>
          <w:sz w:val="24"/>
          <w:szCs w:val="24"/>
        </w:rPr>
        <w:t xml:space="preserve"> and there is little differential treatment of the average women in full-time employment </w:t>
      </w:r>
      <w:r w:rsidRPr="009106F1">
        <w:rPr>
          <w:rFonts w:cstheme="minorHAnsi"/>
          <w:sz w:val="24"/>
          <w:szCs w:val="24"/>
        </w:rPr>
        <w:fldChar w:fldCharType="begin"/>
      </w:r>
      <w:r w:rsidRPr="009106F1">
        <w:rPr>
          <w:rFonts w:cstheme="minorHAnsi"/>
          <w:sz w:val="24"/>
          <w:szCs w:val="24"/>
        </w:rPr>
        <w:instrText xml:space="preserve"> ADDIN ZOTERO_ITEM CSL_CITATION {"citationID":"7hGgeN21","properties":{"formattedCitation":"(Makepeace {\\i{}et al.}, 1999)","plainCitation":"(Makepeace et al., 1999)","noteIndex":0},"citationItems":[{"id":11784,"uris":["http://zotero.org/users/8741181/items/QK7CNUCN"],"itemData":{"id":11784,"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Makepeace </w:t>
      </w:r>
      <w:r w:rsidRPr="009106F1">
        <w:rPr>
          <w:rFonts w:cstheme="minorHAnsi"/>
          <w:i/>
          <w:iCs/>
          <w:sz w:val="24"/>
          <w:szCs w:val="24"/>
        </w:rPr>
        <w:t>et al.</w:t>
      </w:r>
      <w:r w:rsidRPr="009106F1">
        <w:rPr>
          <w:rFonts w:cstheme="minorHAnsi"/>
          <w:sz w:val="24"/>
          <w:szCs w:val="24"/>
        </w:rPr>
        <w:t>, 1999)</w:t>
      </w:r>
      <w:r w:rsidRPr="009106F1">
        <w:rPr>
          <w:rFonts w:cstheme="minorHAnsi"/>
          <w:sz w:val="24"/>
          <w:szCs w:val="24"/>
        </w:rPr>
        <w:fldChar w:fldCharType="end"/>
      </w:r>
      <w:r w:rsidRPr="009106F1">
        <w:rPr>
          <w:rFonts w:cstheme="minorHAnsi"/>
          <w:sz w:val="24"/>
          <w:szCs w:val="24"/>
        </w:rPr>
        <w:t xml:space="preserve">. </w:t>
      </w:r>
    </w:p>
    <w:p w14:paraId="3E3DB88A" w14:textId="77777777" w:rsidR="00B947F6" w:rsidRPr="009106F1" w:rsidRDefault="00B947F6" w:rsidP="00B947F6">
      <w:pPr>
        <w:rPr>
          <w:rFonts w:cstheme="minorHAnsi"/>
          <w:sz w:val="24"/>
          <w:szCs w:val="24"/>
        </w:rPr>
      </w:pPr>
      <w:r w:rsidRPr="009106F1">
        <w:rPr>
          <w:rFonts w:cstheme="minorHAnsi"/>
          <w:sz w:val="24"/>
          <w:szCs w:val="24"/>
        </w:rPr>
        <w:t xml:space="preserve">In addition, in the later life-course, from ages 33-42, men’s real wages rose more than women’s </w:t>
      </w:r>
      <w:r w:rsidRPr="009106F1">
        <w:rPr>
          <w:rFonts w:cstheme="minorHAnsi"/>
          <w:sz w:val="24"/>
          <w:szCs w:val="24"/>
        </w:rPr>
        <w:fldChar w:fldCharType="begin"/>
      </w:r>
      <w:r w:rsidRPr="009106F1">
        <w:rPr>
          <w:rFonts w:cstheme="minorHAnsi"/>
          <w:sz w:val="24"/>
          <w:szCs w:val="24"/>
        </w:rPr>
        <w:instrText xml:space="preserve"> ADDIN ZOTERO_ITEM CSL_CITATION {"citationID":"ADsnrZhZ","properties":{"formattedCitation":"(Dolton, Joshi and Makepeace, 2002; Makepeace, Dolton and Joshi, 2004)","plainCitation":"(Dolton, Joshi and Makepeace, 2002; Makepeace, Dolton and Joshi, 2004)","noteIndex":0},"citationItems":[{"id":12588,"uris":["http://zotero.org/users/8741181/items/QVFZS85F"],"itemData":{"id":12588,"type":"article-journal","container-title":"CLS Cohort Studies","title":"Unpacking Unequal Pay Between Men and Women Across Cohort and Lifecycle","author":[{"family":"Dolton","given":"P"},{"family":"Joshi","given":"H"},{"family":"Makepeace","given":"G"}],"issued":{"date-parts":[["2002"]]}}},{"id":11788,"uris":["http://zotero.org/users/8741181/items/4I4NBRAG"],"itemData":{"id":11788,"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Joshi and Makepeace, 2002; Makepeace, Dolton and Joshi, 2004)</w:t>
      </w:r>
      <w:r w:rsidRPr="009106F1">
        <w:rPr>
          <w:rFonts w:cstheme="minorHAnsi"/>
          <w:sz w:val="24"/>
          <w:szCs w:val="24"/>
        </w:rPr>
        <w:fldChar w:fldCharType="end"/>
      </w:r>
      <w:r w:rsidRPr="009106F1">
        <w:rPr>
          <w:rFonts w:cstheme="minorHAnsi"/>
          <w:sz w:val="24"/>
          <w:szCs w:val="24"/>
        </w:rPr>
        <w:t xml:space="preserve"> and men’s wages on average grow at a faster rate than women </w:t>
      </w:r>
      <w:r w:rsidRPr="009106F1">
        <w:rPr>
          <w:rFonts w:cstheme="minorHAnsi"/>
          <w:sz w:val="24"/>
          <w:szCs w:val="24"/>
        </w:rPr>
        <w:fldChar w:fldCharType="begin"/>
      </w:r>
      <w:r w:rsidRPr="009106F1">
        <w:rPr>
          <w:rFonts w:cstheme="minorHAnsi"/>
          <w:sz w:val="24"/>
          <w:szCs w:val="24"/>
        </w:rPr>
        <w:instrText xml:space="preserve"> ADDIN ZOTERO_ITEM CSL_CITATION {"citationID":"xoWXVIPl","properties":{"formattedCitation":"(Dex, Ward and Joshi, 2008)","plainCitation":"(Dex, Ward and Joshi, 2008)","noteIndex":0},"citationItems":[{"id":11448,"uris":["http://zotero.org/users/8741181/items/4WRXRKZ6"],"itemData":{"id":11448,"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x, Ward and Joshi, 2008)</w:t>
      </w:r>
      <w:r w:rsidRPr="009106F1">
        <w:rPr>
          <w:rFonts w:cstheme="minorHAnsi"/>
          <w:sz w:val="24"/>
          <w:szCs w:val="24"/>
        </w:rPr>
        <w:fldChar w:fldCharType="end"/>
      </w:r>
      <w:r w:rsidRPr="009106F1">
        <w:rPr>
          <w:rFonts w:cstheme="minorHAnsi"/>
          <w:sz w:val="24"/>
          <w:szCs w:val="24"/>
        </w:rPr>
        <w:t xml:space="preserve">. Income itself is influenced by sex. The adult earnings for men are impacted based on childhood factors or parental social status, for women, traits of intellect and emotional stability impact adult earnings </w:t>
      </w:r>
      <w:r w:rsidRPr="009106F1">
        <w:rPr>
          <w:rFonts w:cstheme="minorHAnsi"/>
          <w:sz w:val="24"/>
          <w:szCs w:val="24"/>
        </w:rPr>
        <w:fldChar w:fldCharType="begin"/>
      </w:r>
      <w:r w:rsidRPr="009106F1">
        <w:rPr>
          <w:rFonts w:cstheme="minorHAnsi"/>
          <w:sz w:val="24"/>
          <w:szCs w:val="24"/>
        </w:rPr>
        <w:instrText xml:space="preserve"> ADDIN ZOTERO_ITEM CSL_CITATION {"citationID":"PH0w6f1s","properties":{"formattedCitation":"(Furnham and Cheng, 2013)","plainCitation":"(Furnham and Cheng, 2013)","noteIndex":0},"citationItems":[{"id":11704,"uris":["http://zotero.org/users/8741181/items/BWPTMRZ6"],"itemData":{"id":11704,"type":"article-journal","container-title":"The Journal of Socio-Economics","DOI":"10.1016/j.socec.2013.02.008","ISSN":"10535357","journalAbbreviation":"The Journal of Socio-Economics","language":"en","page":"120-125","source":"DOI.org (Crossref)","title":"Factors influencing adult earnings: Findings from a nationally representative sample","title-short":"Factors influencing adult earnings","volume":"44","author":[{"family":"Furnham","given":"Adrian"},{"family":"Cheng","given":"Helen"}],"issued":{"date-parts":[["2013",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urnham and Cheng, 2013)</w:t>
      </w:r>
      <w:r w:rsidRPr="009106F1">
        <w:rPr>
          <w:rFonts w:cstheme="minorHAnsi"/>
          <w:sz w:val="24"/>
          <w:szCs w:val="24"/>
        </w:rPr>
        <w:fldChar w:fldCharType="end"/>
      </w:r>
      <w:r w:rsidRPr="009106F1">
        <w:rPr>
          <w:rFonts w:cstheme="minorHAnsi"/>
          <w:sz w:val="24"/>
          <w:szCs w:val="24"/>
        </w:rPr>
        <w:t xml:space="preserve">. Traits related to parental social status and educational attainment also had an impact upon personal savings and levels of investment </w:t>
      </w:r>
      <w:r w:rsidRPr="009106F1">
        <w:rPr>
          <w:rFonts w:cstheme="minorHAnsi"/>
          <w:sz w:val="24"/>
          <w:szCs w:val="24"/>
        </w:rPr>
        <w:fldChar w:fldCharType="begin"/>
      </w:r>
      <w:r w:rsidRPr="009106F1">
        <w:rPr>
          <w:rFonts w:cstheme="minorHAnsi"/>
          <w:sz w:val="24"/>
          <w:szCs w:val="24"/>
        </w:rPr>
        <w:instrText xml:space="preserve"> ADDIN ZOTERO_ITEM CSL_CITATION {"citationID":"9fMaeN7Z","properties":{"formattedCitation":"(Furnham and Cheng, 2019)","plainCitation":"(Furnham and Cheng, 2019)","noteIndex":0},"citationItems":[{"id":11694,"uris":["http://zotero.org/users/8741181/items/ERTIHP9D"],"itemData":{"id":11694,"type":"article-journal","abstract":"This study explored a longitudinal data set of over 5766 adults examining factors that influence adult savings and investment. Data were collected at birth, in childhood (at age 11) and adulthood (at ages 33 and 50yrs) to examine the effects of family social status, childhood intelligence, adult personality traits, education and occupation, and personal financial assessment on adult savings and investment. Results from structural equation modelling showed that parental social status, educational qualifications and occupational prestige, trait Conscientiousness, personal financial assessment and gender all had significant and direct effects on adult savings and investment, accounting for 26% of the total variance. The strongest predictor of adult savings and investment was their personal subjective financial assessment followed be educational qualifications and current occupational prestige. Limitations and implications are considered.","container-title":"Personality and Individual Differences","DOI":"10.1016/j.paid.2019.109510","ISSN":"01918869","journalAbbreviation":"Personality and Individual Differences","language":"en","page":"109510","source":"DOI.org (Crossref)","title":"Factors influencing adult savings and investment: Findings from a nationally representative sample","title-short":"Factors influencing adult savings and investment","volume":"151","author":[{"family":"Furnham","given":"Adrian"},{"family":"Cheng","given":"Helen"}],"issued":{"date-parts":[["2019",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urnham and Cheng, 2019)</w:t>
      </w:r>
      <w:r w:rsidRPr="009106F1">
        <w:rPr>
          <w:rFonts w:cstheme="minorHAnsi"/>
          <w:sz w:val="24"/>
          <w:szCs w:val="24"/>
        </w:rPr>
        <w:fldChar w:fldCharType="end"/>
      </w:r>
      <w:r w:rsidRPr="009106F1">
        <w:rPr>
          <w:rFonts w:cstheme="minorHAnsi"/>
          <w:sz w:val="24"/>
          <w:szCs w:val="24"/>
        </w:rPr>
        <w:t xml:space="preserve">. </w:t>
      </w:r>
    </w:p>
    <w:p w14:paraId="60DD53D5" w14:textId="77777777" w:rsidR="00B947F6" w:rsidRPr="009106F1" w:rsidRDefault="00B947F6" w:rsidP="00B947F6">
      <w:pPr>
        <w:rPr>
          <w:rFonts w:cstheme="minorHAnsi"/>
          <w:sz w:val="24"/>
          <w:szCs w:val="24"/>
        </w:rPr>
      </w:pPr>
      <w:r w:rsidRPr="009106F1">
        <w:rPr>
          <w:rFonts w:cstheme="minorHAnsi"/>
          <w:sz w:val="24"/>
          <w:szCs w:val="24"/>
        </w:rPr>
        <w:t xml:space="preserve">Unequal treatment for women has decreased but has not totally disappeared </w:t>
      </w:r>
      <w:r w:rsidRPr="009106F1">
        <w:rPr>
          <w:rFonts w:cstheme="minorHAnsi"/>
          <w:sz w:val="24"/>
          <w:szCs w:val="24"/>
        </w:rPr>
        <w:fldChar w:fldCharType="begin"/>
      </w:r>
      <w:r w:rsidRPr="009106F1">
        <w:rPr>
          <w:rFonts w:cstheme="minorHAnsi"/>
          <w:sz w:val="24"/>
          <w:szCs w:val="24"/>
        </w:rPr>
        <w:instrText xml:space="preserve"> ADDIN ZOTERO_ITEM CSL_CITATION {"citationID":"Ry6ow0fX","properties":{"formattedCitation":"(Neuburger, 2010)","plainCitation":"(Neuburger, 2010)","noteIndex":0},"citationItems":[{"id":12593,"uris":["http://zotero.org/users/8741181/items/RY9G64C7"],"itemData":{"id":12593,"type":"article-journal","container-title":"PhD thesis","title":"Trends in the Unequal Pay of Women and Men Across Three British Generations","author":[{"family":"Neuburger","given":"J"}],"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Neuburger, 2010)</w:t>
      </w:r>
      <w:r w:rsidRPr="009106F1">
        <w:rPr>
          <w:rFonts w:cstheme="minorHAnsi"/>
          <w:sz w:val="24"/>
          <w:szCs w:val="24"/>
        </w:rPr>
        <w:fldChar w:fldCharType="end"/>
      </w:r>
      <w:r w:rsidRPr="009106F1">
        <w:rPr>
          <w:rFonts w:cstheme="minorHAnsi"/>
          <w:sz w:val="24"/>
          <w:szCs w:val="24"/>
        </w:rPr>
        <w:t xml:space="preserve">. Women have experienced marked differences in relation to labour market outcomes in comparison to their male peers. Whilst evidence suggests that there has been improvement in the area of sex based structural inequalities, they still persist to a substantive degree. </w:t>
      </w:r>
    </w:p>
    <w:p w14:paraId="25E5FA15" w14:textId="76EED27F" w:rsidR="00B947F6" w:rsidRPr="009106F1" w:rsidRDefault="00B947F6" w:rsidP="00B947F6">
      <w:pPr>
        <w:rPr>
          <w:rFonts w:cstheme="minorHAnsi"/>
          <w:sz w:val="24"/>
          <w:szCs w:val="24"/>
        </w:rPr>
      </w:pPr>
      <w:r w:rsidRPr="009106F1">
        <w:rPr>
          <w:rFonts w:cstheme="minorHAnsi"/>
          <w:sz w:val="24"/>
          <w:szCs w:val="24"/>
        </w:rPr>
        <w:lastRenderedPageBreak/>
        <w:t xml:space="preserve">For women, unlike men, differences exist for those considered to be eventual full-time workers compared to their part-time counterparts. Eventual part-timers are more likely to enter working class positions regardless of their class origins and educational attainment. It appears that those part-time women from more advantaged social origins do not exploit such origins in the same way their full-time counterparts do </w:t>
      </w:r>
      <w:r w:rsidRPr="009106F1">
        <w:rPr>
          <w:rFonts w:cstheme="minorHAnsi"/>
          <w:sz w:val="24"/>
          <w:szCs w:val="24"/>
        </w:rPr>
        <w:fldChar w:fldCharType="begin"/>
      </w:r>
      <w:r w:rsidRPr="009106F1">
        <w:rPr>
          <w:rFonts w:cstheme="minorHAnsi"/>
          <w:sz w:val="24"/>
          <w:szCs w:val="24"/>
        </w:rPr>
        <w:instrText xml:space="preserve"> ADDIN ZOTERO_ITEM CSL_CITATION {"citationID":"7JQZVX7j","properties":{"formattedCitation":"(Bukodi {\\i{}et al.}, 2017)","plainCitation":"(Bukodi et al., 2017)","noteIndex":0},"citationItems":[{"id":11632,"uris":["http://zotero.org/users/8741181/items/YI8QMBB9"],"itemData":{"id":11632,"type":"article-journal","abstract":"In a previous paper it has been shown that across three cohorts of men and women born in Britain in 1946, 1958 and 1970 a gender difference exists in regard to relative rates of class mobility. For men these rates display an essential stability but for women they become more equal. The aim of the present paper is to shed light on the causes of this trend - or, that is, of increasing social fluidity - among women. We begin by considering a refined version of the perverse fluidity hypothesis: i.e. one that proposes that part-time work leads to increasing downward worklife mobility among women that also entails downward intergenerational mobility and thus promotes greater fluidity. We do in fact find that the increase in fluidity is very largely, if not entirely, confined to women who have had at least one period of parttime work. However, a more direct test of the hypothesis is not supportive. We are then led to investigate whether it is not that part-time working itself is the crucial factor but rather that women who subsequently work part-time already differ from those who do not at entry into employment. We find that eventual full- and parttimers do not differ in their class origins nor, in any systematics way, in their educational qualifications. But there is a marked and increasing difference in the levels of employment at which they make their labour market entry. Eventual parttimers are more likely than eventual full-timers to enter in working class positions, regardless of their class origins and qualifications. Insofar as these women are from more advantaged origins, they would appear not to seek to exploit their advantages to the same extent as do full-timers in order to advance their own work careers. And it is, then, in the downward mobility accepted by these women - who increase in number across the cohorts - that we would locate the main source of the weakening association between class origins and destinations that is revealed among women at large.","container-title":"The British Journal of Sociology","DOI":"10.1111/1468-4446.12274","ISSN":"00071315","issue":"3","journalAbbreviation":"The British Journal of Sociology","language":"en","page":"512-532","source":"DOI.org (Crossref)","title":"Why have relative rates of class mobility become more equal among women in Britain?: Rates of class mobility","title-short":"Why have relative rates of class mobility become more equal among women in Britain?","volume":"68","author":[{"family":"Bukodi","given":"Erzsébet"},{"family":"Goldthorpe","given":"John H."},{"family":"Joshi","given":"Heather"},{"family":"Waller","given":"Lorraine"}],"issued":{"date-parts":[["2017",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Bukodi </w:t>
      </w:r>
      <w:r w:rsidRPr="009106F1">
        <w:rPr>
          <w:rFonts w:cstheme="minorHAnsi"/>
          <w:i/>
          <w:iCs/>
          <w:sz w:val="24"/>
          <w:szCs w:val="24"/>
        </w:rPr>
        <w:t>et al.</w:t>
      </w:r>
      <w:r w:rsidRPr="009106F1">
        <w:rPr>
          <w:rFonts w:cstheme="minorHAnsi"/>
          <w:sz w:val="24"/>
          <w:szCs w:val="24"/>
        </w:rPr>
        <w:t>, 2017)</w:t>
      </w:r>
      <w:r w:rsidRPr="009106F1">
        <w:rPr>
          <w:rFonts w:cstheme="minorHAnsi"/>
          <w:sz w:val="24"/>
          <w:szCs w:val="24"/>
        </w:rPr>
        <w:fldChar w:fldCharType="end"/>
      </w:r>
      <w:r w:rsidRPr="009106F1">
        <w:rPr>
          <w:rFonts w:cstheme="minorHAnsi"/>
          <w:sz w:val="24"/>
          <w:szCs w:val="24"/>
        </w:rPr>
        <w:t xml:space="preserve">. When limiting attention of social mobility to solely full-time workers, mobility does not greatly vary by gender </w:t>
      </w:r>
      <w:r w:rsidRPr="009106F1">
        <w:rPr>
          <w:rFonts w:cstheme="minorHAnsi"/>
          <w:sz w:val="24"/>
          <w:szCs w:val="24"/>
        </w:rPr>
        <w:fldChar w:fldCharType="begin"/>
      </w:r>
      <w:r w:rsidRPr="009106F1">
        <w:rPr>
          <w:rFonts w:cstheme="minorHAnsi"/>
          <w:sz w:val="24"/>
          <w:szCs w:val="24"/>
        </w:rPr>
        <w:instrText xml:space="preserve"> ADDIN ZOTERO_ITEM CSL_CITATION {"citationID":"dV5fH6Lx","properties":{"formattedCitation":"(Bukodi, Goldthorpe and Kuha, 2017)","plainCitation":"(Bukodi, Goldthorpe and Kuha, 2017)","noteIndex":0},"citationItems":[{"id":6465,"uris":["http://zotero.org/users/8741181/items/GCXULJ7Z"],"itemData":{"id":6465,"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ukodi, Goldthorpe and Kuha, 2017)</w:t>
      </w:r>
      <w:r w:rsidRPr="009106F1">
        <w:rPr>
          <w:rFonts w:cstheme="minorHAnsi"/>
          <w:sz w:val="24"/>
          <w:szCs w:val="24"/>
        </w:rPr>
        <w:fldChar w:fldCharType="end"/>
      </w:r>
      <w:r w:rsidRPr="009106F1">
        <w:rPr>
          <w:rFonts w:cstheme="minorHAnsi"/>
          <w:sz w:val="24"/>
          <w:szCs w:val="24"/>
        </w:rPr>
        <w:t xml:space="preserve">, though research </w:t>
      </w:r>
      <w:r w:rsidRPr="009106F1">
        <w:rPr>
          <w:rFonts w:cstheme="minorHAnsi"/>
          <w:sz w:val="24"/>
          <w:szCs w:val="24"/>
        </w:rPr>
        <w:fldChar w:fldCharType="begin"/>
      </w:r>
      <w:r w:rsidRPr="009106F1">
        <w:rPr>
          <w:rFonts w:cstheme="minorHAnsi"/>
          <w:sz w:val="24"/>
          <w:szCs w:val="24"/>
        </w:rPr>
        <w:instrText xml:space="preserve"> ADDIN ZOTERO_ITEM CSL_CITATION {"citationID":"0filXVeK","properties":{"formattedCitation":"(Savage and Egerton, 1997; Savage, 2011)","plainCitation":"(Savage and Egerton, 1997; Savage, 2011)","noteIndex":0},"citationItems":[{"id":11742,"uris":["http://zotero.org/users/8741181/items/6AVFVIIW"],"itemData":{"id":11742,"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1740,"uris":["http://zotero.org/users/8741181/items/NPSD69ZN"],"itemData":{"id":11740,"type":"article-journal","container-title":"Resolution Foundation","language":"en","source":"Zotero","title":"Snakes and Ladders: who climbs the rungs of the earnings ladder","author":[{"family":"Savage","given":"Lee"}],"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vage and Egerton, 1997; Savage, 2011)</w:t>
      </w:r>
      <w:r w:rsidRPr="009106F1">
        <w:rPr>
          <w:rFonts w:cstheme="minorHAnsi"/>
          <w:sz w:val="24"/>
          <w:szCs w:val="24"/>
        </w:rPr>
        <w:fldChar w:fldCharType="end"/>
      </w:r>
      <w:r w:rsidRPr="009106F1">
        <w:rPr>
          <w:rFonts w:cstheme="minorHAnsi"/>
          <w:sz w:val="24"/>
          <w:szCs w:val="24"/>
        </w:rPr>
        <w:t xml:space="preserve"> emphasises the impact gender has on social mobility. Part-time female workers have highly varied pathways and often combine periods of part-time employment with full-time employment and non-employment </w:t>
      </w:r>
      <w:r w:rsidRPr="009106F1">
        <w:rPr>
          <w:rFonts w:cstheme="minorHAnsi"/>
          <w:sz w:val="24"/>
          <w:szCs w:val="24"/>
        </w:rPr>
        <w:fldChar w:fldCharType="begin"/>
      </w:r>
      <w:r w:rsidRPr="009106F1">
        <w:rPr>
          <w:rFonts w:cstheme="minorHAnsi"/>
          <w:sz w:val="24"/>
          <w:szCs w:val="24"/>
        </w:rPr>
        <w:instrText xml:space="preserve"> ADDIN ZOTERO_ITEM CSL_CITATION {"citationID":"KtK6msg5","properties":{"formattedCitation":"(Connolly and Gregory, 2010)","plainCitation":"(Connolly and Gregory, 2010)","noteIndex":0},"citationItems":[{"id":11487,"uris":["http://zotero.org/users/8741181/items/RWAQDNLF"],"itemData":{"id":11487,"type":"article-journal","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olly and Gregory, 2010)</w:t>
      </w:r>
      <w:r w:rsidRPr="009106F1">
        <w:rPr>
          <w:rFonts w:cstheme="minorHAnsi"/>
          <w:sz w:val="24"/>
          <w:szCs w:val="24"/>
        </w:rPr>
        <w:fldChar w:fldCharType="end"/>
      </w:r>
      <w:r w:rsidRPr="009106F1">
        <w:rPr>
          <w:rFonts w:cstheme="minorHAnsi"/>
          <w:sz w:val="24"/>
          <w:szCs w:val="24"/>
        </w:rPr>
        <w:t xml:space="preserve">. Whilst broadly speaking the NCDS cohort </w:t>
      </w:r>
      <w:r w:rsidR="0059679F" w:rsidRPr="009106F1">
        <w:rPr>
          <w:rFonts w:cstheme="minorHAnsi"/>
          <w:sz w:val="24"/>
          <w:szCs w:val="24"/>
        </w:rPr>
        <w:t>experiences</w:t>
      </w:r>
      <w:r w:rsidRPr="009106F1">
        <w:rPr>
          <w:rFonts w:cstheme="minorHAnsi"/>
          <w:sz w:val="24"/>
          <w:szCs w:val="24"/>
        </w:rPr>
        <w:t xml:space="preserve"> homogenous transitional pathways, some sub-groups, like female part-time workers, experience a much more complex less-smooth transition into employment. </w:t>
      </w:r>
    </w:p>
    <w:p w14:paraId="02B7BA18"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Social Class</w:t>
      </w:r>
    </w:p>
    <w:p w14:paraId="5D6AE29D" w14:textId="5DE0780B" w:rsidR="00B947F6" w:rsidRPr="009106F1" w:rsidRDefault="00B947F6" w:rsidP="00B947F6">
      <w:pPr>
        <w:rPr>
          <w:rFonts w:cstheme="minorHAnsi"/>
          <w:sz w:val="24"/>
          <w:szCs w:val="24"/>
        </w:rPr>
      </w:pPr>
      <w:r w:rsidRPr="009106F1">
        <w:rPr>
          <w:rFonts w:cstheme="minorHAnsi"/>
          <w:sz w:val="24"/>
          <w:szCs w:val="24"/>
        </w:rPr>
        <w:t xml:space="preserve">Class based structural inequalities impact educational attainment of NCDS youth during mandatory schooling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1695,"uris":["http://zotero.org/users/8741181/items/5KDNEMPL"],"itemData":{"id":11695,"type":"article-journal","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1515,"uris":["http://zotero.org/users/8741181/items/47PQVKMY"],"itemData":{"id":11515,"type":"report","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6473,"uris":["http://zotero.org/users/8741181/items/2E8XHVEF"],"itemData":{"id":6473,"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Galindo-Rueda, 2003; Sianesi, Dearden and Blundell, 2003; Holm and Jæger, 2011)</w:t>
      </w:r>
      <w:r w:rsidR="003E03BF" w:rsidRPr="009106F1">
        <w:rPr>
          <w:rFonts w:cstheme="minorHAnsi"/>
          <w:sz w:val="24"/>
          <w:szCs w:val="24"/>
        </w:rPr>
        <w:fldChar w:fldCharType="end"/>
      </w:r>
      <w:r w:rsidRPr="009106F1">
        <w:rPr>
          <w:rFonts w:cstheme="minorHAnsi"/>
          <w:sz w:val="24"/>
          <w:szCs w:val="24"/>
        </w:rPr>
        <w:t xml:space="preserve">. This then consequently has an impact upon transition outcomes and later life-chances. When looking at educational attainment </w:t>
      </w:r>
      <w:r w:rsidRPr="009106F1">
        <w:rPr>
          <w:rFonts w:cstheme="minorHAnsi"/>
          <w:sz w:val="24"/>
          <w:szCs w:val="24"/>
        </w:rPr>
        <w:fldChar w:fldCharType="begin"/>
      </w:r>
      <w:r w:rsidRPr="009106F1">
        <w:rPr>
          <w:rFonts w:cstheme="minorHAnsi"/>
          <w:sz w:val="24"/>
          <w:szCs w:val="24"/>
        </w:rPr>
        <w:instrText xml:space="preserve"> ADDIN ZOTERO_ITEM CSL_CITATION {"citationID":"P4VoAJk6","properties":{"formattedCitation":"(Holm and J\\uc0\\u230{}ger, 2011)","plainCitation":"(Holm and Jæger, 2011)","dontUpdate":true,"noteIndex":0},"citationItems":[{"id":6473,"uris":["http://zotero.org/users/8741181/items/2E8XHVEF"],"itemData":{"id":6473,"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olm and Jæger, 2011 :1)</w:t>
      </w:r>
      <w:r w:rsidRPr="009106F1">
        <w:rPr>
          <w:rFonts w:cstheme="minorHAnsi"/>
          <w:sz w:val="24"/>
          <w:szCs w:val="24"/>
        </w:rPr>
        <w:fldChar w:fldCharType="end"/>
      </w:r>
      <w:r w:rsidRPr="009106F1">
        <w:rPr>
          <w:rFonts w:cstheme="minorHAnsi"/>
          <w:sz w:val="24"/>
          <w:szCs w:val="24"/>
        </w:rPr>
        <w:t xml:space="preserve"> it is important to consider that family background variables like social class matter </w:t>
      </w:r>
      <w:r w:rsidRPr="009106F1">
        <w:rPr>
          <w:rFonts w:cstheme="minorHAnsi"/>
          <w:sz w:val="24"/>
          <w:szCs w:val="24"/>
        </w:rPr>
        <w:fldChar w:fldCharType="begin"/>
      </w:r>
      <w:r w:rsidRPr="009106F1">
        <w:rPr>
          <w:rFonts w:cstheme="minorHAnsi"/>
          <w:sz w:val="24"/>
          <w:szCs w:val="24"/>
        </w:rPr>
        <w:instrText xml:space="preserve"> ADDIN ZOTERO_ITEM CSL_CITATION {"citationID":"5gMYqSDx","properties":{"formattedCitation":"(Machin and Vignoles, 2005)","plainCitation":"(Machin and Vignoles, 2005)","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w:t>
      </w:r>
      <w:r w:rsidRPr="009106F1">
        <w:rPr>
          <w:rFonts w:cstheme="minorHAnsi"/>
          <w:sz w:val="24"/>
          <w:szCs w:val="24"/>
        </w:rPr>
        <w:fldChar w:fldCharType="end"/>
      </w:r>
      <w:r w:rsidRPr="009106F1">
        <w:rPr>
          <w:rFonts w:cstheme="minorHAnsi"/>
          <w:sz w:val="24"/>
          <w:szCs w:val="24"/>
        </w:rPr>
        <w:t xml:space="preserve">, with the most advantaged children seeing the best returns </w:t>
      </w:r>
      <w:r w:rsidRPr="009106F1">
        <w:rPr>
          <w:rFonts w:cstheme="minorHAnsi"/>
          <w:sz w:val="24"/>
          <w:szCs w:val="24"/>
        </w:rPr>
        <w:fldChar w:fldCharType="begin"/>
      </w:r>
      <w:r w:rsidRPr="009106F1">
        <w:rPr>
          <w:rFonts w:cstheme="minorHAnsi"/>
          <w:sz w:val="24"/>
          <w:szCs w:val="24"/>
        </w:rPr>
        <w:instrText xml:space="preserve"> ADDIN ZOTERO_ITEM CSL_CITATION {"citationID":"vUCqBoVy","properties":{"formattedCitation":"(Sianesi, Dearden and Blundell, 2003)","plainCitation":"(Sianesi, Dearden and Blundell, 2003)","noteIndex":0},"citationItems":[{"id":11515,"uris":["http://zotero.org/users/8741181/items/47PQVKMY"],"itemData":{"id":11515,"type":"report","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ianesi, Dearden and Blundell, 2003)</w:t>
      </w:r>
      <w:r w:rsidRPr="009106F1">
        <w:rPr>
          <w:rFonts w:cstheme="minorHAnsi"/>
          <w:sz w:val="24"/>
          <w:szCs w:val="24"/>
        </w:rPr>
        <w:fldChar w:fldCharType="end"/>
      </w:r>
      <w:r w:rsidRPr="009106F1">
        <w:rPr>
          <w:rFonts w:cstheme="minorHAnsi"/>
          <w:sz w:val="24"/>
          <w:szCs w:val="24"/>
        </w:rPr>
        <w:t xml:space="preserve">. Variables such as parental education play a more important role in the life chances of young people than income </w:t>
      </w:r>
      <w:r w:rsidRPr="009106F1">
        <w:rPr>
          <w:rFonts w:cstheme="minorHAnsi"/>
          <w:sz w:val="24"/>
          <w:szCs w:val="24"/>
        </w:rPr>
        <w:fldChar w:fldCharType="begin"/>
      </w:r>
      <w:r w:rsidRPr="009106F1">
        <w:rPr>
          <w:rFonts w:cstheme="minorHAnsi"/>
          <w:sz w:val="24"/>
          <w:szCs w:val="24"/>
        </w:rPr>
        <w:instrText xml:space="preserve"> ADDIN ZOTERO_ITEM CSL_CITATION {"citationID":"VBOBXhIe","properties":{"formattedCitation":"(Feinstein, Duckworth and Sabates, 2004; Field, 2010)","plainCitation":"(Feinstein, Duckworth and Sabates, 2004; Field, 2010)","noteIndex":0},"citationItems":[{"id":11419,"uris":["http://zotero.org/users/8741181/items/7T3NFYF5"],"itemData":{"id":11419,"type":"book","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2590,"uris":["http://zotero.org/users/8741181/items/NKBLG8SA"],"itemData":{"id":12590,"type":"book","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einstein, Duckworth and Sabates, 2004; Field, 2010)</w:t>
      </w:r>
      <w:r w:rsidRPr="009106F1">
        <w:rPr>
          <w:rFonts w:cstheme="minorHAnsi"/>
          <w:sz w:val="24"/>
          <w:szCs w:val="24"/>
        </w:rPr>
        <w:fldChar w:fldCharType="end"/>
      </w:r>
      <w:r w:rsidRPr="009106F1">
        <w:rPr>
          <w:rFonts w:cstheme="minorHAnsi"/>
          <w:sz w:val="24"/>
          <w:szCs w:val="24"/>
        </w:rPr>
        <w:t xml:space="preserve">.  Early successful ability within education confers an advantage in later educational attainment and labour market experience </w:t>
      </w:r>
      <w:r w:rsidRPr="009106F1">
        <w:rPr>
          <w:rFonts w:cstheme="minorHAnsi"/>
          <w:sz w:val="24"/>
          <w:szCs w:val="24"/>
        </w:rPr>
        <w:fldChar w:fldCharType="begin"/>
      </w:r>
      <w:r w:rsidRPr="009106F1">
        <w:rPr>
          <w:rFonts w:cstheme="minorHAnsi"/>
          <w:sz w:val="24"/>
          <w:szCs w:val="24"/>
        </w:rPr>
        <w:instrText xml:space="preserve"> ADDIN ZOTERO_ITEM CSL_CITATION {"citationID":"lZUK2ziq","properties":{"formattedCitation":"(Dolton, Makepeace and Marcenaro\\uc0\\u8208{}Gutierrez, 2005)","plainCitation":"(Dolton, Makepeace and Marcenaro‐Gutierrez, 2005)","noteIndex":0},"citationItems":[{"id":11457,"uris":["http://zotero.org/users/8741181/items/6G84RG7D"],"itemData":{"id":11457,"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olton, Makepeace and Marcenaro‐Gutierrez, 2005)</w:t>
      </w:r>
      <w:r w:rsidRPr="009106F1">
        <w:rPr>
          <w:rFonts w:cstheme="minorHAnsi"/>
          <w:sz w:val="24"/>
          <w:szCs w:val="24"/>
        </w:rPr>
        <w:fldChar w:fldCharType="end"/>
      </w:r>
      <w:r w:rsidRPr="009106F1">
        <w:rPr>
          <w:rFonts w:cstheme="minorHAnsi"/>
          <w:sz w:val="24"/>
          <w:szCs w:val="24"/>
        </w:rPr>
        <w:t xml:space="preserve">. In other words, educational attainment leads to more educational attainment. Achieving while young, impacts educational attainment at later parts of the life course </w:t>
      </w:r>
      <w:r w:rsidRPr="009106F1">
        <w:rPr>
          <w:rFonts w:cstheme="minorHAnsi"/>
          <w:sz w:val="24"/>
          <w:szCs w:val="24"/>
        </w:rPr>
        <w:fldChar w:fldCharType="begin"/>
      </w:r>
      <w:r w:rsidRPr="009106F1">
        <w:rPr>
          <w:rFonts w:cstheme="minorHAnsi"/>
          <w:sz w:val="24"/>
          <w:szCs w:val="24"/>
        </w:rPr>
        <w:instrText xml:space="preserve"> ADDIN ZOTERO_ITEM CSL_CITATION {"citationID":"VJJpxhN0","properties":{"formattedCitation":"(Hutchison, Prosser and Wedge, 1979)","plainCitation":"(Hutchison, Prosser and Wedge, 1979)","noteIndex":0},"citationItems":[{"id":11652,"uris":["http://zotero.org/users/8741181/items/C5QRVN87"],"itemData":{"id":11652,"type":"article-journal","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utchison, Prosser and Wedge, 1979)</w:t>
      </w:r>
      <w:r w:rsidRPr="009106F1">
        <w:rPr>
          <w:rFonts w:cstheme="minorHAnsi"/>
          <w:sz w:val="24"/>
          <w:szCs w:val="24"/>
        </w:rPr>
        <w:fldChar w:fldCharType="end"/>
      </w:r>
      <w:r w:rsidRPr="009106F1">
        <w:rPr>
          <w:rFonts w:cstheme="minorHAnsi"/>
          <w:sz w:val="24"/>
          <w:szCs w:val="24"/>
        </w:rPr>
        <w:t xml:space="preserve">. As such the influence of family background on early educational attainment appears to influence later life-chances. Whilst educational inequality has declined in the NCDS cohort </w:t>
      </w:r>
      <w:r w:rsidRPr="009106F1">
        <w:rPr>
          <w:rFonts w:cstheme="minorHAnsi"/>
          <w:sz w:val="24"/>
          <w:szCs w:val="24"/>
        </w:rPr>
        <w:fldChar w:fldCharType="begin"/>
      </w:r>
      <w:r w:rsidRPr="009106F1">
        <w:rPr>
          <w:rFonts w:cstheme="minorHAnsi"/>
          <w:sz w:val="24"/>
          <w:szCs w:val="24"/>
        </w:rPr>
        <w:instrText xml:space="preserve"> ADDIN ZOTERO_ITEM CSL_CITATION {"citationID":"abV7eWbv","properties":{"formattedCitation":"(Blanden and Macmillan, 2014)","plainCitation":"(Blanden and Macmillan, 2014)","noteIndex":0},"citationItems":[{"id":11569,"uris":["http://zotero.org/users/8741181/items/VDUHCWR6"],"itemData":{"id":11569,"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landen and Macmillan, 2014)</w:t>
      </w:r>
      <w:r w:rsidRPr="009106F1">
        <w:rPr>
          <w:rFonts w:cstheme="minorHAnsi"/>
          <w:sz w:val="24"/>
          <w:szCs w:val="24"/>
        </w:rPr>
        <w:fldChar w:fldCharType="end"/>
      </w:r>
      <w:r w:rsidRPr="009106F1">
        <w:rPr>
          <w:rFonts w:cstheme="minorHAnsi"/>
          <w:sz w:val="24"/>
          <w:szCs w:val="24"/>
        </w:rPr>
        <w:t>, educational inequality still persists within high attainment.</w:t>
      </w:r>
    </w:p>
    <w:p w14:paraId="68848E35" w14:textId="77777777" w:rsidR="00B947F6" w:rsidRPr="009106F1" w:rsidRDefault="00B947F6" w:rsidP="00B947F6">
      <w:pPr>
        <w:rPr>
          <w:rFonts w:cstheme="minorHAnsi"/>
          <w:sz w:val="24"/>
          <w:szCs w:val="24"/>
        </w:rPr>
      </w:pPr>
      <w:r w:rsidRPr="009106F1">
        <w:rPr>
          <w:rFonts w:cstheme="minorHAnsi"/>
          <w:sz w:val="24"/>
          <w:szCs w:val="24"/>
        </w:rPr>
        <w:t xml:space="preserve">Educational attainment translates to higher levels of wage growth in later-life. Individuals with higher educational ability experience faster wage growth compared to their peers with lower ability </w:t>
      </w:r>
      <w:r w:rsidRPr="009106F1">
        <w:rPr>
          <w:rFonts w:cstheme="minorHAnsi"/>
          <w:sz w:val="24"/>
          <w:szCs w:val="24"/>
        </w:rPr>
        <w:fldChar w:fldCharType="begin"/>
      </w:r>
      <w:r w:rsidRPr="009106F1">
        <w:rPr>
          <w:rFonts w:cstheme="minorHAnsi"/>
          <w:sz w:val="24"/>
          <w:szCs w:val="24"/>
        </w:rPr>
        <w:instrText xml:space="preserve"> ADDIN ZOTERO_ITEM CSL_CITATION {"citationID":"fermcm9z","properties":{"formattedCitation":"(Galindo-Rueda, 2003)","plainCitation":"(Galindo-Rueda, 2003)","noteIndex":0},"citationItems":[{"id":11695,"uris":["http://zotero.org/users/8741181/items/5KDNEMPL"],"itemData":{"id":11695,"type":"article-journal","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lindo-Rueda, 2003)</w:t>
      </w:r>
      <w:r w:rsidRPr="009106F1">
        <w:rPr>
          <w:rFonts w:cstheme="minorHAnsi"/>
          <w:sz w:val="24"/>
          <w:szCs w:val="24"/>
        </w:rPr>
        <w:fldChar w:fldCharType="end"/>
      </w:r>
      <w:r w:rsidRPr="009106F1">
        <w:rPr>
          <w:rFonts w:cstheme="minorHAnsi"/>
          <w:sz w:val="24"/>
          <w:szCs w:val="24"/>
        </w:rPr>
        <w:t xml:space="preserve">. Early successful ability is influenced however by a structural class effect. Those from working class backgrounds are less likely to be successful at early life-stages compared to their non-working class peers </w:t>
      </w:r>
      <w:r w:rsidRPr="009106F1">
        <w:rPr>
          <w:rFonts w:cstheme="minorHAnsi"/>
          <w:sz w:val="24"/>
          <w:szCs w:val="24"/>
        </w:rPr>
        <w:fldChar w:fldCharType="begin"/>
      </w:r>
      <w:r w:rsidRPr="009106F1">
        <w:rPr>
          <w:rFonts w:cstheme="minorHAnsi"/>
          <w:sz w:val="24"/>
          <w:szCs w:val="24"/>
        </w:rPr>
        <w:instrText xml:space="preserve"> ADDIN ZOTERO_ITEM CSL_CITATION {"citationID":"YiGiJfcL","properties":{"formattedCitation":"(Machin and Vignoles, 2005)","plainCitation":"(Machin and Vignoles, 2005)","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w:t>
      </w:r>
      <w:r w:rsidRPr="009106F1">
        <w:rPr>
          <w:rFonts w:cstheme="minorHAnsi"/>
          <w:sz w:val="24"/>
          <w:szCs w:val="24"/>
        </w:rPr>
        <w:fldChar w:fldCharType="end"/>
      </w:r>
      <w:r w:rsidRPr="009106F1">
        <w:rPr>
          <w:rFonts w:cstheme="minorHAnsi"/>
          <w:sz w:val="24"/>
          <w:szCs w:val="24"/>
        </w:rPr>
        <w:t xml:space="preserve">, in part due to poorer families being less likely to invest in education over their more affluent peers </w:t>
      </w:r>
      <w:r w:rsidRPr="009106F1">
        <w:rPr>
          <w:rFonts w:cstheme="minorHAnsi"/>
          <w:sz w:val="24"/>
          <w:szCs w:val="24"/>
        </w:rPr>
        <w:fldChar w:fldCharType="begin"/>
      </w:r>
      <w:r w:rsidRPr="009106F1">
        <w:rPr>
          <w:rFonts w:cstheme="minorHAnsi"/>
          <w:sz w:val="24"/>
          <w:szCs w:val="24"/>
        </w:rPr>
        <w:instrText xml:space="preserve"> ADDIN ZOTERO_ITEM CSL_CITATION {"citationID":"ZxjOOv1N","properties":{"formattedCitation":"(Chevalier and Lanot, 2001)","plainCitation":"(Chevalier and Lanot, 2001)","noteIndex":0},"citationItems":[{"id":6470,"uris":["http://zotero.org/users/8741181/items/UEPQWEP8"],"itemData":{"id":6470,"type":"article-journal","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hevalier and Lanot, 2001)</w:t>
      </w:r>
      <w:r w:rsidRPr="009106F1">
        <w:rPr>
          <w:rFonts w:cstheme="minorHAnsi"/>
          <w:sz w:val="24"/>
          <w:szCs w:val="24"/>
        </w:rPr>
        <w:fldChar w:fldCharType="end"/>
      </w:r>
      <w:r w:rsidRPr="009106F1">
        <w:rPr>
          <w:rFonts w:cstheme="minorHAnsi"/>
          <w:sz w:val="24"/>
          <w:szCs w:val="24"/>
        </w:rPr>
        <w:t xml:space="preserve">. </w:t>
      </w:r>
    </w:p>
    <w:p w14:paraId="40506AAF" w14:textId="15C798CF" w:rsidR="00B947F6" w:rsidRPr="009106F1" w:rsidRDefault="00B947F6" w:rsidP="00B947F6">
      <w:pPr>
        <w:rPr>
          <w:rFonts w:cstheme="minorHAnsi"/>
          <w:sz w:val="24"/>
          <w:szCs w:val="24"/>
          <w:lang w:val="nl-NL"/>
        </w:rPr>
      </w:pPr>
      <w:r w:rsidRPr="009106F1">
        <w:rPr>
          <w:rFonts w:cstheme="minorHAnsi"/>
          <w:sz w:val="24"/>
          <w:szCs w:val="24"/>
        </w:rPr>
        <w:t xml:space="preserve">Low levels of qualifications and educational attainment are related to higher propensities toward unemployment </w:t>
      </w:r>
      <w:r w:rsidRPr="009106F1">
        <w:rPr>
          <w:rFonts w:cstheme="minorHAnsi"/>
          <w:sz w:val="24"/>
          <w:szCs w:val="24"/>
        </w:rPr>
        <w:fldChar w:fldCharType="begin"/>
      </w:r>
      <w:r w:rsidRPr="009106F1">
        <w:rPr>
          <w:rFonts w:cstheme="minorHAnsi"/>
          <w:sz w:val="24"/>
          <w:szCs w:val="24"/>
        </w:rPr>
        <w:instrText xml:space="preserve"> ADDIN ZOTERO_ITEM CSL_CITATION {"citationID":"wU7ddqFZ","properties":{"formattedCitation":"(Bynner and Parsons, 2000)","plainCitation":"(Bynner and Parsons, 2000)","dontUpdate":true,"noteIndex":0},"citationItems":[{"id":657,"uris":["http://zotero.org/users/8741181/items/VY83K6VI"],"itemData":{"id":657,"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Parsons, 2000 :246)</w:t>
      </w:r>
      <w:r w:rsidRPr="009106F1">
        <w:rPr>
          <w:rFonts w:cstheme="minorHAnsi"/>
          <w:sz w:val="24"/>
          <w:szCs w:val="24"/>
        </w:rPr>
        <w:fldChar w:fldCharType="end"/>
      </w:r>
      <w:r w:rsidRPr="009106F1">
        <w:rPr>
          <w:rFonts w:cstheme="minorHAnsi"/>
          <w:sz w:val="24"/>
          <w:szCs w:val="24"/>
        </w:rPr>
        <w:t xml:space="preserve">. Propensity toward experiencing unemployment also has a social class effect, with the growth in unemployment during the NCDS cohort being attributed to the subsequent </w:t>
      </w:r>
      <w:r w:rsidR="0059679F" w:rsidRPr="009106F1">
        <w:rPr>
          <w:rFonts w:cstheme="minorHAnsi"/>
          <w:sz w:val="24"/>
          <w:szCs w:val="24"/>
        </w:rPr>
        <w:t>decline</w:t>
      </w:r>
      <w:r w:rsidRPr="009106F1">
        <w:rPr>
          <w:rFonts w:cstheme="minorHAnsi"/>
          <w:sz w:val="24"/>
          <w:szCs w:val="24"/>
        </w:rPr>
        <w:t xml:space="preserve"> in the manufacturing sector that is linked to working class labour </w:t>
      </w:r>
      <w:r w:rsidRPr="009106F1">
        <w:rPr>
          <w:rFonts w:cstheme="minorHAnsi"/>
          <w:sz w:val="24"/>
          <w:szCs w:val="24"/>
        </w:rPr>
        <w:fldChar w:fldCharType="begin"/>
      </w:r>
      <w:r w:rsidRPr="009106F1">
        <w:rPr>
          <w:rFonts w:cstheme="minorHAnsi"/>
          <w:sz w:val="24"/>
          <w:szCs w:val="24"/>
        </w:rPr>
        <w:instrText xml:space="preserve"> ADDIN ZOTERO_ITEM CSL_CITATION {"citationID":"hH9I10Qt","properties":{"formattedCitation":"(Schoon {\\i{}et al.}, 2001)","plainCitation":"(Schoon et al., 2001)","noteIndex":0},"citationItems":[{"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choon </w:t>
      </w:r>
      <w:r w:rsidRPr="009106F1">
        <w:rPr>
          <w:rFonts w:cstheme="minorHAnsi"/>
          <w:i/>
          <w:iCs/>
          <w:sz w:val="24"/>
          <w:szCs w:val="24"/>
        </w:rPr>
        <w:t>et al.</w:t>
      </w:r>
      <w:r w:rsidRPr="009106F1">
        <w:rPr>
          <w:rFonts w:cstheme="minorHAnsi"/>
          <w:sz w:val="24"/>
          <w:szCs w:val="24"/>
        </w:rPr>
        <w:t>, 2001)</w:t>
      </w:r>
      <w:r w:rsidRPr="009106F1">
        <w:rPr>
          <w:rFonts w:cstheme="minorHAnsi"/>
          <w:sz w:val="24"/>
          <w:szCs w:val="24"/>
        </w:rPr>
        <w:fldChar w:fldCharType="end"/>
      </w:r>
      <w:r w:rsidRPr="009106F1">
        <w:rPr>
          <w:rFonts w:cstheme="minorHAnsi"/>
          <w:sz w:val="24"/>
          <w:szCs w:val="24"/>
        </w:rPr>
        <w:t xml:space="preserve">. Those that are unemployed also appear </w:t>
      </w:r>
      <w:r w:rsidRPr="009106F1">
        <w:rPr>
          <w:rFonts w:cstheme="minorHAnsi"/>
          <w:sz w:val="24"/>
          <w:szCs w:val="24"/>
        </w:rPr>
        <w:lastRenderedPageBreak/>
        <w:t xml:space="preserve">to hold the lowest levels of employment commitment. Unemployment is found within the NCDS cohort to have a scarring effect on potential earnings </w:t>
      </w:r>
      <w:r w:rsidRPr="009106F1">
        <w:rPr>
          <w:rFonts w:cstheme="minorHAnsi"/>
          <w:sz w:val="24"/>
          <w:szCs w:val="24"/>
        </w:rPr>
        <w:fldChar w:fldCharType="begin"/>
      </w:r>
      <w:r w:rsidRPr="009106F1">
        <w:rPr>
          <w:rFonts w:cstheme="minorHAnsi"/>
          <w:sz w:val="24"/>
          <w:szCs w:val="24"/>
        </w:rPr>
        <w:instrText xml:space="preserve"> ADDIN ZOTERO_ITEM CSL_CITATION {"citationID":"OSgU4jdz","properties":{"formattedCitation":"(Gregg, 2001; Bynner, 2012; Schoon, 2020)","plainCitation":"(Gregg, 2001; Bynner, 2012; Schoon, 2020)","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id":6459,"uris":["http://zotero.org/users/8741181/items/27RWT2Y8"],"itemData":{"id":6459,"type":"article-journal","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6436,"uris":["http://zotero.org/users/8741181/items/D28UIUXF"],"itemData":{"id":6436,"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 Bynner, 2012; Schoon, 2020)</w:t>
      </w:r>
      <w:r w:rsidRPr="009106F1">
        <w:rPr>
          <w:rFonts w:cstheme="minorHAnsi"/>
          <w:sz w:val="24"/>
          <w:szCs w:val="24"/>
        </w:rPr>
        <w:fldChar w:fldCharType="end"/>
      </w:r>
      <w:r w:rsidRPr="009106F1">
        <w:rPr>
          <w:rFonts w:cstheme="minorHAnsi"/>
          <w:sz w:val="24"/>
          <w:szCs w:val="24"/>
        </w:rPr>
        <w:t xml:space="preserve"> – the youth labour market thus plays an important role in establishing adult future earnings </w:t>
      </w:r>
      <w:r w:rsidRPr="009106F1">
        <w:rPr>
          <w:rFonts w:cstheme="minorHAnsi"/>
          <w:sz w:val="24"/>
          <w:szCs w:val="24"/>
        </w:rPr>
        <w:fldChar w:fldCharType="begin"/>
      </w:r>
      <w:r w:rsidRPr="009106F1">
        <w:rPr>
          <w:rFonts w:cstheme="minorHAnsi"/>
          <w:sz w:val="24"/>
          <w:szCs w:val="24"/>
        </w:rPr>
        <w:instrText xml:space="preserve"> ADDIN ZOTERO_ITEM CSL_CITATION {"citationID":"Q1TRtMaC","properties":{"formattedCitation":"(Gregg, 2001)","plainCitation":"(Gregg, 2001)","dontUpdate":true,"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 :628)</w:t>
      </w:r>
      <w:r w:rsidRPr="009106F1">
        <w:rPr>
          <w:rFonts w:cstheme="minorHAnsi"/>
          <w:sz w:val="24"/>
          <w:szCs w:val="24"/>
        </w:rPr>
        <w:fldChar w:fldCharType="end"/>
      </w:r>
      <w:r w:rsidRPr="009106F1">
        <w:rPr>
          <w:rFonts w:cstheme="minorHAnsi"/>
          <w:sz w:val="24"/>
          <w:szCs w:val="24"/>
        </w:rPr>
        <w:t xml:space="preserve">. Data suggests that a scar from early unemployment can have an estimated 12-15 per cent damaging impact on income at age 42 </w:t>
      </w:r>
      <w:r w:rsidRPr="009106F1">
        <w:rPr>
          <w:rFonts w:cstheme="minorHAnsi"/>
          <w:sz w:val="24"/>
          <w:szCs w:val="24"/>
        </w:rPr>
        <w:fldChar w:fldCharType="begin"/>
      </w:r>
      <w:r w:rsidRPr="009106F1">
        <w:rPr>
          <w:rFonts w:cstheme="minorHAnsi"/>
          <w:sz w:val="24"/>
          <w:szCs w:val="24"/>
        </w:rPr>
        <w:instrText xml:space="preserve"> ADDIN ZOTERO_ITEM CSL_CITATION {"citationID":"NhdF0Gpk","properties":{"formattedCitation":"(Gregg and Tominey, 2005)","plainCitation":"(Gregg and Tominey, 2005)","dontUpdate":true,"noteIndex":0},"citationItems":[{"id":645,"uris":["http://zotero.org/users/8741181/items/C4M82E87"],"itemData":{"id":64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and Tominey, 2005 :2)</w:t>
      </w:r>
      <w:r w:rsidRPr="009106F1">
        <w:rPr>
          <w:rFonts w:cstheme="minorHAnsi"/>
          <w:sz w:val="24"/>
          <w:szCs w:val="24"/>
        </w:rPr>
        <w:fldChar w:fldCharType="end"/>
      </w:r>
      <w:r w:rsidRPr="009106F1">
        <w:rPr>
          <w:rFonts w:cstheme="minorHAnsi"/>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77777777" w:rsidR="00B947F6" w:rsidRPr="009106F1" w:rsidRDefault="00B947F6" w:rsidP="00B947F6">
      <w:pPr>
        <w:rPr>
          <w:rFonts w:cstheme="minorHAnsi"/>
          <w:sz w:val="24"/>
          <w:szCs w:val="24"/>
        </w:rPr>
      </w:pPr>
      <w:r w:rsidRPr="009106F1">
        <w:rPr>
          <w:rFonts w:cstheme="minorHAnsi"/>
          <w:sz w:val="24"/>
          <w:szCs w:val="24"/>
        </w:rPr>
        <w:t xml:space="preserve">Work related training, or training on the job has been lauded as a way for those that enter the labour market with relatively low levels of education to build up necessary skills. A study by </w:t>
      </w:r>
      <w:r w:rsidRPr="009106F1">
        <w:rPr>
          <w:rFonts w:cstheme="minorHAnsi"/>
          <w:sz w:val="24"/>
          <w:szCs w:val="24"/>
        </w:rPr>
        <w:fldChar w:fldCharType="begin"/>
      </w:r>
      <w:r w:rsidRPr="009106F1">
        <w:rPr>
          <w:rFonts w:cstheme="minorHAnsi"/>
          <w:sz w:val="24"/>
          <w:szCs w:val="24"/>
        </w:rPr>
        <w:instrText xml:space="preserve"> ADDIN ZOTERO_ITEM CSL_CITATION {"citationID":"eEajlpZF","properties":{"formattedCitation":"(Arulampalam and Booth, 1997)","plainCitation":"(Arulampalam and Booth, 1997)","noteIndex":0},"citationItems":[{"id":11546,"uris":["http://zotero.org/users/8741181/items/5VGBD7L6"],"itemData":{"id":11546,"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1997)</w:t>
      </w:r>
      <w:r w:rsidRPr="009106F1">
        <w:rPr>
          <w:rFonts w:cstheme="minorHAnsi"/>
          <w:sz w:val="24"/>
          <w:szCs w:val="24"/>
        </w:rPr>
        <w:fldChar w:fldCharType="end"/>
      </w:r>
      <w:r w:rsidRPr="009106F1">
        <w:rPr>
          <w:rFonts w:cstheme="minorHAnsi"/>
          <w:sz w:val="24"/>
          <w:szCs w:val="24"/>
        </w:rPr>
        <w:t xml:space="preserve"> suggests the opposite is in fact the case. Work-related training seems to give a boost to the already well-educated and leave those less-educated behind. In a later study, </w:t>
      </w:r>
      <w:r w:rsidRPr="009106F1">
        <w:rPr>
          <w:rFonts w:cstheme="minorHAnsi"/>
          <w:sz w:val="24"/>
          <w:szCs w:val="24"/>
        </w:rPr>
        <w:fldChar w:fldCharType="begin"/>
      </w:r>
      <w:r w:rsidRPr="009106F1">
        <w:rPr>
          <w:rFonts w:cstheme="minorHAnsi"/>
          <w:sz w:val="24"/>
          <w:szCs w:val="24"/>
        </w:rPr>
        <w:instrText xml:space="preserve"> ADDIN ZOTERO_ITEM CSL_CITATION {"citationID":"ob4Mg8HA","properties":{"formattedCitation":"(Arulampalam and Booth, 2001)","plainCitation":"(Arulampalam and Booth, 2001)","noteIndex":0},"citationItems":[{"id":11548,"uris":["http://zotero.org/users/8741181/items/MPHCK6MH"],"itemData":{"id":11548,"type":"article-journal","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2001)</w:t>
      </w:r>
      <w:r w:rsidRPr="009106F1">
        <w:rPr>
          <w:rFonts w:cstheme="minorHAnsi"/>
          <w:sz w:val="24"/>
          <w:szCs w:val="24"/>
        </w:rPr>
        <w:fldChar w:fldCharType="end"/>
      </w:r>
      <w:r w:rsidRPr="009106F1">
        <w:rPr>
          <w:rFonts w:cstheme="minorHAnsi"/>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w:t>
      </w:r>
      <w:r w:rsidRPr="009106F1">
        <w:rPr>
          <w:rFonts w:cstheme="minorHAnsi"/>
          <w:sz w:val="24"/>
          <w:szCs w:val="24"/>
        </w:rPr>
        <w:fldChar w:fldCharType="begin"/>
      </w:r>
      <w:r w:rsidRPr="009106F1">
        <w:rPr>
          <w:rFonts w:cstheme="minorHAnsi"/>
          <w:sz w:val="24"/>
          <w:szCs w:val="24"/>
        </w:rPr>
        <w:instrText xml:space="preserve"> ADDIN ZOTERO_ITEM CSL_CITATION {"citationID":"tZZCcyMV","properties":{"formattedCitation":"(Machin and Vignoles, 2005)","plainCitation":"(Machin and Vignoles, 2005)","noteIndex":0},"citationItems":[{"id":11766,"uris":["http://zotero.org/users/8741181/items/F7FD83ZQ"],"itemData":{"id":11766,"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chin and Vignoles, 2005)</w:t>
      </w:r>
      <w:r w:rsidRPr="009106F1">
        <w:rPr>
          <w:rFonts w:cstheme="minorHAnsi"/>
          <w:sz w:val="24"/>
          <w:szCs w:val="24"/>
        </w:rPr>
        <w:fldChar w:fldCharType="end"/>
      </w:r>
      <w:r w:rsidRPr="009106F1">
        <w:rPr>
          <w:rFonts w:cstheme="minorHAnsi"/>
          <w:sz w:val="24"/>
          <w:szCs w:val="24"/>
        </w:rPr>
        <w:t xml:space="preserve"> demonstrates that advantage breeds advantage. Of those from less affluent backgrounds that choose to engage in work-related training, they will not see equal levels of growth associated with their affluent peers </w:t>
      </w:r>
      <w:r w:rsidRPr="009106F1">
        <w:rPr>
          <w:rFonts w:cstheme="minorHAnsi"/>
          <w:sz w:val="24"/>
          <w:szCs w:val="24"/>
        </w:rPr>
        <w:fldChar w:fldCharType="begin"/>
      </w:r>
      <w:r w:rsidRPr="009106F1">
        <w:rPr>
          <w:rFonts w:cstheme="minorHAnsi"/>
          <w:sz w:val="24"/>
          <w:szCs w:val="24"/>
        </w:rPr>
        <w:instrText xml:space="preserve"> ADDIN ZOTERO_ITEM CSL_CITATION {"citationID":"KAT7t2sw","properties":{"formattedCitation":"(Arulampalam and Booth, 2001)","plainCitation":"(Arulampalam and Booth, 2001)","noteIndex":0},"citationItems":[{"id":11548,"uris":["http://zotero.org/users/8741181/items/MPHCK6MH"],"itemData":{"id":11548,"type":"article-journal","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Arulampalam and Booth, 2001)</w:t>
      </w:r>
      <w:r w:rsidRPr="009106F1">
        <w:rPr>
          <w:rFonts w:cstheme="minorHAnsi"/>
          <w:sz w:val="24"/>
          <w:szCs w:val="24"/>
        </w:rPr>
        <w:fldChar w:fldCharType="end"/>
      </w:r>
      <w:r w:rsidRPr="009106F1">
        <w:rPr>
          <w:rFonts w:cstheme="minorHAnsi"/>
          <w:sz w:val="24"/>
          <w:szCs w:val="24"/>
        </w:rPr>
        <w:t xml:space="preserve">.  </w:t>
      </w:r>
    </w:p>
    <w:p w14:paraId="38BC72B9" w14:textId="77777777" w:rsidR="00B947F6" w:rsidRPr="009106F1" w:rsidRDefault="00B947F6" w:rsidP="00B947F6">
      <w:pPr>
        <w:rPr>
          <w:rFonts w:cstheme="minorHAnsi"/>
          <w:sz w:val="24"/>
          <w:szCs w:val="24"/>
        </w:rPr>
      </w:pPr>
      <w:r w:rsidRPr="009106F1">
        <w:rPr>
          <w:rFonts w:cstheme="minorHAnsi"/>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106F1">
        <w:rPr>
          <w:rFonts w:cstheme="minorHAnsi"/>
          <w:sz w:val="24"/>
          <w:szCs w:val="24"/>
        </w:rPr>
        <w:fldChar w:fldCharType="begin"/>
      </w:r>
      <w:r w:rsidRPr="009106F1">
        <w:rPr>
          <w:rFonts w:cstheme="minorHAnsi"/>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1514,"uris":["http://zotero.org/users/8741181/items/3PUMBCXW"],"itemData":{"id":11514,"type":"article-journal","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1516,"uris":["http://zotero.org/users/8741181/items/8T2S47G9"],"itemData":{"id":11516,"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ﬀ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Blundell </w:t>
      </w:r>
      <w:r w:rsidRPr="009106F1">
        <w:rPr>
          <w:rFonts w:cstheme="minorHAnsi"/>
          <w:i/>
          <w:iCs/>
          <w:sz w:val="24"/>
          <w:szCs w:val="24"/>
        </w:rPr>
        <w:t>et al.</w:t>
      </w:r>
      <w:r w:rsidRPr="009106F1">
        <w:rPr>
          <w:rFonts w:cstheme="minorHAnsi"/>
          <w:sz w:val="24"/>
          <w:szCs w:val="24"/>
        </w:rPr>
        <w:t>, 2000; Blundell, Dearden and Sianesi, 2001)</w:t>
      </w:r>
      <w:r w:rsidRPr="009106F1">
        <w:rPr>
          <w:rFonts w:cstheme="minorHAnsi"/>
          <w:sz w:val="24"/>
          <w:szCs w:val="24"/>
        </w:rPr>
        <w:fldChar w:fldCharType="end"/>
      </w:r>
      <w:r w:rsidRPr="009106F1">
        <w:rPr>
          <w:rFonts w:cstheme="minorHAnsi"/>
          <w:sz w:val="24"/>
          <w:szCs w:val="24"/>
        </w:rPr>
        <w:t xml:space="preserve">. Another study found that each successive qualification level at the National Vocational Qualification classification corresponds to a 5 per cent rise in income </w:t>
      </w:r>
      <w:r w:rsidRPr="009106F1">
        <w:rPr>
          <w:rFonts w:cstheme="minorHAnsi"/>
          <w:sz w:val="24"/>
          <w:szCs w:val="24"/>
        </w:rPr>
        <w:fldChar w:fldCharType="begin"/>
      </w:r>
      <w:r w:rsidRPr="009106F1">
        <w:rPr>
          <w:rFonts w:cstheme="minorHAnsi"/>
          <w:sz w:val="24"/>
          <w:szCs w:val="24"/>
        </w:rPr>
        <w:instrText xml:space="preserve"> ADDIN ZOTERO_ITEM CSL_CITATION {"citationID":"92HgMQTO","properties":{"formattedCitation":"(Conlon, 2001)","plainCitation":"(Conlon, 2001)","noteIndex":0},"citationItems":[{"id":11486,"uris":["http://zotero.org/users/8741181/items/DJZFBCNJ"],"itemData":{"id":11486,"type":"book","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lon, 2001)</w:t>
      </w:r>
      <w:r w:rsidRPr="009106F1">
        <w:rPr>
          <w:rFonts w:cstheme="minorHAnsi"/>
          <w:sz w:val="24"/>
          <w:szCs w:val="24"/>
        </w:rPr>
        <w:fldChar w:fldCharType="end"/>
      </w:r>
      <w:r w:rsidRPr="009106F1">
        <w:rPr>
          <w:rFonts w:cstheme="minorHAnsi"/>
          <w:sz w:val="24"/>
          <w:szCs w:val="24"/>
        </w:rPr>
        <w:t xml:space="preserve">.  </w:t>
      </w:r>
    </w:p>
    <w:p w14:paraId="3089FB06" w14:textId="77777777" w:rsidR="00B947F6" w:rsidRPr="009106F1" w:rsidRDefault="00B947F6" w:rsidP="00B947F6">
      <w:pPr>
        <w:rPr>
          <w:rFonts w:cstheme="minorHAnsi"/>
          <w:sz w:val="24"/>
          <w:szCs w:val="24"/>
        </w:rPr>
      </w:pPr>
      <w:r w:rsidRPr="009106F1">
        <w:rPr>
          <w:rFonts w:cstheme="minorHAnsi"/>
          <w:sz w:val="24"/>
          <w:szCs w:val="24"/>
        </w:rPr>
        <w:t xml:space="preserve">Evidence suggests that those individuals with advantaged family background see occupational earnings increase by at least 7 per cent </w:t>
      </w:r>
      <w:r w:rsidRPr="009106F1">
        <w:rPr>
          <w:rFonts w:cstheme="minorHAnsi"/>
          <w:sz w:val="24"/>
          <w:szCs w:val="24"/>
        </w:rPr>
        <w:fldChar w:fldCharType="begin"/>
      </w:r>
      <w:r w:rsidRPr="009106F1">
        <w:rPr>
          <w:rFonts w:cstheme="minorHAnsi"/>
          <w:sz w:val="24"/>
          <w:szCs w:val="24"/>
        </w:rPr>
        <w:instrText xml:space="preserve"> ADDIN ZOTERO_ITEM CSL_CITATION {"citationID":"u5NmCjxl","properties":{"formattedCitation":"(Connolly, Micklewright and Nickell, 1992)","plainCitation":"(Connolly, Micklewright and Nickell, 1992)","noteIndex":0},"citationItems":[{"id":11489,"uris":["http://zotero.org/users/8741181/items/9IHYV62W"],"itemData":{"id":11489,"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olly, Micklewright and Nickell, 1992)</w:t>
      </w:r>
      <w:r w:rsidRPr="009106F1">
        <w:rPr>
          <w:rFonts w:cstheme="minorHAnsi"/>
          <w:sz w:val="24"/>
          <w:szCs w:val="24"/>
        </w:rPr>
        <w:fldChar w:fldCharType="end"/>
      </w:r>
      <w:r w:rsidRPr="009106F1">
        <w:rPr>
          <w:rFonts w:cstheme="minorHAnsi"/>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106F1">
        <w:rPr>
          <w:rFonts w:cstheme="minorHAnsi"/>
          <w:sz w:val="24"/>
          <w:szCs w:val="24"/>
        </w:rPr>
        <w:fldChar w:fldCharType="begin"/>
      </w:r>
      <w:r w:rsidRPr="009106F1">
        <w:rPr>
          <w:rFonts w:cstheme="minorHAnsi"/>
          <w:sz w:val="24"/>
          <w:szCs w:val="24"/>
        </w:rPr>
        <w:instrText xml:space="preserve"> ADDIN ZOTERO_ITEM CSL_CITATION {"citationID":"y7pgjQAT","properties":{"formattedCitation":"(Gregg, 2001)","plainCitation":"(Gregg, 2001)","noteIndex":0},"citationItems":[{"id":6469,"uris":["http://zotero.org/users/8741181/items/PIUC686K"],"itemData":{"id":6469,"type":"article-journal","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01)</w:t>
      </w:r>
      <w:r w:rsidRPr="009106F1">
        <w:rPr>
          <w:rFonts w:cstheme="minorHAnsi"/>
          <w:sz w:val="24"/>
          <w:szCs w:val="24"/>
        </w:rPr>
        <w:fldChar w:fldCharType="end"/>
      </w:r>
      <w:r w:rsidRPr="009106F1">
        <w:rPr>
          <w:rFonts w:cstheme="minorHAnsi"/>
          <w:sz w:val="24"/>
          <w:szCs w:val="24"/>
        </w:rPr>
        <w:t xml:space="preserve">.  </w:t>
      </w:r>
    </w:p>
    <w:p w14:paraId="386FEA86" w14:textId="77777777" w:rsidR="00B947F6" w:rsidRPr="009106F1" w:rsidRDefault="00B947F6" w:rsidP="00B947F6">
      <w:pPr>
        <w:pStyle w:val="Heading3"/>
        <w:rPr>
          <w:rFonts w:asciiTheme="minorHAnsi" w:hAnsiTheme="minorHAnsi" w:cstheme="minorHAnsi"/>
          <w:b/>
          <w:bCs/>
          <w:color w:val="auto"/>
        </w:rPr>
      </w:pPr>
      <w:bookmarkStart w:id="13" w:name="_Toc134473138"/>
      <w:bookmarkStart w:id="14" w:name="_Toc137904653"/>
      <w:r w:rsidRPr="009106F1">
        <w:rPr>
          <w:rFonts w:asciiTheme="minorHAnsi" w:hAnsiTheme="minorHAnsi" w:cstheme="minorHAnsi"/>
          <w:b/>
          <w:bCs/>
          <w:color w:val="auto"/>
        </w:rPr>
        <w:t>The role of social theory</w:t>
      </w:r>
      <w:bookmarkEnd w:id="13"/>
      <w:bookmarkEnd w:id="14"/>
    </w:p>
    <w:p w14:paraId="3884EC40" w14:textId="77777777" w:rsidR="00B947F6" w:rsidRPr="009106F1" w:rsidRDefault="00B947F6" w:rsidP="00B947F6">
      <w:pPr>
        <w:rPr>
          <w:rFonts w:cstheme="minorHAnsi"/>
          <w:sz w:val="24"/>
          <w:szCs w:val="24"/>
        </w:rPr>
      </w:pPr>
      <w:r w:rsidRPr="009106F1">
        <w:rPr>
          <w:rFonts w:cstheme="minorHAnsi"/>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7777777" w:rsidR="00B947F6" w:rsidRPr="009106F1" w:rsidRDefault="00B947F6" w:rsidP="00B947F6">
      <w:pPr>
        <w:rPr>
          <w:rFonts w:cstheme="minorHAnsi"/>
          <w:sz w:val="24"/>
          <w:szCs w:val="24"/>
        </w:rPr>
      </w:pPr>
      <w:r w:rsidRPr="009106F1">
        <w:rPr>
          <w:rFonts w:cstheme="minorHAnsi"/>
          <w:sz w:val="24"/>
          <w:szCs w:val="24"/>
        </w:rPr>
        <w:t xml:space="preserve">The life course is a term that seeks to do away with static ‘snapshot’ notions of sociology. Instead views the individual in a constant web of changing temporal context that is influencing the agent. The life course approach is best suited for an analysis of youth </w:t>
      </w:r>
      <w:r w:rsidRPr="009106F1">
        <w:rPr>
          <w:rFonts w:cstheme="minorHAnsi"/>
          <w:sz w:val="24"/>
          <w:szCs w:val="24"/>
        </w:rPr>
        <w:lastRenderedPageBreak/>
        <w:t xml:space="preserve">transitions using longitudinal data. It incorporates the changing processes and influences that ultimately impact an individual’s choices and opportunities when engaging in transitions during the youth stage. </w:t>
      </w:r>
    </w:p>
    <w:p w14:paraId="5A550288" w14:textId="77777777" w:rsidR="00B947F6" w:rsidRPr="009106F1" w:rsidRDefault="00B947F6" w:rsidP="00B947F6">
      <w:pPr>
        <w:rPr>
          <w:rFonts w:cstheme="minorHAnsi"/>
          <w:sz w:val="24"/>
          <w:szCs w:val="24"/>
        </w:rPr>
      </w:pPr>
      <w:r w:rsidRPr="009106F1">
        <w:rPr>
          <w:rFonts w:cstheme="minorHAnsi"/>
          <w:sz w:val="24"/>
          <w:szCs w:val="24"/>
        </w:rPr>
        <w:t xml:space="preserve">The life course approach has established itself as a substantively significant research paradigm within the last few decades </w:t>
      </w:r>
      <w:r w:rsidRPr="009106F1">
        <w:rPr>
          <w:rFonts w:cstheme="minorHAnsi"/>
          <w:sz w:val="24"/>
          <w:szCs w:val="24"/>
        </w:rPr>
        <w:fldChar w:fldCharType="begin"/>
      </w:r>
      <w:r w:rsidRPr="009106F1">
        <w:rPr>
          <w:rFonts w:cstheme="minorHAnsi"/>
          <w:sz w:val="24"/>
          <w:szCs w:val="24"/>
        </w:rPr>
        <w:instrText xml:space="preserve"> ADDIN ZOTERO_ITEM CSL_CITATION {"citationID":"FcnW5y6p","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4)</w:t>
      </w:r>
      <w:r w:rsidRPr="009106F1">
        <w:rPr>
          <w:rFonts w:cstheme="minorHAnsi"/>
          <w:sz w:val="24"/>
          <w:szCs w:val="24"/>
        </w:rPr>
        <w:fldChar w:fldCharType="end"/>
      </w:r>
      <w:r w:rsidRPr="009106F1">
        <w:rPr>
          <w:rFonts w:cstheme="minorHAnsi"/>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106F1">
        <w:rPr>
          <w:rFonts w:cstheme="minorHAnsi"/>
          <w:sz w:val="24"/>
          <w:szCs w:val="24"/>
        </w:rPr>
        <w:fldChar w:fldCharType="begin"/>
      </w:r>
      <w:r w:rsidRPr="009106F1">
        <w:rPr>
          <w:rFonts w:cstheme="minorHAnsi"/>
          <w:sz w:val="24"/>
          <w:szCs w:val="24"/>
        </w:rPr>
        <w:instrText xml:space="preserve"> ADDIN ZOTERO_ITEM CSL_CITATION {"citationID":"9sX3kUfx","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5)</w:t>
      </w:r>
      <w:r w:rsidRPr="009106F1">
        <w:rPr>
          <w:rFonts w:cstheme="minorHAnsi"/>
          <w:sz w:val="24"/>
          <w:szCs w:val="24"/>
        </w:rPr>
        <w:fldChar w:fldCharType="end"/>
      </w:r>
      <w:r w:rsidRPr="009106F1">
        <w:rPr>
          <w:rFonts w:cstheme="minorHAnsi"/>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106F1">
        <w:rPr>
          <w:rFonts w:cstheme="minorHAnsi"/>
          <w:sz w:val="24"/>
          <w:szCs w:val="24"/>
        </w:rPr>
        <w:fldChar w:fldCharType="begin"/>
      </w:r>
      <w:r w:rsidRPr="009106F1">
        <w:rPr>
          <w:rFonts w:cstheme="minorHAnsi"/>
          <w:sz w:val="24"/>
          <w:szCs w:val="24"/>
        </w:rPr>
        <w:instrText xml:space="preserve"> ADDIN ZOTERO_ITEM CSL_CITATION {"citationID":"X0NtRemN","properties":{"formattedCitation":"(Bernardi, Huinink and Settersten, 2019)","plainCitation":"(Bernardi, Huinink and Settersten, 2019)","dontUpdate":true,"noteIndex":0},"citationItems":[{"id":1342,"uris":["http://zotero.org/users/8741181/items/8E48JGVD"],"itemData":{"id":1342,"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nardi et al, 2019: 1)</w:t>
      </w:r>
      <w:r w:rsidRPr="009106F1">
        <w:rPr>
          <w:rFonts w:cstheme="minorHAnsi"/>
          <w:sz w:val="24"/>
          <w:szCs w:val="24"/>
        </w:rPr>
        <w:fldChar w:fldCharType="end"/>
      </w:r>
      <w:r w:rsidRPr="009106F1">
        <w:rPr>
          <w:rFonts w:cstheme="minorHAnsi"/>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77777777" w:rsidR="00B947F6" w:rsidRPr="009106F1" w:rsidRDefault="00B947F6" w:rsidP="00B947F6">
      <w:pPr>
        <w:rPr>
          <w:rFonts w:cstheme="minorHAnsi"/>
          <w:sz w:val="24"/>
          <w:szCs w:val="24"/>
        </w:rPr>
      </w:pPr>
      <w:r w:rsidRPr="009106F1">
        <w:rPr>
          <w:rFonts w:cstheme="minorHAnsi"/>
          <w:sz w:val="24"/>
          <w:szCs w:val="24"/>
        </w:rPr>
        <w:t>The definition that Elder gives of the principle of agency: ‘’</w:t>
      </w:r>
      <w:r w:rsidRPr="009106F1">
        <w:rPr>
          <w:rStyle w:val="highlight"/>
          <w:rFonts w:cstheme="minorHAnsi"/>
          <w:sz w:val="24"/>
          <w:szCs w:val="24"/>
        </w:rPr>
        <w:t xml:space="preserve">individuals construct their own life course through the choices and actions they take within the opportunities and constraints of history and social circumstances’’ </w:t>
      </w:r>
      <w:r w:rsidRPr="009106F1">
        <w:rPr>
          <w:rStyle w:val="highlight"/>
          <w:rFonts w:cstheme="minorHAnsi"/>
          <w:sz w:val="24"/>
          <w:szCs w:val="24"/>
        </w:rPr>
        <w:fldChar w:fldCharType="begin"/>
      </w:r>
      <w:r w:rsidRPr="009106F1">
        <w:rPr>
          <w:rStyle w:val="highlight"/>
          <w:rFonts w:cstheme="minorHAnsi"/>
          <w:sz w:val="24"/>
          <w:szCs w:val="24"/>
        </w:rPr>
        <w:instrText xml:space="preserve"> ADDIN ZOTERO_ITEM CSL_CITATION {"citationID":"gGH2kfWt","properties":{"formattedCitation":"(Elder, Johnson and Crosnoe, 2003)","plainCitation":"(Elder, Johnson and Crosnoe, 2003)","dontUpdate":true,"noteIndex":0},"citationItems":[{"id":4918,"uris":["http://zotero.org/users/8741181/items/926NM29L"],"itemData":{"id":4918,"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Elder, 2003)</w:t>
      </w:r>
      <w:r w:rsidRPr="009106F1">
        <w:rPr>
          <w:rStyle w:val="highlight"/>
          <w:rFonts w:cstheme="minorHAnsi"/>
          <w:sz w:val="24"/>
          <w:szCs w:val="24"/>
        </w:rPr>
        <w:fldChar w:fldCharType="end"/>
      </w:r>
      <w:r w:rsidRPr="009106F1">
        <w:rPr>
          <w:rStyle w:val="highlight"/>
          <w:rFonts w:cstheme="minorHAnsi"/>
          <w:sz w:val="24"/>
          <w:szCs w:val="24"/>
        </w:rPr>
        <w:t xml:space="preserve"> also known as ‘’bounded agency’’ </w:t>
      </w:r>
      <w:r w:rsidRPr="009106F1">
        <w:rPr>
          <w:rStyle w:val="highlight"/>
          <w:rFonts w:cstheme="minorHAnsi"/>
          <w:sz w:val="24"/>
          <w:szCs w:val="24"/>
        </w:rPr>
        <w:fldChar w:fldCharType="begin"/>
      </w:r>
      <w:r w:rsidRPr="009106F1">
        <w:rPr>
          <w:rStyle w:val="highlight"/>
          <w:rFonts w:cstheme="minorHAnsi"/>
          <w:sz w:val="24"/>
          <w:szCs w:val="24"/>
        </w:rPr>
        <w:instrText xml:space="preserve"> ADDIN ZOTERO_ITEM CSL_CITATION {"citationID":"otLHjOQq","properties":{"formattedCitation":"(Evans, 2007)","plainCitation":"(Evans, 2007)","noteIndex":0},"citationItems":[{"id":4917,"uris":["http://zotero.org/users/8741181/items/V2HXHCYP"],"itemData":{"id":4917,"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Evans, 2007)</w:t>
      </w:r>
      <w:r w:rsidRPr="009106F1">
        <w:rPr>
          <w:rStyle w:val="highlight"/>
          <w:rFonts w:cstheme="minorHAnsi"/>
          <w:sz w:val="24"/>
          <w:szCs w:val="24"/>
        </w:rPr>
        <w:fldChar w:fldCharType="end"/>
      </w:r>
      <w:r w:rsidRPr="009106F1">
        <w:rPr>
          <w:rStyle w:val="highlight"/>
          <w:rFonts w:cstheme="minorHAnsi"/>
          <w:sz w:val="24"/>
          <w:szCs w:val="24"/>
        </w:rPr>
        <w:t xml:space="preserve">. Bounded agency is a concept that argues that agency of the individual is situational, and bounded to the circumstances of place and time </w:t>
      </w:r>
      <w:r w:rsidRPr="009106F1">
        <w:rPr>
          <w:rStyle w:val="highlight"/>
          <w:rFonts w:cstheme="minorHAnsi"/>
          <w:sz w:val="24"/>
          <w:szCs w:val="24"/>
        </w:rPr>
        <w:fldChar w:fldCharType="begin"/>
      </w:r>
      <w:r w:rsidRPr="009106F1">
        <w:rPr>
          <w:rStyle w:val="highlight"/>
          <w:rFonts w:cstheme="minorHAnsi"/>
          <w:sz w:val="24"/>
          <w:szCs w:val="24"/>
        </w:rPr>
        <w:instrText xml:space="preserve"> ADDIN ZOTERO_ITEM CSL_CITATION {"citationID":"bS8uQcQl","properties":{"formattedCitation":"(Bernardi, Huinink and Settersten, 2019)","plainCitation":"(Bernardi, Huinink and Settersten, 2019)","dontUpdate":true,"noteIndex":0},"citationItems":[{"id":1342,"uris":["http://zotero.org/users/8741181/items/8E48JGVD"],"itemData":{"id":1342,"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106F1">
        <w:rPr>
          <w:rStyle w:val="highlight"/>
          <w:rFonts w:cstheme="minorHAnsi"/>
          <w:sz w:val="24"/>
          <w:szCs w:val="24"/>
        </w:rPr>
        <w:fldChar w:fldCharType="separate"/>
      </w:r>
      <w:r w:rsidRPr="009106F1">
        <w:rPr>
          <w:rFonts w:cstheme="minorHAnsi"/>
          <w:sz w:val="24"/>
          <w:szCs w:val="24"/>
        </w:rPr>
        <w:t>(Bernardi et al 2019: 3)</w:t>
      </w:r>
      <w:r w:rsidRPr="009106F1">
        <w:rPr>
          <w:rStyle w:val="highlight"/>
          <w:rFonts w:cstheme="minorHAnsi"/>
          <w:sz w:val="24"/>
          <w:szCs w:val="24"/>
        </w:rPr>
        <w:fldChar w:fldCharType="end"/>
      </w:r>
      <w:r w:rsidRPr="009106F1">
        <w:rPr>
          <w:rStyle w:val="highlight"/>
          <w:rFonts w:cstheme="minorHAnsi"/>
          <w:sz w:val="24"/>
          <w:szCs w:val="24"/>
        </w:rPr>
        <w:t xml:space="preserve">. </w:t>
      </w:r>
    </w:p>
    <w:p w14:paraId="12F23A40" w14:textId="77777777" w:rsidR="00B947F6" w:rsidRPr="009106F1" w:rsidRDefault="00B947F6" w:rsidP="00B947F6">
      <w:pPr>
        <w:rPr>
          <w:rFonts w:cstheme="minorHAnsi"/>
          <w:sz w:val="24"/>
          <w:szCs w:val="24"/>
        </w:rPr>
      </w:pPr>
      <w:r w:rsidRPr="009106F1">
        <w:rPr>
          <w:rFonts w:cstheme="minorHAnsi"/>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ibid). This means that outcomes within one domain (say school) are interrelated with the outcomes and behaviours of other domains (say work). Finally, a life course perspective allows for insightful comparison across cohorts to study how such cohorts have responded differently to the consequences of their early transitions </w:t>
      </w:r>
      <w:r w:rsidRPr="009106F1">
        <w:rPr>
          <w:rFonts w:cstheme="minorHAnsi"/>
          <w:sz w:val="24"/>
          <w:szCs w:val="24"/>
        </w:rPr>
        <w:fldChar w:fldCharType="begin"/>
      </w:r>
      <w:r w:rsidRPr="009106F1">
        <w:rPr>
          <w:rFonts w:cstheme="minorHAnsi"/>
          <w:sz w:val="24"/>
          <w:szCs w:val="24"/>
        </w:rPr>
        <w:instrText xml:space="preserve"> ADDIN ZOTERO_ITEM CSL_CITATION {"citationID":"4ET80rh3","properties":{"formattedCitation":"(Elder, 1994)","plainCitation":"(Elder, 1994)","dontUpdate":true,"noteIndex":0},"citationItems":[{"id":1837,"uris":["http://zotero.org/users/8741181/items/GFM2G5HQ"],"itemData":{"id":1837,"type":"article-journal","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Elder, 1994: 5)</w:t>
      </w:r>
      <w:r w:rsidRPr="009106F1">
        <w:rPr>
          <w:rFonts w:cstheme="minorHAnsi"/>
          <w:sz w:val="24"/>
          <w:szCs w:val="24"/>
        </w:rPr>
        <w:fldChar w:fldCharType="end"/>
      </w:r>
      <w:r w:rsidRPr="009106F1">
        <w:rPr>
          <w:rFonts w:cstheme="minorHAnsi"/>
          <w:sz w:val="24"/>
          <w:szCs w:val="24"/>
        </w:rPr>
        <w:t>.</w:t>
      </w:r>
    </w:p>
    <w:p w14:paraId="71B16677" w14:textId="77777777" w:rsidR="00B947F6" w:rsidRPr="009106F1" w:rsidRDefault="00B947F6" w:rsidP="00B947F6">
      <w:pPr>
        <w:rPr>
          <w:rFonts w:cstheme="minorHAnsi"/>
          <w:sz w:val="24"/>
          <w:szCs w:val="24"/>
        </w:rPr>
      </w:pPr>
      <w:r w:rsidRPr="009106F1">
        <w:rPr>
          <w:rFonts w:cstheme="minorHAnsi"/>
          <w:sz w:val="24"/>
          <w:szCs w:val="24"/>
        </w:rPr>
        <w:t xml:space="preserve">The second theme of structuration argues that structural factors like social class, gender, ethnicity still play an important role in shaping the lives of individuals and are indeed determinants for the individual who is pursuing the ‘imperative of living a life of one’s own’ </w:t>
      </w:r>
      <w:r w:rsidRPr="009106F1">
        <w:rPr>
          <w:rFonts w:cstheme="minorHAnsi"/>
          <w:sz w:val="24"/>
          <w:szCs w:val="24"/>
        </w:rPr>
        <w:fldChar w:fldCharType="begin"/>
      </w:r>
      <w:r w:rsidRPr="009106F1">
        <w:rPr>
          <w:rFonts w:cstheme="minorHAnsi"/>
          <w:sz w:val="24"/>
          <w:szCs w:val="24"/>
        </w:rPr>
        <w:instrText xml:space="preserve"> ADDIN ZOTERO_ITEM CSL_CITATION {"citationID":"JxfgErp7","properties":{"formattedCitation":"(Beck, 2002)","plainCitation":"(Beck, 2002)","noteIndex":0},"citationItems":[{"id":4915,"uris":["http://zotero.org/users/8741181/items/YFZGHJNE"],"itemData":{"id":4915,"type":"book","publisher":"SAGE Publications","title":"Individualisation: Institutionalized Individualism and its Social and Political Consequences","volume":"13","author":[{"family":"Beck","given":"U"}],"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ck, 2002)</w:t>
      </w:r>
      <w:r w:rsidRPr="009106F1">
        <w:rPr>
          <w:rFonts w:cstheme="minorHAnsi"/>
          <w:sz w:val="24"/>
          <w:szCs w:val="24"/>
        </w:rPr>
        <w:fldChar w:fldCharType="end"/>
      </w:r>
      <w:r w:rsidRPr="009106F1">
        <w:rPr>
          <w:rFonts w:cstheme="minorHAnsi"/>
          <w:sz w:val="24"/>
          <w:szCs w:val="24"/>
        </w:rPr>
        <w:t xml:space="preserve">. Individualisation argues that in place of these ‘collective guides’ </w:t>
      </w:r>
      <w:r w:rsidRPr="009106F1">
        <w:rPr>
          <w:rFonts w:cstheme="minorHAnsi"/>
          <w:sz w:val="24"/>
          <w:szCs w:val="24"/>
        </w:rPr>
        <w:fldChar w:fldCharType="begin"/>
      </w:r>
      <w:r w:rsidRPr="009106F1">
        <w:rPr>
          <w:rFonts w:cstheme="minorHAnsi"/>
          <w:sz w:val="24"/>
          <w:szCs w:val="24"/>
        </w:rPr>
        <w:instrText xml:space="preserve"> ADDIN ZOTERO_ITEM CSL_CITATION {"citationID":"tlxArYAA","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4)</w:t>
      </w:r>
      <w:r w:rsidRPr="009106F1">
        <w:rPr>
          <w:rFonts w:cstheme="minorHAnsi"/>
          <w:sz w:val="24"/>
          <w:szCs w:val="24"/>
        </w:rPr>
        <w:fldChar w:fldCharType="end"/>
      </w:r>
      <w:r w:rsidRPr="009106F1">
        <w:rPr>
          <w:rFonts w:cstheme="minorHAnsi"/>
          <w:sz w:val="24"/>
          <w:szCs w:val="24"/>
        </w:rPr>
        <w:t xml:space="preserve"> individualised identities that have greater scope beyond the mere structures </w:t>
      </w:r>
      <w:r w:rsidRPr="009106F1">
        <w:rPr>
          <w:rFonts w:cstheme="minorHAnsi"/>
          <w:sz w:val="24"/>
          <w:szCs w:val="24"/>
        </w:rPr>
        <w:fldChar w:fldCharType="begin"/>
      </w:r>
      <w:r w:rsidRPr="009106F1">
        <w:rPr>
          <w:rFonts w:cstheme="minorHAnsi"/>
          <w:sz w:val="24"/>
          <w:szCs w:val="24"/>
        </w:rPr>
        <w:instrText xml:space="preserve"> ADDIN ZOTERO_ITEM CSL_CITATION {"citationID":"A2f4I66a","properties":{"formattedCitation":"(Murray, 2011)","plainCitation":"(Murray, 2011)","dontUpdate":true,"noteIndex":0},"citationItems":[{"id":4473,"uris":["http://zotero.org/users/8741181/items/V6RJDPBY"],"itemData":{"id":4473,"type":"article-journal","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urray, 2011: 26)</w:t>
      </w:r>
      <w:r w:rsidRPr="009106F1">
        <w:rPr>
          <w:rFonts w:cstheme="minorHAnsi"/>
          <w:sz w:val="24"/>
          <w:szCs w:val="24"/>
        </w:rPr>
        <w:fldChar w:fldCharType="end"/>
      </w:r>
      <w:r w:rsidRPr="009106F1">
        <w:rPr>
          <w:rFonts w:cstheme="minorHAnsi"/>
          <w:sz w:val="24"/>
          <w:szCs w:val="24"/>
        </w:rPr>
        <w:t xml:space="preserve"> they inhabit are able to create complex and subjective lifestyles that deviate from the much more rigid structures detailed above </w:t>
      </w:r>
      <w:r w:rsidRPr="009106F1">
        <w:rPr>
          <w:rFonts w:cstheme="minorHAnsi"/>
          <w:sz w:val="24"/>
          <w:szCs w:val="24"/>
        </w:rPr>
        <w:fldChar w:fldCharType="begin"/>
      </w:r>
      <w:r w:rsidRPr="009106F1">
        <w:rPr>
          <w:rFonts w:cstheme="minorHAnsi"/>
          <w:sz w:val="24"/>
          <w:szCs w:val="24"/>
        </w:rPr>
        <w:instrText xml:space="preserve"> ADDIN ZOTERO_ITEM CSL_CITATION {"citationID":"DIKXnPo7","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5)</w:t>
      </w:r>
      <w:r w:rsidRPr="009106F1">
        <w:rPr>
          <w:rFonts w:cstheme="minorHAnsi"/>
          <w:sz w:val="24"/>
          <w:szCs w:val="24"/>
        </w:rPr>
        <w:fldChar w:fldCharType="end"/>
      </w:r>
      <w:r w:rsidRPr="009106F1">
        <w:rPr>
          <w:rFonts w:cstheme="minorHAnsi"/>
          <w:sz w:val="24"/>
          <w:szCs w:val="24"/>
        </w:rPr>
        <w:t xml:space="preserve">. </w:t>
      </w:r>
    </w:p>
    <w:p w14:paraId="3DB4CC6E" w14:textId="557A80AE" w:rsidR="00B947F6" w:rsidRPr="009106F1" w:rsidRDefault="00B947F6" w:rsidP="00B947F6">
      <w:pPr>
        <w:rPr>
          <w:rFonts w:cstheme="minorHAnsi"/>
          <w:sz w:val="24"/>
          <w:szCs w:val="24"/>
        </w:rPr>
      </w:pPr>
      <w:r w:rsidRPr="009106F1">
        <w:rPr>
          <w:rFonts w:cstheme="minorHAnsi"/>
          <w:sz w:val="24"/>
          <w:szCs w:val="24"/>
        </w:rPr>
        <w:lastRenderedPageBreak/>
        <w:t xml:space="preserve">If the individualisation thesis were to be correct it would demonstrate itself empirically and repeatably. However, as Gayle et al </w:t>
      </w:r>
      <w:r w:rsidRPr="009106F1">
        <w:rPr>
          <w:rFonts w:cstheme="minorHAnsi"/>
          <w:sz w:val="24"/>
          <w:szCs w:val="24"/>
        </w:rPr>
        <w:fldChar w:fldCharType="begin"/>
      </w:r>
      <w:r w:rsidRPr="009106F1">
        <w:rPr>
          <w:rFonts w:cstheme="minorHAnsi"/>
          <w:sz w:val="24"/>
          <w:szCs w:val="24"/>
        </w:rPr>
        <w:instrText xml:space="preserve"> ADDIN ZOTERO_ITEM CSL_CITATION {"citationID":"rgkW5Qdq","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9)</w:t>
      </w:r>
      <w:r w:rsidRPr="009106F1">
        <w:rPr>
          <w:rFonts w:cstheme="minorHAnsi"/>
          <w:sz w:val="24"/>
          <w:szCs w:val="24"/>
        </w:rPr>
        <w:fldChar w:fldCharType="end"/>
      </w:r>
      <w:r w:rsidRPr="009106F1">
        <w:rPr>
          <w:rFonts w:cstheme="minorHAnsi"/>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106F1">
        <w:rPr>
          <w:rFonts w:cstheme="minorHAnsi"/>
          <w:sz w:val="24"/>
          <w:szCs w:val="24"/>
        </w:rPr>
        <w:t>detraditionalization</w:t>
      </w:r>
      <w:r w:rsidRPr="009106F1">
        <w:rPr>
          <w:rFonts w:cstheme="minorHAnsi"/>
          <w:sz w:val="24"/>
          <w:szCs w:val="24"/>
        </w:rPr>
        <w:t xml:space="preserve">’ </w:t>
      </w:r>
      <w:r w:rsidRPr="009106F1">
        <w:rPr>
          <w:rFonts w:cstheme="minorHAnsi"/>
          <w:sz w:val="24"/>
          <w:szCs w:val="24"/>
        </w:rPr>
        <w:fldChar w:fldCharType="begin"/>
      </w:r>
      <w:r w:rsidRPr="009106F1">
        <w:rPr>
          <w:rFonts w:cstheme="minorHAnsi"/>
          <w:sz w:val="24"/>
          <w:szCs w:val="24"/>
        </w:rPr>
        <w:instrText xml:space="preserve"> ADDIN ZOTERO_ITEM CSL_CITATION {"citationID":"rD6Nd7dy","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w:t>
      </w:r>
      <w:r w:rsidRPr="009106F1">
        <w:rPr>
          <w:rFonts w:cstheme="minorHAnsi"/>
          <w:sz w:val="24"/>
          <w:szCs w:val="24"/>
        </w:rPr>
        <w:fldChar w:fldCharType="end"/>
      </w:r>
      <w:r w:rsidRPr="009106F1">
        <w:rPr>
          <w:rFonts w:cstheme="minorHAnsi"/>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106F1">
        <w:rPr>
          <w:rFonts w:cstheme="minorHAnsi"/>
          <w:sz w:val="24"/>
          <w:szCs w:val="24"/>
        </w:rPr>
        <w:fldChar w:fldCharType="begin"/>
      </w:r>
      <w:r w:rsidRPr="009106F1">
        <w:rPr>
          <w:rFonts w:cstheme="minorHAnsi"/>
          <w:sz w:val="24"/>
          <w:szCs w:val="24"/>
        </w:rPr>
        <w:instrText xml:space="preserve"> ADDIN ZOTERO_ITEM CSL_CITATION {"citationID":"jrY50bqD","properties":{"formattedCitation":"(Goodwin and O\\uc0\\u8217{}Connor, 2005)","plainCitation":"(Goodwin and O’Connor, 2005)","dontUpdate":true,"noteIndex":0},"citationItems":[{"id":1249,"uris":["http://zotero.org/users/8741181/items/665XWN3M"],"itemData":{"id":1249,"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odwin and O’Connor, 2005: 4)</w:t>
      </w:r>
      <w:r w:rsidRPr="009106F1">
        <w:rPr>
          <w:rFonts w:cstheme="minorHAnsi"/>
          <w:sz w:val="24"/>
          <w:szCs w:val="24"/>
        </w:rPr>
        <w:fldChar w:fldCharType="end"/>
      </w:r>
      <w:r w:rsidRPr="009106F1">
        <w:rPr>
          <w:rFonts w:cstheme="minorHAnsi"/>
          <w:sz w:val="24"/>
          <w:szCs w:val="24"/>
        </w:rPr>
        <w:t xml:space="preserve">. In other words, individualisation fails to account for the still apparently strong influence of structural elements on a person. </w:t>
      </w:r>
    </w:p>
    <w:p w14:paraId="5C1372B3" w14:textId="77777777" w:rsidR="00B947F6" w:rsidRPr="009106F1" w:rsidRDefault="00B947F6" w:rsidP="00B947F6">
      <w:pPr>
        <w:rPr>
          <w:rFonts w:cstheme="minorHAnsi"/>
          <w:sz w:val="24"/>
          <w:szCs w:val="24"/>
        </w:rPr>
      </w:pPr>
      <w:r w:rsidRPr="009106F1">
        <w:rPr>
          <w:rFonts w:cstheme="minorHAnsi"/>
          <w:sz w:val="24"/>
          <w:szCs w:val="24"/>
        </w:rPr>
        <w:t xml:space="preserve">Another critique towards structuration theory – the relevance of social class – argues that structures are important, but the specific role of social class is one that is on the decline. In other words, new structural cleavages have arisen over and above class based effects </w:t>
      </w:r>
      <w:r w:rsidRPr="009106F1">
        <w:rPr>
          <w:rFonts w:cstheme="minorHAnsi"/>
          <w:sz w:val="24"/>
          <w:szCs w:val="24"/>
        </w:rPr>
        <w:fldChar w:fldCharType="begin"/>
      </w:r>
      <w:r w:rsidRPr="009106F1">
        <w:rPr>
          <w:rFonts w:cstheme="minorHAnsi"/>
          <w:sz w:val="24"/>
          <w:szCs w:val="24"/>
        </w:rPr>
        <w:instrText xml:space="preserve"> ADDIN ZOTERO_ITEM CSL_CITATION {"citationID":"sGh1YvUo","properties":{"formattedCitation":"(Devine, 2017)","plainCitation":"(Devine, 2017)","noteIndex":0},"citationItems":[{"id":12638,"uris":["http://zotero.org/users/8741181/items/WLFWAAAM"],"itemData":{"id":12638,"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evine, 2017)</w:t>
      </w:r>
      <w:r w:rsidRPr="009106F1">
        <w:rPr>
          <w:rFonts w:cstheme="minorHAnsi"/>
          <w:sz w:val="24"/>
          <w:szCs w:val="24"/>
        </w:rPr>
        <w:fldChar w:fldCharType="end"/>
      </w:r>
      <w:r w:rsidRPr="009106F1">
        <w:rPr>
          <w:rFonts w:cstheme="minorHAnsi"/>
          <w:sz w:val="24"/>
          <w:szCs w:val="24"/>
        </w:rPr>
        <w:t xml:space="preserve">. This ‘new structuralism’ has argued that consumption-based cleavages – most important of which related to housing tenure – are more influential on outcomes compared to social class.  Unfortunately for proponents of new structuralism, empirical literature within the NCDS demonstrates a persistent class effect on outcomes for young people </w:t>
      </w:r>
      <w:r w:rsidRPr="009106F1">
        <w:rPr>
          <w:rFonts w:cstheme="minorHAnsi"/>
          <w:sz w:val="24"/>
          <w:szCs w:val="24"/>
        </w:rPr>
        <w:fldChar w:fldCharType="begin"/>
      </w:r>
      <w:r w:rsidRPr="009106F1">
        <w:rPr>
          <w:rFonts w:cstheme="minorHAnsi"/>
          <w:sz w:val="24"/>
          <w:szCs w:val="24"/>
        </w:rPr>
        <w:instrText xml:space="preserve"> ADDIN ZOTERO_ITEM CSL_CITATION {"citationID":"t5a7AiU7","properties":{"formattedCitation":"(Micklewright, 1989)","plainCitation":"(Micklewright, 1989)","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w:t>
      </w:r>
      <w:r w:rsidRPr="009106F1">
        <w:rPr>
          <w:rFonts w:cstheme="minorHAnsi"/>
          <w:sz w:val="24"/>
          <w:szCs w:val="24"/>
        </w:rPr>
        <w:fldChar w:fldCharType="end"/>
      </w:r>
      <w:r w:rsidRPr="009106F1">
        <w:rPr>
          <w:rFonts w:cstheme="minorHAnsi"/>
          <w:sz w:val="24"/>
          <w:szCs w:val="24"/>
        </w:rPr>
        <w:t xml:space="preserve">. </w:t>
      </w:r>
    </w:p>
    <w:p w14:paraId="71241597" w14:textId="77777777" w:rsidR="00B947F6" w:rsidRPr="009106F1" w:rsidRDefault="00B947F6" w:rsidP="00B947F6">
      <w:pPr>
        <w:rPr>
          <w:rFonts w:cstheme="minorHAnsi"/>
          <w:sz w:val="24"/>
          <w:szCs w:val="24"/>
        </w:rPr>
      </w:pPr>
      <w:r w:rsidRPr="009106F1">
        <w:rPr>
          <w:rFonts w:cstheme="minorHAnsi"/>
          <w:sz w:val="24"/>
          <w:szCs w:val="24"/>
        </w:rPr>
        <w:t xml:space="preserve">Structuration appears to not appreciate the increasing levels of complexity that are placed upon such persons. In this then, it is best to call for a structured individualism thesis. One that recognises in a risk society, that whilst pathways are different and numerous, as empirical data </w:t>
      </w:r>
      <w:r w:rsidRPr="009106F1">
        <w:rPr>
          <w:rFonts w:cstheme="minorHAnsi"/>
          <w:sz w:val="24"/>
          <w:szCs w:val="24"/>
        </w:rPr>
        <w:fldChar w:fldCharType="begin"/>
      </w:r>
      <w:r w:rsidRPr="009106F1">
        <w:rPr>
          <w:rFonts w:cstheme="minorHAnsi"/>
          <w:sz w:val="24"/>
          <w:szCs w:val="24"/>
        </w:rPr>
        <w:instrText xml:space="preserve"> ADDIN ZOTERO_ITEM CSL_CITATION {"citationID":"SX3h6El9","properties":{"formattedCitation":"(Roberts, 2003)","plainCitation":"(Roberts, 2003)","dontUpdate":true,"noteIndex":0},"citationItems":[{"id":661,"uris":["http://zotero.org/users/8741181/items/JQQT54HU"],"itemData":{"id":661,"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berts, 2003: 484)</w:t>
      </w:r>
      <w:r w:rsidRPr="009106F1">
        <w:rPr>
          <w:rFonts w:cstheme="minorHAnsi"/>
          <w:sz w:val="24"/>
          <w:szCs w:val="24"/>
        </w:rPr>
        <w:fldChar w:fldCharType="end"/>
      </w:r>
      <w:r w:rsidRPr="009106F1">
        <w:rPr>
          <w:rFonts w:cstheme="minorHAnsi"/>
          <w:sz w:val="24"/>
          <w:szCs w:val="24"/>
        </w:rPr>
        <w:t xml:space="preserve"> demonstrates they are still heavily influenced by the structures of society </w:t>
      </w:r>
      <w:r w:rsidRPr="009106F1">
        <w:rPr>
          <w:rFonts w:cstheme="minorHAnsi"/>
          <w:sz w:val="24"/>
          <w:szCs w:val="24"/>
        </w:rPr>
        <w:fldChar w:fldCharType="begin"/>
      </w:r>
      <w:r w:rsidRPr="009106F1">
        <w:rPr>
          <w:rFonts w:cstheme="minorHAnsi"/>
          <w:sz w:val="24"/>
          <w:szCs w:val="24"/>
        </w:rPr>
        <w:instrText xml:space="preserve"> ADDIN ZOTERO_ITEM CSL_CITATION {"citationID":"qc6wMCNp","properties":{"formattedCitation":"(Gayle, Lambert and Murray, 2009)","plainCitation":"(Gayle, Lambert and Murray, 2009)","dontUpdate":true,"noteIndex":0},"citationItems":[{"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et al, 2009: 26)</w:t>
      </w:r>
      <w:r w:rsidRPr="009106F1">
        <w:rPr>
          <w:rFonts w:cstheme="minorHAnsi"/>
          <w:sz w:val="24"/>
          <w:szCs w:val="24"/>
        </w:rPr>
        <w:fldChar w:fldCharType="end"/>
      </w:r>
      <w:r w:rsidRPr="009106F1">
        <w:rPr>
          <w:rFonts w:cstheme="minorHAnsi"/>
          <w:sz w:val="24"/>
          <w:szCs w:val="24"/>
        </w:rPr>
        <w:t xml:space="preserve">.Overall, the literature stresses the relevance of contextual factors that also highlights the important of individual agency </w:t>
      </w:r>
      <w:r w:rsidRPr="009106F1">
        <w:rPr>
          <w:rFonts w:cstheme="minorHAnsi"/>
          <w:sz w:val="24"/>
          <w:szCs w:val="24"/>
        </w:rPr>
        <w:fldChar w:fldCharType="begin"/>
      </w:r>
      <w:r w:rsidRPr="009106F1">
        <w:rPr>
          <w:rFonts w:cstheme="minorHAnsi"/>
          <w:sz w:val="24"/>
          <w:szCs w:val="24"/>
        </w:rPr>
        <w:instrText xml:space="preserve"> ADDIN ZOTERO_ITEM CSL_CITATION {"citationID":"vBIP1pyM","properties":{"formattedCitation":"(Steiner, Hirschi and Akkermans, 2021)","plainCitation":"(Steiner, Hirschi and Akkermans, 2021)","dontUpdate":true,"noteIndex":0},"citationItems":[{"id":1247,"uris":["http://zotero.org/users/8741181/items/RZX8ZVU6"],"itemData":{"id":1247,"type":"article-journal","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einer et al, 2021: 8)</w:t>
      </w:r>
      <w:r w:rsidRPr="009106F1">
        <w:rPr>
          <w:rFonts w:cstheme="minorHAnsi"/>
          <w:sz w:val="24"/>
          <w:szCs w:val="24"/>
        </w:rPr>
        <w:fldChar w:fldCharType="end"/>
      </w:r>
      <w:r w:rsidRPr="009106F1">
        <w:rPr>
          <w:rFonts w:cstheme="minorHAnsi"/>
          <w:sz w:val="24"/>
          <w:szCs w:val="24"/>
        </w:rPr>
        <w:t xml:space="preserve">. </w:t>
      </w:r>
    </w:p>
    <w:p w14:paraId="105D3686" w14:textId="4F1E9E9E" w:rsidR="00B947F6" w:rsidRPr="009106F1" w:rsidRDefault="00B947F6" w:rsidP="00B947F6">
      <w:pPr>
        <w:rPr>
          <w:rFonts w:cstheme="minorHAnsi"/>
          <w:sz w:val="24"/>
          <w:szCs w:val="24"/>
        </w:rPr>
      </w:pPr>
      <w:r w:rsidRPr="009106F1">
        <w:rPr>
          <w:rFonts w:cstheme="minorHAnsi"/>
          <w:sz w:val="24"/>
          <w:szCs w:val="24"/>
        </w:rPr>
        <w:t xml:space="preserve">A central theme that has unfolded across this literature review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Pr="009106F1">
        <w:rPr>
          <w:rFonts w:cstheme="minorHAnsi"/>
          <w:sz w:val="24"/>
          <w:szCs w:val="24"/>
        </w:rPr>
        <w:fldChar w:fldCharType="begin"/>
      </w:r>
      <w:r w:rsidRPr="009106F1">
        <w:rPr>
          <w:rFonts w:cstheme="minorHAnsi"/>
          <w:sz w:val="24"/>
          <w:szCs w:val="24"/>
        </w:rPr>
        <w:instrText xml:space="preserve"> ADDIN ZOTERO_ITEM CSL_CITATION {"citationID":"exv8mbD0","properties":{"formattedCitation":"(Diewald and Mayer, 2008)","plainCitation":"(Diewald and Mayer, 2008)","dontUpdate":true,"noteIndex":0},"citationItems":[{"id":6667,"uris":["http://zotero.org/users/8741181/items/XRNKJLAW"],"itemData":{"id":666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iewald and Mayer, 2008: 7)</w:t>
      </w:r>
      <w:r w:rsidRPr="009106F1">
        <w:rPr>
          <w:rFonts w:cstheme="minorHAnsi"/>
          <w:sz w:val="24"/>
          <w:szCs w:val="24"/>
        </w:rPr>
        <w:fldChar w:fldCharType="end"/>
      </w:r>
      <w:r w:rsidRPr="009106F1">
        <w:rPr>
          <w:rFonts w:cstheme="minorHAnsi"/>
          <w:sz w:val="24"/>
          <w:szCs w:val="24"/>
        </w:rPr>
        <w:t xml:space="preserve"> theoretical modelling. The concept of agency is impacted based on different temporal foci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YR7RMVYX","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70)</w:t>
      </w:r>
      <w:r w:rsidRPr="009106F1">
        <w:rPr>
          <w:rFonts w:cstheme="minorHAnsi"/>
          <w:sz w:val="24"/>
          <w:szCs w:val="24"/>
        </w:rPr>
        <w:fldChar w:fldCharType="end"/>
      </w:r>
      <w:r w:rsidRPr="009106F1">
        <w:rPr>
          <w:rFonts w:cstheme="minorHAnsi"/>
          <w:sz w:val="24"/>
          <w:szCs w:val="24"/>
        </w:rPr>
        <w:t xml:space="preserve">. Understanding the life course requires a multidimensional notion of agency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B6ZJ0drS","properties":{"formattedCitation":"(Hitlin and Kirkpatrick Johnson, 2015)","plainCitation":"(Hitlin and Kirkpatrick Johnson, 2015)","dontUpdate":true,"noteIndex":0},"citationItems":[{"id":6710,"uris":["http://zotero.org/users/8741181/items/W7PXQ7MX","http://zotero.org/users/8741181/items/8NAMGEZD"],"itemData":{"id":6710,"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Kirkpatrick Johnson, 2015: 1431)</w:t>
      </w:r>
      <w:r w:rsidRPr="009106F1">
        <w:rPr>
          <w:rFonts w:cstheme="minorHAnsi"/>
          <w:sz w:val="24"/>
          <w:szCs w:val="24"/>
        </w:rPr>
        <w:fldChar w:fldCharType="end"/>
      </w:r>
      <w:r w:rsidRPr="009106F1">
        <w:rPr>
          <w:rFonts w:cstheme="minorHAnsi"/>
          <w:sz w:val="24"/>
          <w:szCs w:val="24"/>
        </w:rPr>
        <w:t xml:space="preserve">, as such Hitlin and Elder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3ncXZgG8","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2007: 171)</w:t>
      </w:r>
      <w:r w:rsidRPr="009106F1">
        <w:rPr>
          <w:rFonts w:cstheme="minorHAnsi"/>
          <w:sz w:val="24"/>
          <w:szCs w:val="24"/>
        </w:rPr>
        <w:fldChar w:fldCharType="end"/>
      </w:r>
      <w:r w:rsidRPr="009106F1">
        <w:rPr>
          <w:rFonts w:cstheme="minorHAnsi"/>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NPb4X9Sd","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77)</w:t>
      </w:r>
      <w:r w:rsidRPr="009106F1">
        <w:rPr>
          <w:rFonts w:cstheme="minorHAnsi"/>
          <w:sz w:val="24"/>
          <w:szCs w:val="24"/>
        </w:rPr>
        <w:fldChar w:fldCharType="end"/>
      </w:r>
      <w:r w:rsidRPr="009106F1">
        <w:rPr>
          <w:rFonts w:cstheme="minorHAnsi"/>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9106F1">
        <w:rPr>
          <w:rFonts w:cstheme="minorHAnsi"/>
          <w:sz w:val="24"/>
          <w:szCs w:val="24"/>
        </w:rPr>
        <w:fldChar w:fldCharType="begin"/>
      </w:r>
      <w:r w:rsidR="00224718" w:rsidRPr="009106F1">
        <w:rPr>
          <w:rFonts w:cstheme="minorHAnsi"/>
          <w:sz w:val="24"/>
          <w:szCs w:val="24"/>
        </w:rPr>
        <w:instrText xml:space="preserve"> ADDIN ZOTERO_ITEM CSL_CITATION {"citationID":"fno8fH0J","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82)</w:t>
      </w:r>
      <w:r w:rsidRPr="009106F1">
        <w:rPr>
          <w:rFonts w:cstheme="minorHAnsi"/>
          <w:sz w:val="24"/>
          <w:szCs w:val="24"/>
        </w:rPr>
        <w:fldChar w:fldCharType="end"/>
      </w:r>
      <w:r w:rsidRPr="009106F1">
        <w:rPr>
          <w:rFonts w:cstheme="minorHAnsi"/>
          <w:sz w:val="24"/>
          <w:szCs w:val="24"/>
        </w:rPr>
        <w:t>.</w:t>
      </w:r>
    </w:p>
    <w:p w14:paraId="63015F1C" w14:textId="77777777" w:rsidR="00B947F6" w:rsidRPr="009106F1" w:rsidRDefault="00B947F6" w:rsidP="00B947F6">
      <w:pPr>
        <w:rPr>
          <w:rFonts w:cstheme="minorHAnsi"/>
          <w:sz w:val="24"/>
          <w:szCs w:val="24"/>
        </w:rPr>
      </w:pPr>
      <w:r w:rsidRPr="009106F1">
        <w:rPr>
          <w:rFonts w:cstheme="minorHAnsi"/>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w:t>
      </w:r>
      <w:r w:rsidRPr="009106F1">
        <w:rPr>
          <w:rFonts w:cstheme="minorHAnsi"/>
          <w:sz w:val="24"/>
          <w:szCs w:val="24"/>
        </w:rPr>
        <w:lastRenderedPageBreak/>
        <w:t xml:space="preserve">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106F1">
        <w:rPr>
          <w:rFonts w:cstheme="minorHAnsi"/>
          <w:sz w:val="24"/>
          <w:szCs w:val="24"/>
        </w:rPr>
        <w:fldChar w:fldCharType="begin"/>
      </w:r>
      <w:r w:rsidRPr="009106F1">
        <w:rPr>
          <w:rFonts w:cstheme="minorHAnsi"/>
          <w:sz w:val="24"/>
          <w:szCs w:val="24"/>
        </w:rPr>
        <w:instrText xml:space="preserve"> ADDIN ZOTERO_ITEM CSL_CITATION {"citationID":"7ITdWbN4","properties":{"formattedCitation":"(Micklewright, 1989)","plainCitation":"(Micklewright, 1989)","noteIndex":0},"citationItems":[{"id":6537,"uris":["http://zotero.org/users/8741181/items/HRW5FXL4"],"itemData":{"id":6537,"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icklewright, 1989)</w:t>
      </w:r>
      <w:r w:rsidRPr="009106F1">
        <w:rPr>
          <w:rFonts w:cstheme="minorHAnsi"/>
          <w:sz w:val="24"/>
          <w:szCs w:val="24"/>
        </w:rPr>
        <w:fldChar w:fldCharType="end"/>
      </w:r>
      <w:r w:rsidRPr="009106F1">
        <w:rPr>
          <w:rFonts w:cstheme="minorHAnsi"/>
          <w:sz w:val="24"/>
          <w:szCs w:val="24"/>
        </w:rPr>
        <w:t xml:space="preserve">, as one example. </w:t>
      </w:r>
    </w:p>
    <w:p w14:paraId="46AAAA5C" w14:textId="77777777" w:rsidR="00B947F6" w:rsidRPr="009106F1" w:rsidRDefault="00B947F6" w:rsidP="00B947F6">
      <w:pPr>
        <w:rPr>
          <w:rFonts w:cstheme="minorHAnsi"/>
          <w:sz w:val="24"/>
          <w:szCs w:val="24"/>
        </w:rPr>
      </w:pPr>
      <w:r w:rsidRPr="009106F1">
        <w:rPr>
          <w:rFonts w:cstheme="minorHAnsi"/>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106F1">
        <w:rPr>
          <w:rFonts w:cstheme="minorHAnsi"/>
          <w:sz w:val="24"/>
          <w:szCs w:val="24"/>
        </w:rPr>
        <w:fldChar w:fldCharType="begin"/>
      </w:r>
      <w:r w:rsidRPr="009106F1">
        <w:rPr>
          <w:rFonts w:cstheme="minorHAnsi"/>
          <w:sz w:val="24"/>
          <w:szCs w:val="24"/>
        </w:rPr>
        <w:instrText xml:space="preserve"> ADDIN ZOTERO_ITEM CSL_CITATION {"citationID":"J0PrnB2r","properties":{"formattedCitation":"(Hitlin and Elder, 2007)","plainCitation":"(Hitlin and Elder, 2007)","dontUpdate":true,"noteIndex":0},"citationItems":[{"id":6715,"uris":["http://zotero.org/users/8741181/items/DAJ8EEW5"],"itemData":{"id":6715,"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Elder, 2007: 182)</w:t>
      </w:r>
      <w:r w:rsidRPr="009106F1">
        <w:rPr>
          <w:rFonts w:cstheme="minorHAnsi"/>
          <w:sz w:val="24"/>
          <w:szCs w:val="24"/>
        </w:rPr>
        <w:fldChar w:fldCharType="end"/>
      </w:r>
      <w:r w:rsidRPr="009106F1">
        <w:rPr>
          <w:rFonts w:cstheme="minorHAnsi"/>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9106F1">
        <w:rPr>
          <w:rFonts w:cstheme="minorHAnsi"/>
          <w:sz w:val="24"/>
          <w:szCs w:val="24"/>
        </w:rPr>
        <w:fldChar w:fldCharType="begin"/>
      </w:r>
      <w:r w:rsidRPr="009106F1">
        <w:rPr>
          <w:rFonts w:cstheme="minorHAnsi"/>
          <w:sz w:val="24"/>
          <w:szCs w:val="24"/>
        </w:rPr>
        <w:instrText xml:space="preserve"> ADDIN ZOTERO_ITEM CSL_CITATION {"citationID":"58zEne36","properties":{"formattedCitation":"(Hitlin and Johnson, 2015; Schmitt, 2021)","plainCitation":"(Hitlin and Johnson, 2015; Schmitt, 2021)","noteIndex":0},"citationItems":[{"id":6710,"uris":["http://zotero.org/users/8741181/items/W7PXQ7MX","http://zotero.org/users/8741181/items/8NAMGEZD"],"itemData":{"id":6710,"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1352,"uris":["http://zotero.org/users/8741181/items/XUUFEZD2"],"itemData":{"id":1352,"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itlin and Johnson, 2015; Schmitt, 2021)</w:t>
      </w:r>
      <w:r w:rsidRPr="009106F1">
        <w:rPr>
          <w:rFonts w:cstheme="minorHAnsi"/>
          <w:sz w:val="24"/>
          <w:szCs w:val="24"/>
        </w:rPr>
        <w:fldChar w:fldCharType="end"/>
      </w:r>
      <w:r w:rsidRPr="009106F1">
        <w:rPr>
          <w:rFonts w:cstheme="minorHAnsi"/>
          <w:sz w:val="24"/>
          <w:szCs w:val="24"/>
        </w:rPr>
        <w:t xml:space="preserve">. These structural influences have been identified as primarily related to social class and sex based structural inequalities. </w:t>
      </w:r>
    </w:p>
    <w:p w14:paraId="1C56688F" w14:textId="77777777" w:rsidR="00B947F6" w:rsidRPr="009106F1" w:rsidRDefault="00B947F6" w:rsidP="00B947F6">
      <w:pPr>
        <w:pStyle w:val="Heading2"/>
        <w:rPr>
          <w:rFonts w:asciiTheme="minorHAnsi" w:hAnsiTheme="minorHAnsi" w:cstheme="minorHAnsi"/>
          <w:b/>
          <w:bCs/>
          <w:color w:val="auto"/>
          <w:sz w:val="24"/>
          <w:szCs w:val="24"/>
        </w:rPr>
      </w:pPr>
      <w:bookmarkStart w:id="15" w:name="_Toc137904654"/>
      <w:r w:rsidRPr="009106F1">
        <w:rPr>
          <w:rFonts w:asciiTheme="minorHAnsi" w:hAnsiTheme="minorHAnsi" w:cstheme="minorHAnsi"/>
          <w:b/>
          <w:bCs/>
          <w:color w:val="auto"/>
          <w:sz w:val="24"/>
          <w:szCs w:val="24"/>
        </w:rPr>
        <w:t>Data and Methods</w:t>
      </w:r>
      <w:bookmarkEnd w:id="15"/>
    </w:p>
    <w:p w14:paraId="39F60752" w14:textId="77777777" w:rsidR="00B947F6" w:rsidRPr="009106F1" w:rsidRDefault="00B947F6" w:rsidP="00B947F6">
      <w:pPr>
        <w:rPr>
          <w:rFonts w:cstheme="minorHAnsi"/>
          <w:sz w:val="24"/>
          <w:szCs w:val="24"/>
        </w:rPr>
      </w:pPr>
      <w:r w:rsidRPr="009106F1">
        <w:rPr>
          <w:rFonts w:cstheme="minorHAnsi"/>
          <w:sz w:val="24"/>
          <w:szCs w:val="24"/>
        </w:rPr>
        <w:t xml:space="preserve">The relationship between father’s socio-economic background and economic activity after mandatory schooling is examined using large-scale, nationally representative data </w:t>
      </w:r>
      <w:r w:rsidRPr="009106F1">
        <w:rPr>
          <w:rFonts w:cstheme="minorHAnsi"/>
          <w:sz w:val="24"/>
          <w:szCs w:val="24"/>
        </w:rPr>
        <w:fldChar w:fldCharType="begin"/>
      </w:r>
      <w:r w:rsidRPr="009106F1">
        <w:rPr>
          <w:rFonts w:cstheme="minorHAnsi"/>
          <w:sz w:val="24"/>
          <w:szCs w:val="24"/>
        </w:rPr>
        <w:instrText xml:space="preserve"> ADDIN ZOTERO_ITEM CSL_CITATION {"citationID":"W8B12S2K","properties":{"formattedCitation":"(Bynner, 1998a)","plainCitation":"(Bynner, 1998a)","noteIndex":0},"citationItems":[{"id":11617,"uris":["http://zotero.org/users/8741181/items/FRYJXX2D"],"itemData":{"id":11617,"type":"article-journal","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Pr="009106F1">
        <w:rPr>
          <w:rFonts w:cstheme="minorHAnsi"/>
          <w:sz w:val="24"/>
          <w:szCs w:val="24"/>
        </w:rPr>
        <w:fldChar w:fldCharType="separate"/>
      </w:r>
      <w:r w:rsidRPr="009106F1">
        <w:rPr>
          <w:rFonts w:cstheme="minorHAnsi"/>
          <w:noProof/>
          <w:sz w:val="24"/>
          <w:szCs w:val="24"/>
        </w:rPr>
        <w:t>(Bynner, 1998a)</w:t>
      </w:r>
      <w:r w:rsidRPr="009106F1">
        <w:rPr>
          <w:rFonts w:cstheme="minorHAnsi"/>
          <w:sz w:val="24"/>
          <w:szCs w:val="24"/>
        </w:rPr>
        <w:fldChar w:fldCharType="end"/>
      </w:r>
      <w:r w:rsidRPr="009106F1">
        <w:rPr>
          <w:rFonts w:cstheme="minorHAnsi"/>
          <w:sz w:val="24"/>
          <w:szCs w:val="24"/>
        </w:rPr>
        <w:t xml:space="preserve"> collected from the National Childhood Development Survey (NCDS) – longitudinal data, allowing the analysis of long-term processes and outcomes of individuals </w:t>
      </w:r>
      <w:r w:rsidRPr="009106F1">
        <w:rPr>
          <w:rFonts w:cstheme="minorHAnsi"/>
          <w:sz w:val="24"/>
          <w:szCs w:val="24"/>
        </w:rPr>
        <w:fldChar w:fldCharType="begin"/>
      </w:r>
      <w:r w:rsidRPr="009106F1">
        <w:rPr>
          <w:rFonts w:cstheme="minorHAnsi"/>
          <w:sz w:val="24"/>
          <w:szCs w:val="24"/>
        </w:rPr>
        <w:instrText xml:space="preserve"> ADDIN ZOTERO_ITEM CSL_CITATION {"citationID":"YfY9PBDr","properties":{"formattedCitation":"(Bynner and Joshi, 2007; Field, 2011)","plainCitation":"(Bynner and Joshi, 2007; Field, 2011)","noteIndex":0},"citationItems":[{"id":11607,"uris":["http://zotero.org/users/8741181/items/89CZPKKN"],"itemData":{"id":11607,"type":"article-journal","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1718,"uris":["http://zotero.org/users/8741181/items/NH3W58WX"],"itemData":{"id":11718,"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ynner and Joshi, 2007; Field, 2011)</w:t>
      </w:r>
      <w:r w:rsidRPr="009106F1">
        <w:rPr>
          <w:rFonts w:cstheme="minorHAnsi"/>
          <w:sz w:val="24"/>
          <w:szCs w:val="24"/>
        </w:rPr>
        <w:fldChar w:fldCharType="end"/>
      </w:r>
      <w:r w:rsidRPr="009106F1">
        <w:rPr>
          <w:rFonts w:cstheme="minorHAnsi"/>
          <w:sz w:val="24"/>
          <w:szCs w:val="24"/>
        </w:rPr>
        <w:t xml:space="preserve">. Educational attainment, housing tenure, sex, reading, and maths scores are also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338BEF83" w:rsidR="00B947F6" w:rsidRPr="009106F1" w:rsidRDefault="00B947F6" w:rsidP="00B947F6">
      <w:pPr>
        <w:rPr>
          <w:rFonts w:cstheme="minorHAnsi"/>
          <w:sz w:val="24"/>
          <w:szCs w:val="24"/>
        </w:rPr>
      </w:pPr>
      <w:r w:rsidRPr="009106F1">
        <w:rPr>
          <w:rFonts w:cstheme="minorHAnsi"/>
          <w:sz w:val="24"/>
          <w:szCs w:val="24"/>
        </w:rPr>
        <w:t xml:space="preserve">Multinominal logistic regression will be used to understand the choice and </w:t>
      </w:r>
      <w:r w:rsidR="001E15AD" w:rsidRPr="009106F1">
        <w:rPr>
          <w:rFonts w:cstheme="minorHAnsi"/>
          <w:sz w:val="24"/>
          <w:szCs w:val="24"/>
        </w:rPr>
        <w:t>opportunities</w:t>
      </w:r>
      <w:r w:rsidRPr="009106F1">
        <w:rPr>
          <w:rFonts w:cstheme="minorHAnsi"/>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Pr>
          <w:rFonts w:cstheme="minorHAnsi"/>
          <w:sz w:val="24"/>
          <w:szCs w:val="24"/>
        </w:rPr>
        <w:t>conducted</w:t>
      </w:r>
      <w:r w:rsidRPr="009106F1">
        <w:rPr>
          <w:rFonts w:cstheme="minorHAnsi"/>
          <w:sz w:val="24"/>
          <w:szCs w:val="24"/>
        </w:rPr>
        <w:t xml:space="preserve"> in order to assess the impact, if any, missing data has on the substantive findings of the multinominal logistic regression model. </w:t>
      </w:r>
    </w:p>
    <w:p w14:paraId="0E5056D5" w14:textId="77777777" w:rsidR="00B947F6" w:rsidRPr="009106F1" w:rsidRDefault="00B947F6" w:rsidP="00B947F6">
      <w:pPr>
        <w:pStyle w:val="Heading3"/>
        <w:rPr>
          <w:rFonts w:asciiTheme="minorHAnsi" w:hAnsiTheme="minorHAnsi" w:cstheme="minorHAnsi"/>
          <w:b/>
          <w:bCs/>
          <w:color w:val="auto"/>
        </w:rPr>
      </w:pPr>
      <w:bookmarkStart w:id="16" w:name="_Toc137904655"/>
      <w:r w:rsidRPr="009106F1">
        <w:rPr>
          <w:rFonts w:asciiTheme="minorHAnsi" w:hAnsiTheme="minorHAnsi" w:cstheme="minorHAnsi"/>
          <w:b/>
          <w:bCs/>
          <w:color w:val="auto"/>
        </w:rPr>
        <w:t>Introduction to the NCDS data</w:t>
      </w:r>
      <w:bookmarkEnd w:id="16"/>
    </w:p>
    <w:p w14:paraId="4E0BF55D" w14:textId="351CD374" w:rsidR="00F94D1C" w:rsidRPr="009106F1" w:rsidRDefault="00B947F6" w:rsidP="00CE053C">
      <w:pPr>
        <w:rPr>
          <w:rFonts w:cstheme="minorHAnsi"/>
          <w:sz w:val="24"/>
          <w:szCs w:val="24"/>
        </w:rPr>
      </w:pPr>
      <w:r w:rsidRPr="009106F1">
        <w:rPr>
          <w:rFonts w:cstheme="minorHAnsi"/>
          <w:sz w:val="24"/>
          <w:szCs w:val="24"/>
        </w:rPr>
        <w:t xml:space="preserve">This work will use the National Child Development Study </w:t>
      </w:r>
      <w:r w:rsidRPr="009106F1">
        <w:rPr>
          <w:rFonts w:cstheme="minorHAnsi"/>
          <w:sz w:val="24"/>
          <w:szCs w:val="24"/>
        </w:rPr>
        <w:fldChar w:fldCharType="begin"/>
      </w:r>
      <w:r w:rsidRPr="009106F1">
        <w:rPr>
          <w:rFonts w:cstheme="minorHAnsi"/>
          <w:sz w:val="24"/>
          <w:szCs w:val="24"/>
        </w:rPr>
        <w:instrText xml:space="preserve"> ADDIN ZOTERO_ITEM CSL_CITATION {"citationID":"EjCJFlTK","properties":{"formattedCitation":"(University College London, UCL Institute of Education, and Centre for Longitudinal Studies, 2023)","plainCitation":"(University College London, UCL Institute of Education, and Centre for Longitudinal Studies, 2023)","dontUpdate":true,"noteIndex":0},"citationItems":[{"id":12654,"uris":["http://zotero.org/users/8741181/items/2WBPCDA8"],"itemData":{"id":12654,"type":"article-journal","abstract":"12th Release.","container-title":"UK Data Service","title":"National Child Development Study.","author":[{"family":"University College London","given":""},{"family":"UCL Institute of Education,","given":""},{"family":"Centre for Longitudinal Studies","given":""}],"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University College London et al, 2023)</w:t>
      </w:r>
      <w:r w:rsidRPr="009106F1">
        <w:rPr>
          <w:rFonts w:cstheme="minorHAnsi"/>
          <w:sz w:val="24"/>
          <w:szCs w:val="24"/>
        </w:rPr>
        <w:fldChar w:fldCharType="end"/>
      </w:r>
      <w:r w:rsidRPr="009106F1">
        <w:rPr>
          <w:rFonts w:cstheme="minorHAnsi"/>
          <w:sz w:val="24"/>
          <w:szCs w:val="24"/>
        </w:rPr>
        <w:t xml:space="preserve">. The NCDS is a nationally representative birth cohort study – the second of its kind in </w:t>
      </w:r>
      <w:r w:rsidRPr="009106F1">
        <w:rPr>
          <w:rFonts w:cstheme="minorHAnsi"/>
          <w:sz w:val="24"/>
          <w:szCs w:val="24"/>
        </w:rPr>
        <w:lastRenderedPageBreak/>
        <w:t xml:space="preserve">the UK. It followed 17,415 participants using a cross-sectional sampling design to collect participants from birth within the same week in 1958. For this analysis, sweeps 0-4 (up to age 23) will be used. For the outcome variable, monthly data from 1974-1981 was collected. These were all collected post-hoc at age 23. The outcome variable focuses on the economic activity state of individuals in the month of September 1974, or month 201. </w:t>
      </w:r>
    </w:p>
    <w:p w14:paraId="640F6711" w14:textId="3AF12410" w:rsidR="00CE053C" w:rsidRPr="009106F1" w:rsidRDefault="00CE053C" w:rsidP="00CE053C">
      <w:pPr>
        <w:pStyle w:val="Caption"/>
        <w:keepNext/>
        <w:rPr>
          <w:rFonts w:cstheme="minorHAnsi"/>
          <w:color w:val="auto"/>
          <w:sz w:val="24"/>
          <w:szCs w:val="24"/>
        </w:rPr>
      </w:pPr>
      <w:bookmarkStart w:id="17" w:name="_Toc137904670"/>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Sweeps Included for Analysis</w:t>
      </w:r>
      <w:bookmarkEnd w:id="17"/>
    </w:p>
    <w:tbl>
      <w:tblPr>
        <w:tblStyle w:val="PlainTable4"/>
        <w:tblW w:w="0" w:type="auto"/>
        <w:tblLook w:val="04A0" w:firstRow="1" w:lastRow="0" w:firstColumn="1" w:lastColumn="0" w:noHBand="0" w:noVBand="1"/>
      </w:tblPr>
      <w:tblGrid>
        <w:gridCol w:w="1502"/>
        <w:gridCol w:w="1502"/>
        <w:gridCol w:w="1503"/>
        <w:gridCol w:w="1503"/>
        <w:gridCol w:w="1503"/>
        <w:gridCol w:w="1503"/>
      </w:tblGrid>
      <w:tr w:rsidR="009106F1" w:rsidRPr="009106F1" w14:paraId="2BD238F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106F1" w:rsidRDefault="00B947F6" w:rsidP="00E1481F">
            <w:pPr>
              <w:rPr>
                <w:rFonts w:cstheme="minorHAnsi"/>
                <w:sz w:val="24"/>
                <w:szCs w:val="24"/>
              </w:rPr>
            </w:pPr>
            <w:r w:rsidRPr="009106F1">
              <w:rPr>
                <w:rFonts w:cstheme="minorHAnsi"/>
                <w:sz w:val="24"/>
                <w:szCs w:val="24"/>
              </w:rPr>
              <w:t>Year</w:t>
            </w:r>
          </w:p>
        </w:tc>
        <w:tc>
          <w:tcPr>
            <w:tcW w:w="1502" w:type="dxa"/>
          </w:tcPr>
          <w:p w14:paraId="49E9629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w:t>
            </w:r>
          </w:p>
        </w:tc>
        <w:tc>
          <w:tcPr>
            <w:tcW w:w="1503" w:type="dxa"/>
          </w:tcPr>
          <w:p w14:paraId="1977E18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w:t>
            </w:r>
          </w:p>
        </w:tc>
        <w:tc>
          <w:tcPr>
            <w:tcW w:w="1503" w:type="dxa"/>
          </w:tcPr>
          <w:p w14:paraId="27137AA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9</w:t>
            </w:r>
          </w:p>
        </w:tc>
        <w:tc>
          <w:tcPr>
            <w:tcW w:w="1503" w:type="dxa"/>
          </w:tcPr>
          <w:p w14:paraId="3155B34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74</w:t>
            </w:r>
          </w:p>
        </w:tc>
        <w:tc>
          <w:tcPr>
            <w:tcW w:w="1503" w:type="dxa"/>
          </w:tcPr>
          <w:p w14:paraId="3FCCB89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81</w:t>
            </w:r>
          </w:p>
        </w:tc>
      </w:tr>
      <w:tr w:rsidR="009106F1" w:rsidRPr="009106F1" w14:paraId="2601839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106F1" w:rsidRDefault="00B947F6" w:rsidP="00E1481F">
            <w:pPr>
              <w:rPr>
                <w:rFonts w:cstheme="minorHAnsi"/>
                <w:sz w:val="24"/>
                <w:szCs w:val="24"/>
              </w:rPr>
            </w:pPr>
            <w:r w:rsidRPr="009106F1">
              <w:rPr>
                <w:rFonts w:cstheme="minorHAnsi"/>
                <w:sz w:val="24"/>
                <w:szCs w:val="24"/>
              </w:rPr>
              <w:t>Age</w:t>
            </w:r>
          </w:p>
        </w:tc>
        <w:tc>
          <w:tcPr>
            <w:tcW w:w="1502" w:type="dxa"/>
          </w:tcPr>
          <w:p w14:paraId="717B042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Birth</w:t>
            </w:r>
          </w:p>
        </w:tc>
        <w:tc>
          <w:tcPr>
            <w:tcW w:w="1503" w:type="dxa"/>
          </w:tcPr>
          <w:p w14:paraId="175A738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w:t>
            </w:r>
          </w:p>
        </w:tc>
        <w:tc>
          <w:tcPr>
            <w:tcW w:w="1503" w:type="dxa"/>
          </w:tcPr>
          <w:p w14:paraId="040EE08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w:t>
            </w:r>
          </w:p>
        </w:tc>
        <w:tc>
          <w:tcPr>
            <w:tcW w:w="1503" w:type="dxa"/>
          </w:tcPr>
          <w:p w14:paraId="49C876C1"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1503" w:type="dxa"/>
          </w:tcPr>
          <w:p w14:paraId="2A80B08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w:t>
            </w:r>
          </w:p>
        </w:tc>
      </w:tr>
    </w:tbl>
    <w:p w14:paraId="2321E916" w14:textId="77777777" w:rsidR="00B947F6" w:rsidRPr="009106F1" w:rsidRDefault="00B947F6" w:rsidP="00B947F6">
      <w:pPr>
        <w:rPr>
          <w:rFonts w:cstheme="minorHAnsi"/>
          <w:sz w:val="24"/>
          <w:szCs w:val="24"/>
        </w:rPr>
      </w:pPr>
    </w:p>
    <w:p w14:paraId="66F7B16E" w14:textId="5CD63D11" w:rsidR="00B947F6" w:rsidRPr="009106F1" w:rsidRDefault="00B947F6" w:rsidP="00B947F6">
      <w:pPr>
        <w:rPr>
          <w:rFonts w:cstheme="minorHAnsi"/>
          <w:sz w:val="24"/>
          <w:szCs w:val="24"/>
        </w:rPr>
      </w:pPr>
      <w:r w:rsidRPr="009106F1">
        <w:rPr>
          <w:rFonts w:cstheme="minorHAnsi"/>
          <w:sz w:val="24"/>
          <w:szCs w:val="24"/>
        </w:rPr>
        <w:t>The NCDS cohort originated in 1958 (when participants were born) and continues to present day. For analysis in this analysis only data up until age 23 (wave 4) is considered. Table 1.</w:t>
      </w:r>
      <w:r w:rsidR="00804CFB" w:rsidRPr="009106F1">
        <w:rPr>
          <w:rFonts w:cstheme="minorHAnsi"/>
          <w:sz w:val="24"/>
          <w:szCs w:val="24"/>
        </w:rPr>
        <w:t>2</w:t>
      </w:r>
      <w:r w:rsidRPr="009106F1">
        <w:rPr>
          <w:rFonts w:cstheme="minorHAnsi"/>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4CBF2522" w:rsidR="00B947F6" w:rsidRPr="009106F1" w:rsidRDefault="00B947F6" w:rsidP="00B947F6">
      <w:pPr>
        <w:rPr>
          <w:rFonts w:cstheme="minorHAnsi"/>
          <w:sz w:val="24"/>
          <w:szCs w:val="24"/>
        </w:rPr>
      </w:pPr>
      <w:r w:rsidRPr="009106F1">
        <w:rPr>
          <w:rFonts w:cstheme="minorHAnsi"/>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9106F1">
        <w:rPr>
          <w:rFonts w:cstheme="minorHAnsi"/>
          <w:sz w:val="24"/>
          <w:szCs w:val="24"/>
        </w:rPr>
        <w:t>to</w:t>
      </w:r>
      <w:r w:rsidRPr="009106F1">
        <w:rPr>
          <w:rFonts w:cstheme="minorHAnsi"/>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as collected by a paper and pencil-based survey. With respect to the outcome of economic activity – that was a retrospective employment history question that had to be filled out from the age of 16 every month until their current age at 23. This level of detail does make the possibility of refusal a possibility. </w:t>
      </w:r>
    </w:p>
    <w:p w14:paraId="7F27052A" w14:textId="304A665D" w:rsidR="00D23B37" w:rsidRPr="009106F1" w:rsidRDefault="00B947F6" w:rsidP="00804CFB">
      <w:pPr>
        <w:rPr>
          <w:rFonts w:cstheme="minorHAnsi"/>
          <w:sz w:val="24"/>
          <w:szCs w:val="24"/>
        </w:rPr>
      </w:pPr>
      <w:r w:rsidRPr="009106F1">
        <w:rPr>
          <w:rFonts w:cstheme="minorHAnsi"/>
          <w:sz w:val="24"/>
          <w:szCs w:val="24"/>
        </w:rPr>
        <w:t xml:space="preserve">According to Hawkes and Plewis </w:t>
      </w:r>
      <w:r w:rsidRPr="009106F1">
        <w:rPr>
          <w:rFonts w:cstheme="minorHAnsi"/>
          <w:sz w:val="24"/>
          <w:szCs w:val="24"/>
        </w:rPr>
        <w:fldChar w:fldCharType="begin"/>
      </w:r>
      <w:r w:rsidRPr="009106F1">
        <w:rPr>
          <w:rFonts w:cstheme="minorHAnsi"/>
          <w:sz w:val="24"/>
          <w:szCs w:val="24"/>
        </w:rPr>
        <w:instrText xml:space="preserve"> ADDIN ZOTERO_ITEM CSL_CITATION {"citationID":"2CfA1tSE","properties":{"formattedCitation":"(Hawkes and Plewis, 2006)","plainCitation":"(Hawkes and Plewis, 2006)","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Hawkes and Plewis, 2006)</w:t>
      </w:r>
      <w:r w:rsidRPr="009106F1">
        <w:rPr>
          <w:rFonts w:cstheme="minorHAnsi"/>
          <w:sz w:val="24"/>
          <w:szCs w:val="24"/>
        </w:rPr>
        <w:fldChar w:fldCharType="end"/>
      </w:r>
      <w:r w:rsidRPr="009106F1">
        <w:rPr>
          <w:rFonts w:cstheme="minorHAnsi"/>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106F1">
        <w:rPr>
          <w:rFonts w:cstheme="minorHAnsi"/>
          <w:sz w:val="24"/>
          <w:szCs w:val="24"/>
        </w:rPr>
        <w:t>unknown</w:t>
      </w:r>
      <w:r w:rsidRPr="009106F1">
        <w:rPr>
          <w:rFonts w:cstheme="minorHAnsi"/>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106F1">
        <w:rPr>
          <w:rFonts w:cstheme="minorHAnsi"/>
          <w:sz w:val="24"/>
          <w:szCs w:val="24"/>
        </w:rPr>
        <w:fldChar w:fldCharType="begin"/>
      </w:r>
      <w:r w:rsidRPr="009106F1">
        <w:rPr>
          <w:rFonts w:cstheme="minorHAnsi"/>
          <w:sz w:val="24"/>
          <w:szCs w:val="24"/>
        </w:rPr>
        <w:instrText xml:space="preserve"> ADDIN ZOTERO_ITEM CSL_CITATION {"citationID":"hVy98TxT","properties":{"formattedCitation":"(Hawkes and Plewis, 2006; Silverwood {\\i{}et al.}, 2021)","plainCitation":"(Hawkes and Plewis, 2006; Silverwood et al., 2021)","dontUpdate":true,"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awkes and Plewis, </w:t>
      </w:r>
      <w:r w:rsidRPr="009106F1">
        <w:rPr>
          <w:rFonts w:cstheme="minorHAnsi"/>
          <w:sz w:val="24"/>
          <w:szCs w:val="24"/>
        </w:rPr>
        <w:lastRenderedPageBreak/>
        <w:t xml:space="preserve">2006: 489; Silverwood </w:t>
      </w:r>
      <w:r w:rsidRPr="009106F1">
        <w:rPr>
          <w:rFonts w:cstheme="minorHAnsi"/>
          <w:i/>
          <w:iCs/>
          <w:sz w:val="24"/>
          <w:szCs w:val="24"/>
        </w:rPr>
        <w:t>et al.</w:t>
      </w:r>
      <w:r w:rsidRPr="009106F1">
        <w:rPr>
          <w:rFonts w:cstheme="minorHAnsi"/>
          <w:sz w:val="24"/>
          <w:szCs w:val="24"/>
        </w:rPr>
        <w:t>, 2021: 3)</w:t>
      </w:r>
      <w:r w:rsidRPr="009106F1">
        <w:rPr>
          <w:rFonts w:cstheme="minorHAnsi"/>
          <w:sz w:val="24"/>
          <w:szCs w:val="24"/>
        </w:rPr>
        <w:fldChar w:fldCharType="end"/>
      </w:r>
      <w:r w:rsidRPr="009106F1">
        <w:rPr>
          <w:rFonts w:cstheme="minorHAnsi"/>
          <w:sz w:val="24"/>
          <w:szCs w:val="24"/>
        </w:rPr>
        <w:t xml:space="preserve">. This supports the need to apply missing data techniques. </w:t>
      </w:r>
    </w:p>
    <w:p w14:paraId="010F721F" w14:textId="0002AA25" w:rsidR="00CE053C" w:rsidRPr="009106F1" w:rsidRDefault="00CE053C" w:rsidP="00CE053C">
      <w:pPr>
        <w:pStyle w:val="Caption"/>
        <w:keepNext/>
        <w:rPr>
          <w:rFonts w:cstheme="minorHAnsi"/>
          <w:color w:val="auto"/>
          <w:sz w:val="24"/>
          <w:szCs w:val="24"/>
        </w:rPr>
      </w:pPr>
      <w:bookmarkStart w:id="18" w:name="_Toc137904671"/>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Participation in the NCDS from birth to 23 years</w:t>
      </w:r>
      <w:bookmarkEnd w:id="18"/>
    </w:p>
    <w:tbl>
      <w:tblPr>
        <w:tblStyle w:val="PlainTable4"/>
        <w:tblW w:w="9441" w:type="dxa"/>
        <w:tblLook w:val="04A0" w:firstRow="1" w:lastRow="0" w:firstColumn="1" w:lastColumn="0" w:noHBand="0" w:noVBand="1"/>
      </w:tblPr>
      <w:tblGrid>
        <w:gridCol w:w="1352"/>
        <w:gridCol w:w="1283"/>
        <w:gridCol w:w="736"/>
        <w:gridCol w:w="1213"/>
        <w:gridCol w:w="1486"/>
        <w:gridCol w:w="1405"/>
        <w:gridCol w:w="1966"/>
      </w:tblGrid>
      <w:tr w:rsidR="009106F1" w:rsidRPr="009106F1" w14:paraId="7A14103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106F1" w:rsidRDefault="00B947F6" w:rsidP="00E1481F">
            <w:pPr>
              <w:rPr>
                <w:rFonts w:eastAsia="Times New Roman" w:cstheme="minorHAnsi"/>
                <w:sz w:val="24"/>
                <w:szCs w:val="24"/>
                <w:lang w:eastAsia="en-GB"/>
              </w:rPr>
            </w:pPr>
          </w:p>
        </w:tc>
        <w:tc>
          <w:tcPr>
            <w:tcW w:w="0" w:type="auto"/>
            <w:hideMark/>
          </w:tcPr>
          <w:p w14:paraId="2F0172B0"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Total cohort</w:t>
            </w:r>
          </w:p>
        </w:tc>
        <w:tc>
          <w:tcPr>
            <w:tcW w:w="0" w:type="auto"/>
            <w:hideMark/>
          </w:tcPr>
          <w:p w14:paraId="65998EF2"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Dead</w:t>
            </w:r>
          </w:p>
        </w:tc>
        <w:tc>
          <w:tcPr>
            <w:tcW w:w="0" w:type="auto"/>
            <w:hideMark/>
          </w:tcPr>
          <w:p w14:paraId="4F0DBEEB"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Emigrants</w:t>
            </w:r>
          </w:p>
        </w:tc>
        <w:tc>
          <w:tcPr>
            <w:tcW w:w="0" w:type="auto"/>
            <w:hideMark/>
          </w:tcPr>
          <w:p w14:paraId="5D621184"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Eligible sample</w:t>
            </w:r>
          </w:p>
        </w:tc>
        <w:tc>
          <w:tcPr>
            <w:tcW w:w="0" w:type="auto"/>
            <w:hideMark/>
          </w:tcPr>
          <w:p w14:paraId="1646CE1F"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Participants</w:t>
            </w:r>
          </w:p>
        </w:tc>
        <w:tc>
          <w:tcPr>
            <w:tcW w:w="0" w:type="auto"/>
            <w:hideMark/>
          </w:tcPr>
          <w:p w14:paraId="355E3495"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 of eligible sample)</w:t>
            </w:r>
          </w:p>
        </w:tc>
      </w:tr>
      <w:tr w:rsidR="009106F1" w:rsidRPr="009106F1" w14:paraId="7E2DAF1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Birth – 1958</w:t>
            </w:r>
          </w:p>
        </w:tc>
        <w:tc>
          <w:tcPr>
            <w:tcW w:w="0" w:type="auto"/>
            <w:hideMark/>
          </w:tcPr>
          <w:p w14:paraId="588F3D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638</w:t>
            </w:r>
          </w:p>
        </w:tc>
        <w:tc>
          <w:tcPr>
            <w:tcW w:w="0" w:type="auto"/>
            <w:hideMark/>
          </w:tcPr>
          <w:p w14:paraId="0A2B00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0</w:t>
            </w:r>
          </w:p>
        </w:tc>
        <w:tc>
          <w:tcPr>
            <w:tcW w:w="0" w:type="auto"/>
            <w:hideMark/>
          </w:tcPr>
          <w:p w14:paraId="2EC7B2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0</w:t>
            </w:r>
          </w:p>
        </w:tc>
        <w:tc>
          <w:tcPr>
            <w:tcW w:w="0" w:type="auto"/>
            <w:hideMark/>
          </w:tcPr>
          <w:p w14:paraId="3E156E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638</w:t>
            </w:r>
          </w:p>
        </w:tc>
        <w:tc>
          <w:tcPr>
            <w:tcW w:w="0" w:type="auto"/>
            <w:hideMark/>
          </w:tcPr>
          <w:p w14:paraId="574A2D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7415</w:t>
            </w:r>
          </w:p>
        </w:tc>
        <w:tc>
          <w:tcPr>
            <w:tcW w:w="0" w:type="auto"/>
            <w:hideMark/>
          </w:tcPr>
          <w:p w14:paraId="53BFBF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8.7</w:t>
            </w:r>
          </w:p>
        </w:tc>
      </w:tr>
      <w:tr w:rsidR="009106F1" w:rsidRPr="009106F1" w14:paraId="57D01332"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7 – 1965</w:t>
            </w:r>
          </w:p>
        </w:tc>
        <w:tc>
          <w:tcPr>
            <w:tcW w:w="0" w:type="auto"/>
            <w:hideMark/>
          </w:tcPr>
          <w:p w14:paraId="4CFCA53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016</w:t>
            </w:r>
            <w:r w:rsidRPr="009106F1">
              <w:rPr>
                <w:rFonts w:eastAsia="Times New Roman" w:cstheme="minorHAnsi"/>
                <w:sz w:val="24"/>
                <w:szCs w:val="24"/>
                <w:vertAlign w:val="superscript"/>
                <w:lang w:eastAsia="en-GB"/>
              </w:rPr>
              <w:t>a</w:t>
            </w:r>
          </w:p>
        </w:tc>
        <w:tc>
          <w:tcPr>
            <w:tcW w:w="0" w:type="auto"/>
            <w:hideMark/>
          </w:tcPr>
          <w:p w14:paraId="135AD80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21</w:t>
            </w:r>
          </w:p>
        </w:tc>
        <w:tc>
          <w:tcPr>
            <w:tcW w:w="0" w:type="auto"/>
            <w:hideMark/>
          </w:tcPr>
          <w:p w14:paraId="1F1EE6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475</w:t>
            </w:r>
          </w:p>
        </w:tc>
        <w:tc>
          <w:tcPr>
            <w:tcW w:w="0" w:type="auto"/>
            <w:hideMark/>
          </w:tcPr>
          <w:p w14:paraId="7F703C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720</w:t>
            </w:r>
          </w:p>
        </w:tc>
        <w:tc>
          <w:tcPr>
            <w:tcW w:w="0" w:type="auto"/>
            <w:hideMark/>
          </w:tcPr>
          <w:p w14:paraId="0FDE8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5425</w:t>
            </w:r>
          </w:p>
        </w:tc>
        <w:tc>
          <w:tcPr>
            <w:tcW w:w="0" w:type="auto"/>
            <w:hideMark/>
          </w:tcPr>
          <w:p w14:paraId="666F53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2.3</w:t>
            </w:r>
          </w:p>
        </w:tc>
      </w:tr>
      <w:tr w:rsidR="009106F1" w:rsidRPr="009106F1" w14:paraId="4D37A01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11 – 1969</w:t>
            </w:r>
          </w:p>
        </w:tc>
        <w:tc>
          <w:tcPr>
            <w:tcW w:w="0" w:type="auto"/>
            <w:hideMark/>
          </w:tcPr>
          <w:p w14:paraId="359047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287</w:t>
            </w:r>
            <w:r w:rsidRPr="009106F1">
              <w:rPr>
                <w:rFonts w:eastAsia="Times New Roman" w:cstheme="minorHAnsi"/>
                <w:sz w:val="24"/>
                <w:szCs w:val="24"/>
                <w:vertAlign w:val="superscript"/>
                <w:lang w:eastAsia="en-GB"/>
              </w:rPr>
              <w:t>a</w:t>
            </w:r>
          </w:p>
        </w:tc>
        <w:tc>
          <w:tcPr>
            <w:tcW w:w="0" w:type="auto"/>
            <w:hideMark/>
          </w:tcPr>
          <w:p w14:paraId="7B22F9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40</w:t>
            </w:r>
          </w:p>
        </w:tc>
        <w:tc>
          <w:tcPr>
            <w:tcW w:w="0" w:type="auto"/>
            <w:hideMark/>
          </w:tcPr>
          <w:p w14:paraId="07C99C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01</w:t>
            </w:r>
          </w:p>
        </w:tc>
        <w:tc>
          <w:tcPr>
            <w:tcW w:w="0" w:type="auto"/>
            <w:hideMark/>
          </w:tcPr>
          <w:p w14:paraId="5C8AA8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746</w:t>
            </w:r>
          </w:p>
        </w:tc>
        <w:tc>
          <w:tcPr>
            <w:tcW w:w="0" w:type="auto"/>
            <w:hideMark/>
          </w:tcPr>
          <w:p w14:paraId="4E60B3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5337</w:t>
            </w:r>
          </w:p>
        </w:tc>
        <w:tc>
          <w:tcPr>
            <w:tcW w:w="0" w:type="auto"/>
            <w:hideMark/>
          </w:tcPr>
          <w:p w14:paraId="6EC316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1.6</w:t>
            </w:r>
          </w:p>
        </w:tc>
      </w:tr>
      <w:tr w:rsidR="009106F1" w:rsidRPr="009106F1" w14:paraId="52A5791B"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16 – 1974</w:t>
            </w:r>
          </w:p>
        </w:tc>
        <w:tc>
          <w:tcPr>
            <w:tcW w:w="0" w:type="auto"/>
            <w:hideMark/>
          </w:tcPr>
          <w:p w14:paraId="068BE6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558</w:t>
            </w:r>
            <w:r w:rsidRPr="009106F1">
              <w:rPr>
                <w:rFonts w:eastAsia="Times New Roman" w:cstheme="minorHAnsi"/>
                <w:sz w:val="24"/>
                <w:szCs w:val="24"/>
                <w:vertAlign w:val="superscript"/>
                <w:lang w:eastAsia="en-GB"/>
              </w:rPr>
              <w:t>a</w:t>
            </w:r>
          </w:p>
        </w:tc>
        <w:tc>
          <w:tcPr>
            <w:tcW w:w="0" w:type="auto"/>
            <w:hideMark/>
          </w:tcPr>
          <w:p w14:paraId="40178A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73</w:t>
            </w:r>
          </w:p>
        </w:tc>
        <w:tc>
          <w:tcPr>
            <w:tcW w:w="0" w:type="auto"/>
            <w:hideMark/>
          </w:tcPr>
          <w:p w14:paraId="621BF4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99</w:t>
            </w:r>
          </w:p>
        </w:tc>
        <w:tc>
          <w:tcPr>
            <w:tcW w:w="0" w:type="auto"/>
            <w:hideMark/>
          </w:tcPr>
          <w:p w14:paraId="657DCA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886</w:t>
            </w:r>
          </w:p>
        </w:tc>
        <w:tc>
          <w:tcPr>
            <w:tcW w:w="0" w:type="auto"/>
            <w:hideMark/>
          </w:tcPr>
          <w:p w14:paraId="25CA97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4654</w:t>
            </w:r>
          </w:p>
        </w:tc>
        <w:tc>
          <w:tcPr>
            <w:tcW w:w="0" w:type="auto"/>
            <w:hideMark/>
          </w:tcPr>
          <w:p w14:paraId="681397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86.8</w:t>
            </w:r>
          </w:p>
        </w:tc>
      </w:tr>
      <w:tr w:rsidR="009106F1" w:rsidRPr="009106F1" w14:paraId="698EA8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106F1" w:rsidRDefault="00B947F6" w:rsidP="00E1481F">
            <w:pPr>
              <w:rPr>
                <w:rFonts w:eastAsia="Times New Roman" w:cstheme="minorHAnsi"/>
                <w:sz w:val="24"/>
                <w:szCs w:val="24"/>
                <w:lang w:eastAsia="en-GB"/>
              </w:rPr>
            </w:pPr>
            <w:r w:rsidRPr="009106F1">
              <w:rPr>
                <w:rFonts w:eastAsia="Times New Roman" w:cstheme="minorHAnsi"/>
                <w:sz w:val="24"/>
                <w:szCs w:val="24"/>
                <w:lang w:eastAsia="en-GB"/>
              </w:rPr>
              <w:t>Age 23 – 1981</w:t>
            </w:r>
          </w:p>
        </w:tc>
        <w:tc>
          <w:tcPr>
            <w:tcW w:w="0" w:type="auto"/>
            <w:hideMark/>
          </w:tcPr>
          <w:p w14:paraId="47EF5F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8558</w:t>
            </w:r>
          </w:p>
        </w:tc>
        <w:tc>
          <w:tcPr>
            <w:tcW w:w="0" w:type="auto"/>
            <w:hideMark/>
          </w:tcPr>
          <w:p w14:paraId="4528AB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960</w:t>
            </w:r>
          </w:p>
        </w:tc>
        <w:tc>
          <w:tcPr>
            <w:tcW w:w="0" w:type="auto"/>
            <w:hideMark/>
          </w:tcPr>
          <w:p w14:paraId="443F78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196</w:t>
            </w:r>
          </w:p>
        </w:tc>
        <w:tc>
          <w:tcPr>
            <w:tcW w:w="0" w:type="auto"/>
            <w:hideMark/>
          </w:tcPr>
          <w:p w14:paraId="51F0E3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6402</w:t>
            </w:r>
          </w:p>
        </w:tc>
        <w:tc>
          <w:tcPr>
            <w:tcW w:w="0" w:type="auto"/>
            <w:hideMark/>
          </w:tcPr>
          <w:p w14:paraId="2154B1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12357</w:t>
            </w:r>
          </w:p>
        </w:tc>
        <w:tc>
          <w:tcPr>
            <w:tcW w:w="0" w:type="auto"/>
            <w:hideMark/>
          </w:tcPr>
          <w:p w14:paraId="492348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9106F1">
              <w:rPr>
                <w:rFonts w:eastAsia="Times New Roman" w:cstheme="minorHAnsi"/>
                <w:sz w:val="24"/>
                <w:szCs w:val="24"/>
                <w:lang w:eastAsia="en-GB"/>
              </w:rPr>
              <w:t>75.3</w:t>
            </w:r>
          </w:p>
        </w:tc>
      </w:tr>
    </w:tbl>
    <w:p w14:paraId="20D9A78C" w14:textId="655E1222" w:rsidR="00B947F6" w:rsidRPr="009106F1" w:rsidRDefault="00B947F6" w:rsidP="00B947F6">
      <w:pPr>
        <w:pStyle w:val="NormalWeb"/>
        <w:spacing w:before="0" w:beforeAutospacing="0" w:after="0" w:afterAutospacing="0"/>
        <w:rPr>
          <w:rFonts w:asciiTheme="minorHAnsi" w:hAnsiTheme="minorHAnsi" w:cstheme="minorHAnsi"/>
        </w:rPr>
      </w:pPr>
      <w:r w:rsidRPr="009106F1">
        <w:rPr>
          <w:rFonts w:asciiTheme="minorHAnsi" w:hAnsiTheme="minorHAnsi" w:cstheme="minorHAnsi"/>
          <w:vertAlign w:val="superscript"/>
        </w:rPr>
        <w:t>a</w:t>
      </w:r>
      <w:r w:rsidRPr="009106F1">
        <w:rPr>
          <w:rFonts w:asciiTheme="minorHAnsi" w:hAnsiTheme="minorHAnsi" w:cstheme="minorHAnsi"/>
        </w:rPr>
        <w:t> </w:t>
      </w:r>
      <w:r w:rsidR="00F87056" w:rsidRPr="009106F1">
        <w:rPr>
          <w:rFonts w:asciiTheme="minorHAnsi" w:hAnsiTheme="minorHAnsi" w:cstheme="minorHAnsi"/>
        </w:rPr>
        <w:t>the</w:t>
      </w:r>
      <w:r w:rsidRPr="009106F1">
        <w:rPr>
          <w:rFonts w:asciiTheme="minorHAnsi" w:hAnsiTheme="minorHAnsi" w:cstheme="minorHAnsi"/>
        </w:rPr>
        <w:t xml:space="preserve"> original sample was supplemented by migrants born in </w:t>
      </w:r>
      <w:r w:rsidR="00F87056" w:rsidRPr="009106F1">
        <w:rPr>
          <w:rFonts w:asciiTheme="minorHAnsi" w:hAnsiTheme="minorHAnsi" w:cstheme="minorHAnsi"/>
        </w:rPr>
        <w:t>1958.</w:t>
      </w:r>
    </w:p>
    <w:p w14:paraId="502FD055" w14:textId="77777777" w:rsidR="00F353C4" w:rsidRPr="009106F1" w:rsidRDefault="00F353C4" w:rsidP="00B947F6">
      <w:pPr>
        <w:pStyle w:val="NormalWeb"/>
        <w:spacing w:before="0" w:beforeAutospacing="0" w:after="0" w:afterAutospacing="0"/>
        <w:rPr>
          <w:rFonts w:asciiTheme="minorHAnsi" w:hAnsiTheme="minorHAnsi" w:cstheme="minorHAnsi"/>
        </w:rPr>
      </w:pPr>
    </w:p>
    <w:p w14:paraId="58FD68D8" w14:textId="77777777" w:rsidR="00B947F6" w:rsidRPr="009106F1" w:rsidRDefault="00B947F6" w:rsidP="00B947F6">
      <w:pPr>
        <w:pStyle w:val="Heading3"/>
        <w:rPr>
          <w:rFonts w:asciiTheme="minorHAnsi" w:hAnsiTheme="minorHAnsi" w:cstheme="minorHAnsi"/>
          <w:b/>
          <w:bCs/>
          <w:color w:val="auto"/>
        </w:rPr>
      </w:pPr>
      <w:bookmarkStart w:id="19" w:name="_Toc137904656"/>
      <w:r w:rsidRPr="009106F1">
        <w:rPr>
          <w:rFonts w:asciiTheme="minorHAnsi" w:hAnsiTheme="minorHAnsi" w:cstheme="minorHAnsi"/>
          <w:b/>
          <w:bCs/>
          <w:color w:val="auto"/>
        </w:rPr>
        <w:t>Introduction to measures for subsequent analysis</w:t>
      </w:r>
      <w:bookmarkEnd w:id="19"/>
    </w:p>
    <w:p w14:paraId="0CAC0F26" w14:textId="77777777" w:rsidR="00B947F6" w:rsidRPr="009106F1" w:rsidRDefault="00B947F6" w:rsidP="00B947F6">
      <w:pPr>
        <w:rPr>
          <w:rFonts w:cstheme="minorHAnsi"/>
          <w:sz w:val="24"/>
          <w:szCs w:val="24"/>
        </w:rPr>
      </w:pPr>
      <w:r w:rsidRPr="009106F1">
        <w:rPr>
          <w:rFonts w:cstheme="minorHAnsi"/>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106F1">
        <w:rPr>
          <w:rFonts w:cstheme="minorHAnsi"/>
          <w:sz w:val="24"/>
          <w:szCs w:val="24"/>
        </w:rPr>
        <w:fldChar w:fldCharType="begin"/>
      </w:r>
      <w:r w:rsidRPr="009106F1">
        <w:rPr>
          <w:rFonts w:cstheme="minorHAnsi"/>
          <w:sz w:val="24"/>
          <w:szCs w:val="24"/>
        </w:rPr>
        <w:instrText xml:space="preserve"> ADDIN ZOTERO_ITEM CSL_CITATION {"citationID":"TSOIFLJg","properties":{"formattedCitation":"(Parsons, 2013)","plainCitation":"(Parsons, 2013)","noteIndex":0},"citationItems":[{"id":12587,"uris":["http://zotero.org/users/8741181/items/QPB6SMMM"],"itemData":{"id":12587,"type":"article-journal","container-title":"Discovery UCL","title":"Mass Observation Archive: How to combine information with the British birth cohort studies","author":[{"family":"Parsons","given":"SJ"}],"issued":{"date-parts":[["20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rsons, 2013)</w:t>
      </w:r>
      <w:r w:rsidRPr="009106F1">
        <w:rPr>
          <w:rFonts w:cstheme="minorHAnsi"/>
          <w:sz w:val="24"/>
          <w:szCs w:val="24"/>
        </w:rPr>
        <w:fldChar w:fldCharType="end"/>
      </w:r>
      <w:r w:rsidRPr="009106F1">
        <w:rPr>
          <w:rFonts w:cstheme="minorHAnsi"/>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9106F1">
        <w:rPr>
          <w:rStyle w:val="FootnoteReference"/>
          <w:rFonts w:cstheme="minorHAnsi"/>
          <w:sz w:val="24"/>
          <w:szCs w:val="24"/>
        </w:rPr>
        <w:footnoteReference w:id="1"/>
      </w:r>
      <w:r w:rsidRPr="009106F1">
        <w:rPr>
          <w:rFonts w:cstheme="minorHAnsi"/>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Economic Activity</w:t>
      </w:r>
    </w:p>
    <w:p w14:paraId="55820440" w14:textId="77777777" w:rsidR="00B947F6" w:rsidRPr="009106F1" w:rsidRDefault="00B947F6" w:rsidP="00B947F6">
      <w:pPr>
        <w:rPr>
          <w:rFonts w:cstheme="minorHAnsi"/>
          <w:sz w:val="24"/>
          <w:szCs w:val="24"/>
        </w:rPr>
      </w:pPr>
      <w:r w:rsidRPr="009106F1">
        <w:rPr>
          <w:rFonts w:cstheme="minorHAnsi"/>
          <w:sz w:val="24"/>
          <w:szCs w:val="24"/>
        </w:rPr>
        <w:t>The main outcome variable of interest is the main economic activity of month 201. In other words, what were individuals doing after mandatory schooling in the month of September at age 16. The month of September was selected to allow time for children to gain their O-level results. This economic activity variable was a retrospective work history collected at age 23, participants were asked to note down each month from age 16-23 their current economic activity. This variable comes from sweep 4 (Age 23) of the NCDS. The Economic A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w:t>
      </w:r>
      <w:r w:rsidRPr="009106F1">
        <w:rPr>
          <w:rFonts w:cstheme="minorHAnsi"/>
          <w:sz w:val="24"/>
          <w:szCs w:val="24"/>
        </w:rPr>
        <w:lastRenderedPageBreak/>
        <w:t>in-time’</w:t>
      </w:r>
      <w:r w:rsidRPr="009106F1">
        <w:rPr>
          <w:rStyle w:val="FootnoteReference"/>
          <w:rFonts w:cstheme="minorHAnsi"/>
          <w:sz w:val="24"/>
          <w:szCs w:val="24"/>
        </w:rPr>
        <w:footnoteReference w:id="2"/>
      </w:r>
      <w:r w:rsidRPr="009106F1">
        <w:rPr>
          <w:rFonts w:cstheme="minorHAnsi"/>
          <w:sz w:val="24"/>
          <w:szCs w:val="24"/>
        </w:rPr>
        <w:t>. The monthly diary of economic activity filled out by participants was coded by a coder, resulting in unique values that fall outside of the range of these original categories.</w:t>
      </w:r>
    </w:p>
    <w:p w14:paraId="4C30321E" w14:textId="3145BD40" w:rsidR="00D23B37" w:rsidRPr="009106F1" w:rsidRDefault="00B947F6" w:rsidP="00804CFB">
      <w:pPr>
        <w:rPr>
          <w:rFonts w:cstheme="minorHAnsi"/>
          <w:sz w:val="24"/>
          <w:szCs w:val="24"/>
        </w:rPr>
      </w:pPr>
      <w:r w:rsidRPr="009106F1">
        <w:rPr>
          <w:rFonts w:cstheme="minorHAnsi"/>
          <w:sz w:val="24"/>
          <w:szCs w:val="24"/>
        </w:rPr>
        <w:t xml:space="preserve">The original economic activity variable for month 201 has 28 unique values. Five of these collapsed into an unemployment &amp; out of labour force category, one into a full-time education post-school category, one into a school category, four into an employment category (using both Full-time and 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Force .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1932CE88" w14:textId="398EDF25" w:rsidR="00CE053C" w:rsidRPr="009106F1" w:rsidRDefault="00CE053C" w:rsidP="00CE053C">
      <w:pPr>
        <w:pStyle w:val="Caption"/>
        <w:keepNext/>
        <w:rPr>
          <w:rFonts w:cstheme="minorHAnsi"/>
          <w:color w:val="auto"/>
          <w:sz w:val="24"/>
          <w:szCs w:val="24"/>
        </w:rPr>
      </w:pPr>
      <w:bookmarkStart w:id="20" w:name="_Toc137904672"/>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Frequency Statistics for Economic Activity</w:t>
      </w:r>
      <w:bookmarkEnd w:id="20"/>
    </w:p>
    <w:tbl>
      <w:tblPr>
        <w:tblStyle w:val="PlainTable4"/>
        <w:tblW w:w="0" w:type="auto"/>
        <w:tblLook w:val="04A0" w:firstRow="1" w:lastRow="0" w:firstColumn="1" w:lastColumn="0" w:noHBand="0" w:noVBand="1"/>
      </w:tblPr>
      <w:tblGrid>
        <w:gridCol w:w="3463"/>
        <w:gridCol w:w="1254"/>
      </w:tblGrid>
      <w:tr w:rsidR="009106F1" w:rsidRPr="009106F1" w14:paraId="77F9BE6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106F1" w:rsidRDefault="00B947F6" w:rsidP="00E1481F">
            <w:pPr>
              <w:rPr>
                <w:rFonts w:cstheme="minorHAnsi"/>
                <w:sz w:val="24"/>
                <w:szCs w:val="24"/>
              </w:rPr>
            </w:pPr>
          </w:p>
        </w:tc>
        <w:tc>
          <w:tcPr>
            <w:tcW w:w="0" w:type="auto"/>
          </w:tcPr>
          <w:p w14:paraId="2C9C01B1" w14:textId="77777777" w:rsidR="00B947F6" w:rsidRPr="009106F1" w:rsidRDefault="00B947F6" w:rsidP="00E1481F">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Frequency</w:t>
            </w:r>
          </w:p>
        </w:tc>
      </w:tr>
      <w:tr w:rsidR="009106F1" w:rsidRPr="009106F1" w14:paraId="169240A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106F1" w:rsidRDefault="00B947F6" w:rsidP="00E1481F">
            <w:pPr>
              <w:rPr>
                <w:rFonts w:cstheme="minorHAnsi"/>
                <w:sz w:val="24"/>
                <w:szCs w:val="24"/>
              </w:rPr>
            </w:pPr>
            <w:r w:rsidRPr="009106F1">
              <w:rPr>
                <w:rFonts w:cstheme="minorHAnsi"/>
                <w:sz w:val="24"/>
                <w:szCs w:val="24"/>
              </w:rPr>
              <w:t>Economic Activity in Month 201</w:t>
            </w:r>
            <w:r w:rsidRPr="009106F1">
              <w:rPr>
                <w:rStyle w:val="FootnoteReference"/>
                <w:rFonts w:cstheme="minorHAnsi"/>
                <w:sz w:val="24"/>
                <w:szCs w:val="24"/>
              </w:rPr>
              <w:footnoteReference w:id="3"/>
            </w:r>
          </w:p>
        </w:tc>
        <w:tc>
          <w:tcPr>
            <w:tcW w:w="0" w:type="auto"/>
          </w:tcPr>
          <w:p w14:paraId="0E16AA5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3995AC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106F1" w:rsidRDefault="00B947F6" w:rsidP="00E1481F">
            <w:pPr>
              <w:rPr>
                <w:rFonts w:cstheme="minorHAnsi"/>
                <w:sz w:val="24"/>
                <w:szCs w:val="24"/>
              </w:rPr>
            </w:pPr>
            <w:r w:rsidRPr="009106F1">
              <w:rPr>
                <w:rFonts w:cstheme="minorHAnsi"/>
                <w:sz w:val="24"/>
                <w:szCs w:val="24"/>
              </w:rPr>
              <w:t xml:space="preserve">  MISSING</w:t>
            </w:r>
          </w:p>
        </w:tc>
        <w:tc>
          <w:tcPr>
            <w:tcW w:w="0" w:type="auto"/>
          </w:tcPr>
          <w:p w14:paraId="5B0540F2"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6</w:t>
            </w:r>
          </w:p>
        </w:tc>
      </w:tr>
      <w:tr w:rsidR="009106F1" w:rsidRPr="009106F1" w14:paraId="3797100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106F1" w:rsidRDefault="00B947F6" w:rsidP="00E1481F">
            <w:pPr>
              <w:rPr>
                <w:rFonts w:cstheme="minorHAnsi"/>
                <w:sz w:val="24"/>
                <w:szCs w:val="24"/>
              </w:rPr>
            </w:pPr>
            <w:r w:rsidRPr="009106F1">
              <w:rPr>
                <w:rFonts w:cstheme="minorHAnsi"/>
                <w:sz w:val="24"/>
                <w:szCs w:val="24"/>
              </w:rPr>
              <w:t xml:space="preserve">  FT JOB</w:t>
            </w:r>
          </w:p>
        </w:tc>
        <w:tc>
          <w:tcPr>
            <w:tcW w:w="0" w:type="auto"/>
          </w:tcPr>
          <w:p w14:paraId="50751AEE"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716</w:t>
            </w:r>
          </w:p>
        </w:tc>
      </w:tr>
      <w:tr w:rsidR="009106F1" w:rsidRPr="009106F1" w14:paraId="6542A8A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106F1" w:rsidRDefault="00B947F6" w:rsidP="00E1481F">
            <w:pPr>
              <w:rPr>
                <w:rFonts w:cstheme="minorHAnsi"/>
                <w:sz w:val="24"/>
                <w:szCs w:val="24"/>
              </w:rPr>
            </w:pPr>
            <w:r w:rsidRPr="009106F1">
              <w:rPr>
                <w:rFonts w:cstheme="minorHAnsi"/>
                <w:sz w:val="24"/>
                <w:szCs w:val="24"/>
              </w:rPr>
              <w:t xml:space="preserve">  FT JOB+PT ED</w:t>
            </w:r>
          </w:p>
        </w:tc>
        <w:tc>
          <w:tcPr>
            <w:tcW w:w="0" w:type="auto"/>
          </w:tcPr>
          <w:p w14:paraId="73FDA8D3"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4</w:t>
            </w:r>
          </w:p>
        </w:tc>
      </w:tr>
      <w:tr w:rsidR="009106F1" w:rsidRPr="009106F1" w14:paraId="6AC484A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106F1" w:rsidRDefault="00B947F6" w:rsidP="00E1481F">
            <w:pPr>
              <w:rPr>
                <w:rFonts w:cstheme="minorHAnsi"/>
                <w:sz w:val="24"/>
                <w:szCs w:val="24"/>
              </w:rPr>
            </w:pPr>
            <w:r w:rsidRPr="009106F1">
              <w:rPr>
                <w:rFonts w:cstheme="minorHAnsi"/>
                <w:sz w:val="24"/>
                <w:szCs w:val="24"/>
              </w:rPr>
              <w:t xml:space="preserve">  FT JOB+APP</w:t>
            </w:r>
          </w:p>
        </w:tc>
        <w:tc>
          <w:tcPr>
            <w:tcW w:w="0" w:type="auto"/>
          </w:tcPr>
          <w:p w14:paraId="275B0B1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42</w:t>
            </w:r>
          </w:p>
        </w:tc>
      </w:tr>
      <w:tr w:rsidR="009106F1" w:rsidRPr="009106F1" w14:paraId="3D068A3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106F1" w:rsidRDefault="00B947F6" w:rsidP="00E1481F">
            <w:pPr>
              <w:rPr>
                <w:rFonts w:cstheme="minorHAnsi"/>
                <w:sz w:val="24"/>
                <w:szCs w:val="24"/>
              </w:rPr>
            </w:pPr>
            <w:r w:rsidRPr="009106F1">
              <w:rPr>
                <w:rFonts w:cstheme="minorHAnsi"/>
                <w:sz w:val="24"/>
                <w:szCs w:val="24"/>
              </w:rPr>
              <w:t xml:space="preserve">  FTJ+APP+PT ED</w:t>
            </w:r>
          </w:p>
        </w:tc>
        <w:tc>
          <w:tcPr>
            <w:tcW w:w="0" w:type="auto"/>
          </w:tcPr>
          <w:p w14:paraId="62AA5ED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w:t>
            </w:r>
          </w:p>
        </w:tc>
      </w:tr>
      <w:tr w:rsidR="009106F1" w:rsidRPr="009106F1" w14:paraId="3A5CE6D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106F1" w:rsidRDefault="00B947F6" w:rsidP="00E1481F">
            <w:pPr>
              <w:rPr>
                <w:rFonts w:cstheme="minorHAnsi"/>
                <w:sz w:val="24"/>
                <w:szCs w:val="24"/>
              </w:rPr>
            </w:pPr>
            <w:r w:rsidRPr="009106F1">
              <w:rPr>
                <w:rFonts w:cstheme="minorHAnsi"/>
                <w:sz w:val="24"/>
                <w:szCs w:val="24"/>
              </w:rPr>
              <w:t xml:space="preserve">  FTJ+APP+DBR TC</w:t>
            </w:r>
          </w:p>
        </w:tc>
        <w:tc>
          <w:tcPr>
            <w:tcW w:w="0" w:type="auto"/>
          </w:tcPr>
          <w:p w14:paraId="74A6B43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w:t>
            </w:r>
          </w:p>
        </w:tc>
      </w:tr>
      <w:tr w:rsidR="009106F1" w:rsidRPr="009106F1" w14:paraId="74C3822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106F1" w:rsidRDefault="00B947F6" w:rsidP="00E1481F">
            <w:pPr>
              <w:rPr>
                <w:rFonts w:cstheme="minorHAnsi"/>
                <w:sz w:val="24"/>
                <w:szCs w:val="24"/>
              </w:rPr>
            </w:pPr>
            <w:r w:rsidRPr="009106F1">
              <w:rPr>
                <w:rFonts w:cstheme="minorHAnsi"/>
                <w:sz w:val="24"/>
                <w:szCs w:val="24"/>
              </w:rPr>
              <w:t xml:space="preserve">  FTJ+OTH TC</w:t>
            </w:r>
          </w:p>
        </w:tc>
        <w:tc>
          <w:tcPr>
            <w:tcW w:w="0" w:type="auto"/>
          </w:tcPr>
          <w:p w14:paraId="0C535A7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07B5DF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106F1" w:rsidRDefault="00B947F6" w:rsidP="00E1481F">
            <w:pPr>
              <w:rPr>
                <w:rFonts w:cstheme="minorHAnsi"/>
                <w:sz w:val="24"/>
                <w:szCs w:val="24"/>
              </w:rPr>
            </w:pPr>
            <w:r w:rsidRPr="009106F1">
              <w:rPr>
                <w:rFonts w:cstheme="minorHAnsi"/>
                <w:sz w:val="24"/>
                <w:szCs w:val="24"/>
              </w:rPr>
              <w:t xml:space="preserve">  FTJ+DBR</w:t>
            </w:r>
          </w:p>
        </w:tc>
        <w:tc>
          <w:tcPr>
            <w:tcW w:w="0" w:type="auto"/>
          </w:tcPr>
          <w:p w14:paraId="2BB2DC30"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6</w:t>
            </w:r>
          </w:p>
        </w:tc>
      </w:tr>
      <w:tr w:rsidR="009106F1" w:rsidRPr="009106F1" w14:paraId="26BEF6E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106F1" w:rsidRDefault="00B947F6" w:rsidP="00E1481F">
            <w:pPr>
              <w:rPr>
                <w:rFonts w:cstheme="minorHAnsi"/>
                <w:sz w:val="24"/>
                <w:szCs w:val="24"/>
              </w:rPr>
            </w:pPr>
            <w:r w:rsidRPr="009106F1">
              <w:rPr>
                <w:rFonts w:cstheme="minorHAnsi"/>
                <w:sz w:val="24"/>
                <w:szCs w:val="24"/>
              </w:rPr>
              <w:t xml:space="preserve">  FTJ+DBR TC+PTED</w:t>
            </w:r>
          </w:p>
        </w:tc>
        <w:tc>
          <w:tcPr>
            <w:tcW w:w="0" w:type="auto"/>
          </w:tcPr>
          <w:p w14:paraId="55F157B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r>
      <w:tr w:rsidR="009106F1" w:rsidRPr="009106F1" w14:paraId="7C5FEC9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106F1" w:rsidRDefault="00B947F6" w:rsidP="00E1481F">
            <w:pPr>
              <w:rPr>
                <w:rFonts w:cstheme="minorHAnsi"/>
                <w:sz w:val="24"/>
                <w:szCs w:val="24"/>
              </w:rPr>
            </w:pPr>
            <w:r w:rsidRPr="009106F1">
              <w:rPr>
                <w:rFonts w:cstheme="minorHAnsi"/>
                <w:sz w:val="24"/>
                <w:szCs w:val="24"/>
              </w:rPr>
              <w:t xml:space="preserve">  FTJ+OTH</w:t>
            </w:r>
          </w:p>
        </w:tc>
        <w:tc>
          <w:tcPr>
            <w:tcW w:w="0" w:type="auto"/>
          </w:tcPr>
          <w:p w14:paraId="737220C4"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w:t>
            </w:r>
          </w:p>
        </w:tc>
      </w:tr>
      <w:tr w:rsidR="009106F1" w:rsidRPr="009106F1" w14:paraId="6A7EB59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106F1" w:rsidRDefault="00B947F6" w:rsidP="00E1481F">
            <w:pPr>
              <w:rPr>
                <w:rFonts w:cstheme="minorHAnsi"/>
                <w:sz w:val="24"/>
                <w:szCs w:val="24"/>
              </w:rPr>
            </w:pPr>
            <w:r w:rsidRPr="009106F1">
              <w:rPr>
                <w:rFonts w:cstheme="minorHAnsi"/>
                <w:sz w:val="24"/>
                <w:szCs w:val="24"/>
              </w:rPr>
              <w:t xml:space="preserve">  FTJ+OTH TC+PTED</w:t>
            </w:r>
          </w:p>
        </w:tc>
        <w:tc>
          <w:tcPr>
            <w:tcW w:w="0" w:type="auto"/>
          </w:tcPr>
          <w:p w14:paraId="54520B0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3B07EA0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106F1" w:rsidRDefault="00B947F6" w:rsidP="00E1481F">
            <w:pPr>
              <w:rPr>
                <w:rFonts w:cstheme="minorHAnsi"/>
                <w:sz w:val="24"/>
                <w:szCs w:val="24"/>
              </w:rPr>
            </w:pPr>
            <w:r w:rsidRPr="009106F1">
              <w:rPr>
                <w:rFonts w:cstheme="minorHAnsi"/>
                <w:sz w:val="24"/>
                <w:szCs w:val="24"/>
              </w:rPr>
              <w:t xml:space="preserve">  FTJ+FT NT TOPSTC</w:t>
            </w:r>
          </w:p>
        </w:tc>
        <w:tc>
          <w:tcPr>
            <w:tcW w:w="0" w:type="auto"/>
          </w:tcPr>
          <w:p w14:paraId="09847EF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w:t>
            </w:r>
          </w:p>
        </w:tc>
      </w:tr>
      <w:tr w:rsidR="009106F1" w:rsidRPr="009106F1" w14:paraId="3AA9FC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106F1" w:rsidRDefault="00B947F6" w:rsidP="00E1481F">
            <w:pPr>
              <w:rPr>
                <w:rFonts w:cstheme="minorHAnsi"/>
                <w:sz w:val="24"/>
                <w:szCs w:val="24"/>
              </w:rPr>
            </w:pPr>
            <w:r w:rsidRPr="009106F1">
              <w:rPr>
                <w:rFonts w:cstheme="minorHAnsi"/>
                <w:sz w:val="24"/>
                <w:szCs w:val="24"/>
              </w:rPr>
              <w:t xml:space="preserve">  FTJ+FTTC+PTED</w:t>
            </w:r>
          </w:p>
        </w:tc>
        <w:tc>
          <w:tcPr>
            <w:tcW w:w="0" w:type="auto"/>
          </w:tcPr>
          <w:p w14:paraId="211195B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678432B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106F1" w:rsidRDefault="00B947F6" w:rsidP="00E1481F">
            <w:pPr>
              <w:rPr>
                <w:rFonts w:cstheme="minorHAnsi"/>
                <w:sz w:val="24"/>
                <w:szCs w:val="24"/>
              </w:rPr>
            </w:pPr>
            <w:r w:rsidRPr="009106F1">
              <w:rPr>
                <w:rFonts w:cstheme="minorHAnsi"/>
                <w:sz w:val="24"/>
                <w:szCs w:val="24"/>
              </w:rPr>
              <w:t xml:space="preserve">  FTJ+LGSS</w:t>
            </w:r>
          </w:p>
        </w:tc>
        <w:tc>
          <w:tcPr>
            <w:tcW w:w="0" w:type="auto"/>
          </w:tcPr>
          <w:p w14:paraId="3647473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r>
      <w:tr w:rsidR="009106F1" w:rsidRPr="009106F1" w14:paraId="6BD0B1D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106F1" w:rsidRDefault="00B947F6" w:rsidP="00E1481F">
            <w:pPr>
              <w:rPr>
                <w:rFonts w:cstheme="minorHAnsi"/>
                <w:sz w:val="24"/>
                <w:szCs w:val="24"/>
              </w:rPr>
            </w:pPr>
            <w:r w:rsidRPr="009106F1">
              <w:rPr>
                <w:rFonts w:cstheme="minorHAnsi"/>
                <w:sz w:val="24"/>
                <w:szCs w:val="24"/>
              </w:rPr>
              <w:t xml:space="preserve">  FTJ+LGSS+DBR TC</w:t>
            </w:r>
          </w:p>
        </w:tc>
        <w:tc>
          <w:tcPr>
            <w:tcW w:w="0" w:type="auto"/>
          </w:tcPr>
          <w:p w14:paraId="00B99D35"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253E7F5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106F1" w:rsidRDefault="00B947F6" w:rsidP="00E1481F">
            <w:pPr>
              <w:rPr>
                <w:rFonts w:cstheme="minorHAnsi"/>
                <w:sz w:val="24"/>
                <w:szCs w:val="24"/>
              </w:rPr>
            </w:pPr>
            <w:r w:rsidRPr="009106F1">
              <w:rPr>
                <w:rFonts w:cstheme="minorHAnsi"/>
                <w:sz w:val="24"/>
                <w:szCs w:val="24"/>
              </w:rPr>
              <w:lastRenderedPageBreak/>
              <w:t xml:space="preserve">  PT JOB</w:t>
            </w:r>
          </w:p>
        </w:tc>
        <w:tc>
          <w:tcPr>
            <w:tcW w:w="0" w:type="auto"/>
          </w:tcPr>
          <w:p w14:paraId="0395CF4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w:t>
            </w:r>
          </w:p>
        </w:tc>
      </w:tr>
      <w:tr w:rsidR="009106F1" w:rsidRPr="009106F1" w14:paraId="7B5A9E3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106F1" w:rsidRDefault="00B947F6" w:rsidP="00E1481F">
            <w:pPr>
              <w:rPr>
                <w:rFonts w:cstheme="minorHAnsi"/>
                <w:sz w:val="24"/>
                <w:szCs w:val="24"/>
              </w:rPr>
            </w:pPr>
            <w:r w:rsidRPr="009106F1">
              <w:rPr>
                <w:rFonts w:cstheme="minorHAnsi"/>
                <w:sz w:val="24"/>
                <w:szCs w:val="24"/>
              </w:rPr>
              <w:t xml:space="preserve">  PTJ+PT ED</w:t>
            </w:r>
          </w:p>
        </w:tc>
        <w:tc>
          <w:tcPr>
            <w:tcW w:w="0" w:type="auto"/>
          </w:tcPr>
          <w:p w14:paraId="0A690E6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w:t>
            </w:r>
          </w:p>
        </w:tc>
      </w:tr>
      <w:tr w:rsidR="009106F1" w:rsidRPr="009106F1" w14:paraId="472F91F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106F1" w:rsidRDefault="00B947F6" w:rsidP="00E1481F">
            <w:pPr>
              <w:rPr>
                <w:rFonts w:cstheme="minorHAnsi"/>
                <w:sz w:val="24"/>
                <w:szCs w:val="24"/>
              </w:rPr>
            </w:pPr>
            <w:r w:rsidRPr="009106F1">
              <w:rPr>
                <w:rFonts w:cstheme="minorHAnsi"/>
                <w:sz w:val="24"/>
                <w:szCs w:val="24"/>
              </w:rPr>
              <w:t xml:space="preserve">  PTJ+DBR TC</w:t>
            </w:r>
          </w:p>
        </w:tc>
        <w:tc>
          <w:tcPr>
            <w:tcW w:w="0" w:type="auto"/>
          </w:tcPr>
          <w:p w14:paraId="1B66860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r>
      <w:tr w:rsidR="009106F1" w:rsidRPr="009106F1" w14:paraId="23AE262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106F1" w:rsidRDefault="00B947F6" w:rsidP="00E1481F">
            <w:pPr>
              <w:rPr>
                <w:rFonts w:cstheme="minorHAnsi"/>
                <w:sz w:val="24"/>
                <w:szCs w:val="24"/>
              </w:rPr>
            </w:pPr>
            <w:r w:rsidRPr="009106F1">
              <w:rPr>
                <w:rFonts w:cstheme="minorHAnsi"/>
                <w:sz w:val="24"/>
                <w:szCs w:val="24"/>
              </w:rPr>
              <w:t xml:space="preserve">  TOPS</w:t>
            </w:r>
          </w:p>
        </w:tc>
        <w:tc>
          <w:tcPr>
            <w:tcW w:w="0" w:type="auto"/>
          </w:tcPr>
          <w:p w14:paraId="04FAC6ED"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0C7A512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70A1D074" w:rsidR="00B947F6" w:rsidRPr="009106F1" w:rsidRDefault="00B947F6" w:rsidP="00E1481F">
            <w:pPr>
              <w:rPr>
                <w:rFonts w:cstheme="minorHAnsi"/>
                <w:sz w:val="24"/>
                <w:szCs w:val="24"/>
              </w:rPr>
            </w:pPr>
            <w:r w:rsidRPr="009106F1">
              <w:rPr>
                <w:rFonts w:cstheme="minorHAnsi"/>
                <w:sz w:val="24"/>
                <w:szCs w:val="24"/>
              </w:rPr>
              <w:t xml:space="preserve">  LGSS</w:t>
            </w:r>
            <w:r w:rsidR="007C565A" w:rsidRPr="009106F1">
              <w:rPr>
                <w:rStyle w:val="FootnoteReference"/>
                <w:rFonts w:cstheme="minorHAnsi"/>
                <w:sz w:val="24"/>
                <w:szCs w:val="24"/>
              </w:rPr>
              <w:footnoteReference w:id="4"/>
            </w:r>
          </w:p>
        </w:tc>
        <w:tc>
          <w:tcPr>
            <w:tcW w:w="0" w:type="auto"/>
          </w:tcPr>
          <w:p w14:paraId="452DE36B"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r>
      <w:tr w:rsidR="009106F1" w:rsidRPr="009106F1" w14:paraId="2BAD750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106F1" w:rsidRDefault="00B947F6" w:rsidP="00E1481F">
            <w:pPr>
              <w:rPr>
                <w:rFonts w:cstheme="minorHAnsi"/>
                <w:sz w:val="24"/>
                <w:szCs w:val="24"/>
              </w:rPr>
            </w:pPr>
            <w:r w:rsidRPr="009106F1">
              <w:rPr>
                <w:rFonts w:cstheme="minorHAnsi"/>
                <w:sz w:val="24"/>
                <w:szCs w:val="24"/>
              </w:rPr>
              <w:t xml:space="preserve">  FTEDPOSTSCHL</w:t>
            </w:r>
          </w:p>
        </w:tc>
        <w:tc>
          <w:tcPr>
            <w:tcW w:w="0" w:type="auto"/>
          </w:tcPr>
          <w:p w14:paraId="578F333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6</w:t>
            </w:r>
          </w:p>
        </w:tc>
      </w:tr>
      <w:tr w:rsidR="009106F1" w:rsidRPr="009106F1" w14:paraId="20FA19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106F1" w:rsidRDefault="00B947F6" w:rsidP="00E1481F">
            <w:pPr>
              <w:rPr>
                <w:rFonts w:cstheme="minorHAnsi"/>
                <w:sz w:val="24"/>
                <w:szCs w:val="24"/>
              </w:rPr>
            </w:pPr>
            <w:r w:rsidRPr="009106F1">
              <w:rPr>
                <w:rFonts w:cstheme="minorHAnsi"/>
                <w:sz w:val="24"/>
                <w:szCs w:val="24"/>
              </w:rPr>
              <w:t xml:space="preserve">  AT SCHOOL</w:t>
            </w:r>
          </w:p>
        </w:tc>
        <w:tc>
          <w:tcPr>
            <w:tcW w:w="0" w:type="auto"/>
          </w:tcPr>
          <w:p w14:paraId="36ACDF2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17</w:t>
            </w:r>
          </w:p>
        </w:tc>
      </w:tr>
      <w:tr w:rsidR="009106F1" w:rsidRPr="009106F1" w14:paraId="1C91245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106F1" w:rsidRDefault="00B947F6" w:rsidP="00E1481F">
            <w:pPr>
              <w:rPr>
                <w:rFonts w:cstheme="minorHAnsi"/>
                <w:sz w:val="24"/>
                <w:szCs w:val="24"/>
              </w:rPr>
            </w:pPr>
            <w:r w:rsidRPr="009106F1">
              <w:rPr>
                <w:rFonts w:cstheme="minorHAnsi"/>
                <w:sz w:val="24"/>
                <w:szCs w:val="24"/>
              </w:rPr>
              <w:t xml:space="preserve">  UNEMP</w:t>
            </w:r>
          </w:p>
        </w:tc>
        <w:tc>
          <w:tcPr>
            <w:tcW w:w="0" w:type="auto"/>
          </w:tcPr>
          <w:p w14:paraId="63966AEE"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76</w:t>
            </w:r>
          </w:p>
        </w:tc>
      </w:tr>
      <w:tr w:rsidR="009106F1" w:rsidRPr="009106F1" w14:paraId="29EF24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106F1" w:rsidRDefault="00B947F6" w:rsidP="00E1481F">
            <w:pPr>
              <w:rPr>
                <w:rFonts w:cstheme="minorHAnsi"/>
                <w:sz w:val="24"/>
                <w:szCs w:val="24"/>
              </w:rPr>
            </w:pPr>
            <w:r w:rsidRPr="009106F1">
              <w:rPr>
                <w:rFonts w:cstheme="minorHAnsi"/>
                <w:sz w:val="24"/>
                <w:szCs w:val="24"/>
              </w:rPr>
              <w:t xml:space="preserve">  UNEMP+PTED</w:t>
            </w:r>
          </w:p>
        </w:tc>
        <w:tc>
          <w:tcPr>
            <w:tcW w:w="0" w:type="auto"/>
          </w:tcPr>
          <w:p w14:paraId="4618367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w:t>
            </w:r>
          </w:p>
        </w:tc>
      </w:tr>
      <w:tr w:rsidR="009106F1" w:rsidRPr="009106F1" w14:paraId="389D33B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106F1" w:rsidRDefault="00B947F6" w:rsidP="00E1481F">
            <w:pPr>
              <w:rPr>
                <w:rFonts w:cstheme="minorHAnsi"/>
                <w:sz w:val="24"/>
                <w:szCs w:val="24"/>
              </w:rPr>
            </w:pPr>
            <w:r w:rsidRPr="009106F1">
              <w:rPr>
                <w:rFonts w:cstheme="minorHAnsi"/>
                <w:sz w:val="24"/>
                <w:szCs w:val="24"/>
              </w:rPr>
              <w:t xml:space="preserve">  UNEMP RULE6</w:t>
            </w:r>
          </w:p>
        </w:tc>
        <w:tc>
          <w:tcPr>
            <w:tcW w:w="0" w:type="auto"/>
          </w:tcPr>
          <w:p w14:paraId="0DC423C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w:t>
            </w:r>
          </w:p>
        </w:tc>
      </w:tr>
      <w:tr w:rsidR="009106F1" w:rsidRPr="009106F1" w14:paraId="0C066A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106F1" w:rsidRDefault="00B947F6" w:rsidP="00E1481F">
            <w:pPr>
              <w:rPr>
                <w:rFonts w:cstheme="minorHAnsi"/>
                <w:sz w:val="24"/>
                <w:szCs w:val="24"/>
              </w:rPr>
            </w:pPr>
            <w:r w:rsidRPr="009106F1">
              <w:rPr>
                <w:rFonts w:cstheme="minorHAnsi"/>
                <w:sz w:val="24"/>
                <w:szCs w:val="24"/>
              </w:rPr>
              <w:t xml:space="preserve">  OLF</w:t>
            </w:r>
          </w:p>
        </w:tc>
        <w:tc>
          <w:tcPr>
            <w:tcW w:w="0" w:type="auto"/>
          </w:tcPr>
          <w:p w14:paraId="6FD9A7C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w:t>
            </w:r>
          </w:p>
        </w:tc>
      </w:tr>
      <w:tr w:rsidR="009106F1" w:rsidRPr="009106F1" w14:paraId="1489313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106F1" w:rsidRDefault="00B947F6" w:rsidP="00E1481F">
            <w:pPr>
              <w:rPr>
                <w:rFonts w:cstheme="minorHAnsi"/>
                <w:sz w:val="24"/>
                <w:szCs w:val="24"/>
              </w:rPr>
            </w:pPr>
            <w:r w:rsidRPr="009106F1">
              <w:rPr>
                <w:rFonts w:cstheme="minorHAnsi"/>
                <w:sz w:val="24"/>
                <w:szCs w:val="24"/>
              </w:rPr>
              <w:t xml:space="preserve">  OLF+PT ED</w:t>
            </w:r>
          </w:p>
        </w:tc>
        <w:tc>
          <w:tcPr>
            <w:tcW w:w="0" w:type="auto"/>
          </w:tcPr>
          <w:p w14:paraId="5D90BC00"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w:t>
            </w:r>
          </w:p>
        </w:tc>
      </w:tr>
      <w:tr w:rsidR="009106F1" w:rsidRPr="009106F1" w14:paraId="1BEF8FB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106F1" w:rsidRDefault="00B947F6" w:rsidP="00E1481F">
            <w:pPr>
              <w:rPr>
                <w:rFonts w:cstheme="minorHAnsi"/>
                <w:sz w:val="24"/>
                <w:szCs w:val="24"/>
              </w:rPr>
            </w:pPr>
            <w:r w:rsidRPr="009106F1">
              <w:rPr>
                <w:rFonts w:cstheme="minorHAnsi"/>
                <w:sz w:val="24"/>
                <w:szCs w:val="24"/>
              </w:rPr>
              <w:t xml:space="preserve">  PT ED</w:t>
            </w:r>
          </w:p>
        </w:tc>
        <w:tc>
          <w:tcPr>
            <w:tcW w:w="0" w:type="auto"/>
          </w:tcPr>
          <w:p w14:paraId="1EAADD1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w:t>
            </w:r>
          </w:p>
        </w:tc>
      </w:tr>
      <w:tr w:rsidR="009106F1" w:rsidRPr="009106F1" w14:paraId="3047D1E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106F1" w:rsidRDefault="00B947F6" w:rsidP="00E1481F">
            <w:pPr>
              <w:rPr>
                <w:rFonts w:cstheme="minorHAnsi"/>
                <w:sz w:val="24"/>
                <w:szCs w:val="24"/>
              </w:rPr>
            </w:pPr>
            <w:r w:rsidRPr="009106F1">
              <w:rPr>
                <w:rFonts w:cstheme="minorHAnsi"/>
                <w:sz w:val="24"/>
                <w:szCs w:val="24"/>
              </w:rPr>
              <w:t xml:space="preserve">  Total</w:t>
            </w:r>
          </w:p>
        </w:tc>
        <w:tc>
          <w:tcPr>
            <w:tcW w:w="0" w:type="auto"/>
          </w:tcPr>
          <w:p w14:paraId="523E04B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536</w:t>
            </w:r>
          </w:p>
        </w:tc>
      </w:tr>
    </w:tbl>
    <w:p w14:paraId="4E4D24B9" w14:textId="77777777" w:rsidR="00B947F6" w:rsidRPr="009106F1" w:rsidRDefault="00B947F6" w:rsidP="00B947F6">
      <w:pPr>
        <w:rPr>
          <w:rFonts w:cstheme="minorHAnsi"/>
          <w:sz w:val="24"/>
          <w:szCs w:val="24"/>
        </w:rPr>
      </w:pPr>
    </w:p>
    <w:p w14:paraId="0086ACD2" w14:textId="77777777" w:rsidR="00B947F6" w:rsidRPr="009106F1" w:rsidRDefault="00B947F6" w:rsidP="00B947F6">
      <w:pPr>
        <w:rPr>
          <w:rFonts w:cstheme="minorHAnsi"/>
          <w:sz w:val="24"/>
          <w:szCs w:val="24"/>
        </w:rPr>
      </w:pPr>
      <w:r w:rsidRPr="009106F1">
        <w:rPr>
          <w:rFonts w:cstheme="minorHAnsi"/>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106F1">
        <w:rPr>
          <w:rStyle w:val="FootnoteReference"/>
          <w:rFonts w:cstheme="minorHAnsi"/>
          <w:sz w:val="24"/>
          <w:szCs w:val="24"/>
        </w:rPr>
        <w:footnoteReference w:id="5"/>
      </w:r>
      <w:r w:rsidRPr="009106F1">
        <w:rPr>
          <w:rFonts w:cstheme="minorHAnsi"/>
          <w:sz w:val="24"/>
          <w:szCs w:val="24"/>
        </w:rPr>
        <w:t>.</w:t>
      </w:r>
    </w:p>
    <w:p w14:paraId="49A09F13" w14:textId="6C0B4403" w:rsidR="00B947F6" w:rsidRPr="009106F1" w:rsidRDefault="00B947F6" w:rsidP="00B947F6">
      <w:pPr>
        <w:rPr>
          <w:rFonts w:cstheme="minorHAnsi"/>
          <w:sz w:val="24"/>
          <w:szCs w:val="24"/>
        </w:rPr>
      </w:pPr>
      <w:r w:rsidRPr="009106F1">
        <w:rPr>
          <w:rFonts w:cstheme="minorHAnsi"/>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106F1">
        <w:rPr>
          <w:rFonts w:cstheme="minorHAnsi"/>
          <w:sz w:val="24"/>
          <w:szCs w:val="24"/>
        </w:rPr>
        <w:t>8</w:t>
      </w:r>
      <w:r w:rsidRPr="009106F1">
        <w:rPr>
          <w:rFonts w:cstheme="minorHAnsi"/>
          <w:sz w:val="24"/>
          <w:szCs w:val="24"/>
        </w:rPr>
        <w:t xml:space="preserve">. </w:t>
      </w:r>
    </w:p>
    <w:p w14:paraId="32036AE1"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Educational Attainment</w:t>
      </w:r>
    </w:p>
    <w:p w14:paraId="73A16751" w14:textId="3133035B" w:rsidR="007C565A" w:rsidRPr="009106F1" w:rsidRDefault="007C565A" w:rsidP="00B947F6">
      <w:pPr>
        <w:rPr>
          <w:rFonts w:cstheme="minorHAnsi"/>
          <w:sz w:val="24"/>
          <w:szCs w:val="24"/>
        </w:rPr>
      </w:pPr>
      <w:r w:rsidRPr="009106F1">
        <w:rPr>
          <w:rFonts w:cstheme="minorHAnsi"/>
          <w:sz w:val="24"/>
          <w:szCs w:val="24"/>
        </w:rPr>
        <w:t xml:space="preserve">The NCDS cohort members reached the compulsory school leaving age in 1981. At this time the main educational qualifications were either the Certificate of Secondary Education (CSE) </w:t>
      </w:r>
      <w:r w:rsidR="00B52E53" w:rsidRPr="009106F1">
        <w:rPr>
          <w:rFonts w:cstheme="minorHAnsi"/>
          <w:sz w:val="24"/>
          <w:szCs w:val="24"/>
        </w:rPr>
        <w:fldChar w:fldCharType="begin"/>
      </w:r>
      <w:r w:rsidR="00B52E53" w:rsidRPr="009106F1">
        <w:rPr>
          <w:rFonts w:cstheme="minorHAnsi"/>
          <w:sz w:val="24"/>
          <w:szCs w:val="24"/>
        </w:rPr>
        <w:instrText xml:space="preserve"> ADDIN ZOTERO_ITEM CSL_CITATION {"citationID":"HfQ1dEGb","properties":{"formattedCitation":"(Pearson qualifications, 2023a)","plainCitation":"(Pearson qualifications, 2023a)","noteIndex":0},"citationItems":[{"id":12655,"uris":["http://zotero.org/users/8741181/items/DNWUZFRT"],"itemData":{"id":12655,"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106F1">
        <w:rPr>
          <w:rFonts w:cstheme="minorHAnsi"/>
          <w:sz w:val="24"/>
          <w:szCs w:val="24"/>
        </w:rPr>
        <w:fldChar w:fldCharType="separate"/>
      </w:r>
      <w:r w:rsidR="00B52E53" w:rsidRPr="009106F1">
        <w:rPr>
          <w:rFonts w:cstheme="minorHAnsi"/>
          <w:sz w:val="24"/>
          <w:szCs w:val="24"/>
        </w:rPr>
        <w:t>(Pearson qualifications, 2023a)</w:t>
      </w:r>
      <w:r w:rsidR="00B52E53" w:rsidRPr="009106F1">
        <w:rPr>
          <w:rFonts w:cstheme="minorHAnsi"/>
          <w:sz w:val="24"/>
          <w:szCs w:val="24"/>
        </w:rPr>
        <w:fldChar w:fldCharType="end"/>
      </w:r>
      <w:r w:rsidRPr="009106F1">
        <w:rPr>
          <w:rFonts w:cstheme="minorHAnsi"/>
          <w:sz w:val="24"/>
          <w:szCs w:val="24"/>
        </w:rPr>
        <w:t>, introduced in 1965. The second option was the Ordinary level or O-level, introduced in 1951</w:t>
      </w:r>
      <w:r w:rsidR="00B52E53" w:rsidRPr="009106F1">
        <w:rPr>
          <w:rFonts w:cstheme="minorHAnsi"/>
          <w:sz w:val="24"/>
          <w:szCs w:val="24"/>
        </w:rPr>
        <w:t xml:space="preserve"> </w:t>
      </w:r>
      <w:r w:rsidR="00B52E53" w:rsidRPr="009106F1">
        <w:rPr>
          <w:rFonts w:cstheme="minorHAnsi"/>
          <w:sz w:val="24"/>
          <w:szCs w:val="24"/>
        </w:rPr>
        <w:fldChar w:fldCharType="begin"/>
      </w:r>
      <w:r w:rsidR="00B52E53" w:rsidRPr="009106F1">
        <w:rPr>
          <w:rFonts w:cstheme="minorHAnsi"/>
          <w:sz w:val="24"/>
          <w:szCs w:val="24"/>
        </w:rPr>
        <w:instrText xml:space="preserve"> ADDIN ZOTERO_ITEM CSL_CITATION {"citationID":"WkRbcnx6","properties":{"formattedCitation":"(Pearson qualifications, 2023b)","plainCitation":"(Pearson qualifications, 2023b)","noteIndex":0},"citationItems":[{"id":12652,"uris":["http://zotero.org/users/8741181/items/JBLUQ4U6"],"itemData":{"id":12652,"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106F1">
        <w:rPr>
          <w:rFonts w:cstheme="minorHAnsi"/>
          <w:sz w:val="24"/>
          <w:szCs w:val="24"/>
        </w:rPr>
        <w:fldChar w:fldCharType="separate"/>
      </w:r>
      <w:r w:rsidR="00B52E53" w:rsidRPr="009106F1">
        <w:rPr>
          <w:rFonts w:cstheme="minorHAnsi"/>
          <w:sz w:val="24"/>
          <w:szCs w:val="24"/>
        </w:rPr>
        <w:t>(Pearson qualifications, 2023b)</w:t>
      </w:r>
      <w:r w:rsidR="00B52E53" w:rsidRPr="009106F1">
        <w:rPr>
          <w:rFonts w:cstheme="minorHAnsi"/>
          <w:sz w:val="24"/>
          <w:szCs w:val="24"/>
        </w:rPr>
        <w:fldChar w:fldCharType="end"/>
      </w:r>
      <w:r w:rsidRPr="009106F1">
        <w:rPr>
          <w:rFonts w:cstheme="minorHAnsi"/>
          <w:sz w:val="24"/>
          <w:szCs w:val="24"/>
        </w:rPr>
        <w:t xml:space="preserve">. The O-level was </w:t>
      </w:r>
      <w:r w:rsidRPr="009106F1">
        <w:rPr>
          <w:rFonts w:cstheme="minorHAnsi"/>
          <w:sz w:val="24"/>
          <w:szCs w:val="24"/>
        </w:rPr>
        <w:lastRenderedPageBreak/>
        <w:t xml:space="preserve">understood to be more complex that CSEs, and thus fewer people achieved O-level grades. This is the best and most advanced ability measure for the age of 16 and thus makes a good measure of educational attainment for those at 16 after mandatory schooling ends. </w:t>
      </w:r>
    </w:p>
    <w:p w14:paraId="4311171F" w14:textId="3B6D8558" w:rsidR="00B947F6" w:rsidRPr="009106F1" w:rsidRDefault="00B947F6" w:rsidP="00B947F6">
      <w:pPr>
        <w:rPr>
          <w:rFonts w:cstheme="minorHAnsi"/>
          <w:sz w:val="24"/>
          <w:szCs w:val="24"/>
        </w:rPr>
      </w:pPr>
      <w:r w:rsidRPr="009106F1">
        <w:rPr>
          <w:rFonts w:cstheme="minorHAnsi"/>
          <w:sz w:val="24"/>
          <w:szCs w:val="24"/>
        </w:rPr>
        <w:t xml:space="preserve">Mandatory schooling ended for these individuals at 16 years of age. The examination taken at this age would have been the O-level examination. Researchers have advocated for the use of established education measures in order to better facilitate replication and comparison </w:t>
      </w:r>
      <w:r w:rsidRPr="009106F1">
        <w:rPr>
          <w:rFonts w:cstheme="minorHAnsi"/>
          <w:sz w:val="24"/>
          <w:szCs w:val="24"/>
        </w:rPr>
        <w:fldChar w:fldCharType="begin"/>
      </w:r>
      <w:r w:rsidRPr="009106F1">
        <w:rPr>
          <w:rFonts w:cstheme="minorHAnsi"/>
          <w:sz w:val="24"/>
          <w:szCs w:val="24"/>
        </w:rPr>
        <w:instrText xml:space="preserve"> ADDIN ZOTERO_ITEM CSL_CITATION {"citationID":"xzsWt6jr","properties":{"formattedCitation":"(Connelly, Gayle and Lambert, 2016)","plainCitation":"(Connelly, Gayle and Lambert, 2016)","noteIndex":0},"citationItems":[{"id":2936,"uris":["http://zotero.org/users/8741181/items/TVVMB7IY"],"itemData":{"id":2936,"type":"article-journal","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onnelly, Gayle and Lambert, 2016)</w:t>
      </w:r>
      <w:r w:rsidRPr="009106F1">
        <w:rPr>
          <w:rFonts w:cstheme="minorHAnsi"/>
          <w:sz w:val="24"/>
          <w:szCs w:val="24"/>
        </w:rPr>
        <w:fldChar w:fldCharType="end"/>
      </w:r>
      <w:r w:rsidRPr="009106F1">
        <w:rPr>
          <w:rFonts w:cstheme="minorHAnsi"/>
          <w:sz w:val="24"/>
          <w:szCs w:val="24"/>
        </w:rPr>
        <w:t xml:space="preserve">. I have constructed an educational attainment measure in a binary less than five O-levels/five or more O-levels variable. Within contemporary 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levels, or NVQ 2. </w:t>
      </w:r>
    </w:p>
    <w:p w14:paraId="01B0D42F" w14:textId="77777777" w:rsidR="00B947F6" w:rsidRPr="009106F1" w:rsidRDefault="00B947F6" w:rsidP="00B947F6">
      <w:pPr>
        <w:rPr>
          <w:rFonts w:cstheme="minorHAnsi"/>
          <w:sz w:val="24"/>
          <w:szCs w:val="24"/>
        </w:rPr>
      </w:pPr>
      <w:r w:rsidRPr="009106F1">
        <w:rPr>
          <w:rFonts w:cstheme="minorHAnsi"/>
          <w:sz w:val="24"/>
          <w:szCs w:val="24"/>
        </w:rPr>
        <w:t xml:space="preserve">There is an argument that GCSEs and O-levels are analytically distinct concepts </w:t>
      </w:r>
      <w:r w:rsidRPr="009106F1">
        <w:rPr>
          <w:rFonts w:cstheme="minorHAnsi"/>
          <w:sz w:val="24"/>
          <w:szCs w:val="24"/>
        </w:rPr>
        <w:fldChar w:fldCharType="begin"/>
      </w:r>
      <w:r w:rsidRPr="009106F1">
        <w:rPr>
          <w:rFonts w:cstheme="minorHAnsi"/>
          <w:sz w:val="24"/>
          <w:szCs w:val="24"/>
        </w:rPr>
        <w:instrText xml:space="preserve"> ADDIN ZOTERO_ITEM CSL_CITATION {"citationID":"qDxImyxK","properties":{"formattedCitation":"(Murray, 2011)","plainCitation":"(Murray, 2011)","noteIndex":0},"citationItems":[{"id":4473,"uris":["http://zotero.org/users/8741181/items/V6RJDPBY"],"itemData":{"id":4473,"type":"article-journal","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urray, 2011)</w:t>
      </w:r>
      <w:r w:rsidRPr="009106F1">
        <w:rPr>
          <w:rFonts w:cstheme="minorHAnsi"/>
          <w:sz w:val="24"/>
          <w:szCs w:val="24"/>
        </w:rPr>
        <w:fldChar w:fldCharType="end"/>
      </w:r>
      <w:r w:rsidRPr="009106F1">
        <w:rPr>
          <w:rFonts w:cstheme="minorHAnsi"/>
          <w:sz w:val="24"/>
          <w:szCs w:val="24"/>
        </w:rPr>
        <w:t xml:space="preserve">, and as such a like-for-like measure may not be the most attractive. Firstly, as a measure of attainment GCSEs and O-levels provide considerable barriers to entry for young people pursuing future f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level attainment. </w:t>
      </w:r>
    </w:p>
    <w:p w14:paraId="77C8D355" w14:textId="4D339B5C" w:rsidR="00B947F6" w:rsidRPr="009106F1" w:rsidRDefault="00B947F6" w:rsidP="00B947F6">
      <w:pPr>
        <w:rPr>
          <w:rFonts w:cstheme="minorHAnsi"/>
          <w:sz w:val="24"/>
          <w:szCs w:val="24"/>
        </w:rPr>
      </w:pPr>
      <w:r w:rsidRPr="009106F1">
        <w:rPr>
          <w:rFonts w:cstheme="minorHAnsi"/>
          <w:sz w:val="24"/>
          <w:szCs w:val="24"/>
        </w:rPr>
        <w:t>This variable was constructed from two separate variables – the first was a simple binary variable of whether an individual had any O-levels, the second, on condition of the first then asks how many O-levels that person had passed. Combining these two variables together produces a single count variable that includes the number of zeros. This attainment variable was then further recoded into a binary variable of less than five O-levels and greater than five O-levels. This was done for two reasons. The first has been discussed above, as it relates to standard practice amongst GCSE research. The second, more important reason for recoding is one of practicality. Keeping O-levels as a count variable means that the n is too low for some sub-categories when moving on to modelling – as seen in table 1.</w:t>
      </w:r>
      <w:r w:rsidR="00804CFB" w:rsidRPr="009106F1">
        <w:rPr>
          <w:rFonts w:cstheme="minorHAnsi"/>
          <w:sz w:val="24"/>
          <w:szCs w:val="24"/>
        </w:rPr>
        <w:t>4</w:t>
      </w:r>
      <w:r w:rsidRPr="009106F1">
        <w:rPr>
          <w:rFonts w:cstheme="minorHAnsi"/>
          <w:sz w:val="24"/>
          <w:szCs w:val="24"/>
        </w:rPr>
        <w:t xml:space="preserve">.  </w:t>
      </w:r>
    </w:p>
    <w:p w14:paraId="6E604FED" w14:textId="77777777" w:rsidR="00B947F6" w:rsidRPr="009106F1" w:rsidRDefault="00B947F6" w:rsidP="00B947F6">
      <w:pPr>
        <w:rPr>
          <w:rFonts w:cstheme="minorHAnsi"/>
          <w:sz w:val="24"/>
          <w:szCs w:val="24"/>
        </w:rPr>
      </w:pPr>
    </w:p>
    <w:p w14:paraId="7FE7252A" w14:textId="77777777" w:rsidR="00B947F6" w:rsidRPr="009106F1" w:rsidRDefault="00B947F6" w:rsidP="00B947F6">
      <w:pPr>
        <w:rPr>
          <w:rFonts w:cstheme="minorHAnsi"/>
          <w:sz w:val="24"/>
          <w:szCs w:val="24"/>
        </w:rPr>
      </w:pPr>
    </w:p>
    <w:p w14:paraId="6189B604" w14:textId="77777777" w:rsidR="00B947F6" w:rsidRPr="009106F1" w:rsidRDefault="00B947F6" w:rsidP="00B947F6">
      <w:pPr>
        <w:rPr>
          <w:rFonts w:cstheme="minorHAnsi"/>
          <w:sz w:val="24"/>
          <w:szCs w:val="24"/>
        </w:rPr>
      </w:pPr>
    </w:p>
    <w:p w14:paraId="7B1897BC" w14:textId="77777777" w:rsidR="00B947F6" w:rsidRPr="009106F1" w:rsidRDefault="00B947F6" w:rsidP="00B947F6">
      <w:pPr>
        <w:rPr>
          <w:rFonts w:cstheme="minorHAnsi"/>
          <w:sz w:val="24"/>
          <w:szCs w:val="24"/>
        </w:rPr>
      </w:pPr>
    </w:p>
    <w:p w14:paraId="7981F0CB" w14:textId="77777777" w:rsidR="00B947F6" w:rsidRPr="009106F1" w:rsidRDefault="00B947F6" w:rsidP="00B947F6">
      <w:pPr>
        <w:rPr>
          <w:rFonts w:cstheme="minorHAnsi"/>
          <w:sz w:val="24"/>
          <w:szCs w:val="24"/>
        </w:rPr>
      </w:pPr>
    </w:p>
    <w:p w14:paraId="08FF925C" w14:textId="77777777" w:rsidR="00B947F6" w:rsidRPr="009106F1" w:rsidRDefault="00B947F6" w:rsidP="00B947F6">
      <w:pPr>
        <w:rPr>
          <w:rFonts w:cstheme="minorHAnsi"/>
          <w:sz w:val="24"/>
          <w:szCs w:val="24"/>
        </w:rPr>
      </w:pPr>
    </w:p>
    <w:p w14:paraId="4F9E9B94" w14:textId="77777777" w:rsidR="00B947F6" w:rsidRPr="009106F1" w:rsidRDefault="00B947F6" w:rsidP="00B947F6">
      <w:pPr>
        <w:rPr>
          <w:rFonts w:cstheme="minorHAnsi"/>
          <w:sz w:val="24"/>
          <w:szCs w:val="24"/>
        </w:rPr>
      </w:pPr>
    </w:p>
    <w:p w14:paraId="102D630F" w14:textId="77777777" w:rsidR="00B947F6" w:rsidRPr="009106F1" w:rsidRDefault="00B947F6" w:rsidP="00B947F6">
      <w:pPr>
        <w:rPr>
          <w:rFonts w:cstheme="minorHAnsi"/>
          <w:b/>
          <w:bCs/>
          <w:sz w:val="24"/>
          <w:szCs w:val="24"/>
        </w:rPr>
        <w:sectPr w:rsidR="00B947F6" w:rsidRPr="009106F1">
          <w:footerReference w:type="default" r:id="rId8"/>
          <w:pgSz w:w="11906" w:h="16838"/>
          <w:pgMar w:top="1440" w:right="1440" w:bottom="1440" w:left="1440" w:header="708" w:footer="708" w:gutter="0"/>
          <w:cols w:space="708"/>
          <w:docGrid w:linePitch="360"/>
        </w:sectPr>
      </w:pPr>
    </w:p>
    <w:p w14:paraId="7FABBC54" w14:textId="54FDF1F9" w:rsidR="00D23B37" w:rsidRPr="009106F1" w:rsidRDefault="00D23B37" w:rsidP="00D23B37">
      <w:pPr>
        <w:pStyle w:val="Caption"/>
        <w:keepNext/>
        <w:rPr>
          <w:rFonts w:cstheme="minorHAnsi"/>
          <w:color w:val="auto"/>
          <w:sz w:val="24"/>
          <w:szCs w:val="24"/>
        </w:rPr>
      </w:pPr>
    </w:p>
    <w:p w14:paraId="1D989AFC" w14:textId="079FEF18" w:rsidR="00CE053C" w:rsidRPr="009106F1" w:rsidRDefault="00CE053C" w:rsidP="00CE053C">
      <w:pPr>
        <w:pStyle w:val="Caption"/>
        <w:keepNext/>
        <w:jc w:val="center"/>
        <w:rPr>
          <w:rFonts w:cstheme="minorHAnsi"/>
          <w:color w:val="auto"/>
          <w:sz w:val="24"/>
          <w:szCs w:val="24"/>
        </w:rPr>
      </w:pPr>
      <w:bookmarkStart w:id="21" w:name="_Toc137904673"/>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Educational Attainment Count Variable by Economic Activity</w:t>
      </w:r>
      <w:bookmarkEnd w:id="21"/>
    </w:p>
    <w:tbl>
      <w:tblPr>
        <w:tblStyle w:val="PlainTable4"/>
        <w:tblW w:w="0" w:type="auto"/>
        <w:jc w:val="center"/>
        <w:tblLook w:val="04A0" w:firstRow="1" w:lastRow="0" w:firstColumn="1" w:lastColumn="0" w:noHBand="0" w:noVBand="1"/>
      </w:tblPr>
      <w:tblGrid>
        <w:gridCol w:w="2795"/>
        <w:gridCol w:w="763"/>
        <w:gridCol w:w="763"/>
        <w:gridCol w:w="581"/>
        <w:gridCol w:w="581"/>
        <w:gridCol w:w="581"/>
        <w:gridCol w:w="581"/>
        <w:gridCol w:w="581"/>
        <w:gridCol w:w="581"/>
        <w:gridCol w:w="581"/>
        <w:gridCol w:w="1192"/>
        <w:gridCol w:w="885"/>
      </w:tblGrid>
      <w:tr w:rsidR="009106F1" w:rsidRPr="009106F1" w14:paraId="7544415B" w14:textId="77777777" w:rsidTr="00E148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2A4772" w14:textId="77777777" w:rsidR="00B947F6" w:rsidRPr="009106F1" w:rsidRDefault="00B947F6" w:rsidP="00E1481F">
            <w:pPr>
              <w:rPr>
                <w:rFonts w:cstheme="minorHAnsi"/>
                <w:sz w:val="24"/>
                <w:szCs w:val="24"/>
              </w:rPr>
            </w:pPr>
          </w:p>
        </w:tc>
        <w:tc>
          <w:tcPr>
            <w:tcW w:w="0" w:type="auto"/>
            <w:gridSpan w:val="11"/>
          </w:tcPr>
          <w:p w14:paraId="2603A7AC"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ducational Attainment – Number of O-levels</w:t>
            </w:r>
          </w:p>
        </w:tc>
      </w:tr>
      <w:tr w:rsidR="009106F1" w:rsidRPr="009106F1" w14:paraId="259E5021"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68C3206" w14:textId="77777777" w:rsidR="00B947F6" w:rsidRPr="009106F1" w:rsidRDefault="00B947F6" w:rsidP="00E1481F">
            <w:pPr>
              <w:rPr>
                <w:rFonts w:cstheme="minorHAnsi"/>
                <w:sz w:val="24"/>
                <w:szCs w:val="24"/>
              </w:rPr>
            </w:pPr>
          </w:p>
        </w:tc>
        <w:tc>
          <w:tcPr>
            <w:tcW w:w="0" w:type="auto"/>
          </w:tcPr>
          <w:p w14:paraId="5B67F4A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w:t>
            </w:r>
          </w:p>
        </w:tc>
        <w:tc>
          <w:tcPr>
            <w:tcW w:w="0" w:type="auto"/>
          </w:tcPr>
          <w:p w14:paraId="3E21C120"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c>
          <w:tcPr>
            <w:tcW w:w="0" w:type="auto"/>
          </w:tcPr>
          <w:p w14:paraId="2FFAB846"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c>
          <w:tcPr>
            <w:tcW w:w="0" w:type="auto"/>
          </w:tcPr>
          <w:p w14:paraId="407C327E"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w:t>
            </w:r>
          </w:p>
        </w:tc>
        <w:tc>
          <w:tcPr>
            <w:tcW w:w="0" w:type="auto"/>
          </w:tcPr>
          <w:p w14:paraId="77A9D62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98A645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w:t>
            </w:r>
          </w:p>
        </w:tc>
        <w:tc>
          <w:tcPr>
            <w:tcW w:w="0" w:type="auto"/>
          </w:tcPr>
          <w:p w14:paraId="5D3888A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w:t>
            </w:r>
          </w:p>
        </w:tc>
        <w:tc>
          <w:tcPr>
            <w:tcW w:w="0" w:type="auto"/>
          </w:tcPr>
          <w:p w14:paraId="5CDFD5E5"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w:t>
            </w:r>
          </w:p>
        </w:tc>
        <w:tc>
          <w:tcPr>
            <w:tcW w:w="0" w:type="auto"/>
          </w:tcPr>
          <w:p w14:paraId="121DA0D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w:t>
            </w:r>
          </w:p>
        </w:tc>
        <w:tc>
          <w:tcPr>
            <w:tcW w:w="0" w:type="auto"/>
          </w:tcPr>
          <w:p w14:paraId="15B0FCA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 or More</w:t>
            </w:r>
          </w:p>
        </w:tc>
        <w:tc>
          <w:tcPr>
            <w:tcW w:w="0" w:type="auto"/>
          </w:tcPr>
          <w:p w14:paraId="41D864C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Total</w:t>
            </w:r>
          </w:p>
        </w:tc>
      </w:tr>
      <w:tr w:rsidR="009106F1" w:rsidRPr="009106F1" w14:paraId="73C98024"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74B9CF"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0" w:type="auto"/>
          </w:tcPr>
          <w:p w14:paraId="2A09206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3B2CDFF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398EAA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C70214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4B880B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52FF9D3"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C8FF6B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9F85C8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802EB5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530BD80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86A5EF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58DFF38"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45EC8D"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0" w:type="auto"/>
          </w:tcPr>
          <w:p w14:paraId="5990A04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024</w:t>
            </w:r>
          </w:p>
        </w:tc>
        <w:tc>
          <w:tcPr>
            <w:tcW w:w="0" w:type="auto"/>
          </w:tcPr>
          <w:p w14:paraId="1C61D9C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86</w:t>
            </w:r>
          </w:p>
        </w:tc>
        <w:tc>
          <w:tcPr>
            <w:tcW w:w="0" w:type="auto"/>
          </w:tcPr>
          <w:p w14:paraId="70ED59AC"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8</w:t>
            </w:r>
          </w:p>
        </w:tc>
        <w:tc>
          <w:tcPr>
            <w:tcW w:w="0" w:type="auto"/>
          </w:tcPr>
          <w:p w14:paraId="5C961145"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1</w:t>
            </w:r>
          </w:p>
        </w:tc>
        <w:tc>
          <w:tcPr>
            <w:tcW w:w="0" w:type="auto"/>
          </w:tcPr>
          <w:p w14:paraId="0421729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4</w:t>
            </w:r>
          </w:p>
        </w:tc>
        <w:tc>
          <w:tcPr>
            <w:tcW w:w="0" w:type="auto"/>
          </w:tcPr>
          <w:p w14:paraId="1235BB43"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1</w:t>
            </w:r>
          </w:p>
        </w:tc>
        <w:tc>
          <w:tcPr>
            <w:tcW w:w="0" w:type="auto"/>
          </w:tcPr>
          <w:p w14:paraId="325DB9DB"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3</w:t>
            </w:r>
          </w:p>
        </w:tc>
        <w:tc>
          <w:tcPr>
            <w:tcW w:w="0" w:type="auto"/>
          </w:tcPr>
          <w:p w14:paraId="50AFC91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0</w:t>
            </w:r>
          </w:p>
        </w:tc>
        <w:tc>
          <w:tcPr>
            <w:tcW w:w="0" w:type="auto"/>
          </w:tcPr>
          <w:p w14:paraId="02C282F3"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w:t>
            </w:r>
          </w:p>
        </w:tc>
        <w:tc>
          <w:tcPr>
            <w:tcW w:w="0" w:type="auto"/>
          </w:tcPr>
          <w:p w14:paraId="7B2666F6"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w:t>
            </w:r>
          </w:p>
        </w:tc>
        <w:tc>
          <w:tcPr>
            <w:tcW w:w="0" w:type="auto"/>
          </w:tcPr>
          <w:p w14:paraId="0B48DE8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887</w:t>
            </w:r>
          </w:p>
        </w:tc>
      </w:tr>
      <w:tr w:rsidR="009106F1" w:rsidRPr="009106F1" w14:paraId="05CBA22E"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84CBD4"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0" w:type="auto"/>
          </w:tcPr>
          <w:p w14:paraId="088C5E9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w:t>
            </w:r>
          </w:p>
        </w:tc>
        <w:tc>
          <w:tcPr>
            <w:tcW w:w="0" w:type="auto"/>
          </w:tcPr>
          <w:p w14:paraId="0C162AF1"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6</w:t>
            </w:r>
          </w:p>
        </w:tc>
        <w:tc>
          <w:tcPr>
            <w:tcW w:w="0" w:type="auto"/>
          </w:tcPr>
          <w:p w14:paraId="497A0FB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0</w:t>
            </w:r>
          </w:p>
        </w:tc>
        <w:tc>
          <w:tcPr>
            <w:tcW w:w="0" w:type="auto"/>
          </w:tcPr>
          <w:p w14:paraId="6ABA4AE7"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0</w:t>
            </w:r>
          </w:p>
        </w:tc>
        <w:tc>
          <w:tcPr>
            <w:tcW w:w="0" w:type="auto"/>
          </w:tcPr>
          <w:p w14:paraId="07D8752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98</w:t>
            </w:r>
          </w:p>
        </w:tc>
        <w:tc>
          <w:tcPr>
            <w:tcW w:w="0" w:type="auto"/>
          </w:tcPr>
          <w:p w14:paraId="161449D1"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5</w:t>
            </w:r>
          </w:p>
        </w:tc>
        <w:tc>
          <w:tcPr>
            <w:tcW w:w="0" w:type="auto"/>
          </w:tcPr>
          <w:p w14:paraId="2360A42E"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2</w:t>
            </w:r>
          </w:p>
        </w:tc>
        <w:tc>
          <w:tcPr>
            <w:tcW w:w="0" w:type="auto"/>
          </w:tcPr>
          <w:p w14:paraId="4D87369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w:t>
            </w:r>
          </w:p>
        </w:tc>
        <w:tc>
          <w:tcPr>
            <w:tcW w:w="0" w:type="auto"/>
          </w:tcPr>
          <w:p w14:paraId="57468D22"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6</w:t>
            </w:r>
          </w:p>
        </w:tc>
        <w:tc>
          <w:tcPr>
            <w:tcW w:w="0" w:type="auto"/>
          </w:tcPr>
          <w:p w14:paraId="48A12D5D"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w:t>
            </w:r>
          </w:p>
        </w:tc>
        <w:tc>
          <w:tcPr>
            <w:tcW w:w="0" w:type="auto"/>
          </w:tcPr>
          <w:p w14:paraId="6A5624B8"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3</w:t>
            </w:r>
          </w:p>
        </w:tc>
      </w:tr>
      <w:tr w:rsidR="009106F1" w:rsidRPr="009106F1" w14:paraId="69721DB0"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19716F" w14:textId="77777777" w:rsidR="00B947F6" w:rsidRPr="009106F1" w:rsidRDefault="00B947F6" w:rsidP="00E1481F">
            <w:pPr>
              <w:rPr>
                <w:rFonts w:cstheme="minorHAnsi"/>
                <w:sz w:val="24"/>
                <w:szCs w:val="24"/>
              </w:rPr>
            </w:pPr>
            <w:r w:rsidRPr="009106F1">
              <w:rPr>
                <w:rFonts w:cstheme="minorHAnsi"/>
                <w:sz w:val="24"/>
                <w:szCs w:val="24"/>
              </w:rPr>
              <w:t xml:space="preserve">  School</w:t>
            </w:r>
          </w:p>
        </w:tc>
        <w:tc>
          <w:tcPr>
            <w:tcW w:w="0" w:type="auto"/>
          </w:tcPr>
          <w:p w14:paraId="1B21AE68"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9</w:t>
            </w:r>
          </w:p>
        </w:tc>
        <w:tc>
          <w:tcPr>
            <w:tcW w:w="0" w:type="auto"/>
          </w:tcPr>
          <w:p w14:paraId="762C81A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3</w:t>
            </w:r>
          </w:p>
        </w:tc>
        <w:tc>
          <w:tcPr>
            <w:tcW w:w="0" w:type="auto"/>
          </w:tcPr>
          <w:p w14:paraId="2476D483"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0</w:t>
            </w:r>
          </w:p>
        </w:tc>
        <w:tc>
          <w:tcPr>
            <w:tcW w:w="0" w:type="auto"/>
          </w:tcPr>
          <w:p w14:paraId="7DC36E5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5</w:t>
            </w:r>
          </w:p>
        </w:tc>
        <w:tc>
          <w:tcPr>
            <w:tcW w:w="0" w:type="auto"/>
          </w:tcPr>
          <w:p w14:paraId="4D6D0E1E"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3</w:t>
            </w:r>
          </w:p>
        </w:tc>
        <w:tc>
          <w:tcPr>
            <w:tcW w:w="0" w:type="auto"/>
          </w:tcPr>
          <w:p w14:paraId="6BC3815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68</w:t>
            </w:r>
          </w:p>
        </w:tc>
        <w:tc>
          <w:tcPr>
            <w:tcW w:w="0" w:type="auto"/>
          </w:tcPr>
          <w:p w14:paraId="4644FA4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99</w:t>
            </w:r>
          </w:p>
        </w:tc>
        <w:tc>
          <w:tcPr>
            <w:tcW w:w="0" w:type="auto"/>
          </w:tcPr>
          <w:p w14:paraId="5F419D4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62</w:t>
            </w:r>
          </w:p>
        </w:tc>
        <w:tc>
          <w:tcPr>
            <w:tcW w:w="0" w:type="auto"/>
          </w:tcPr>
          <w:p w14:paraId="733C7F51"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12</w:t>
            </w:r>
          </w:p>
        </w:tc>
        <w:tc>
          <w:tcPr>
            <w:tcW w:w="0" w:type="auto"/>
          </w:tcPr>
          <w:p w14:paraId="72ED394A"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81</w:t>
            </w:r>
          </w:p>
        </w:tc>
        <w:tc>
          <w:tcPr>
            <w:tcW w:w="0" w:type="auto"/>
          </w:tcPr>
          <w:p w14:paraId="11BBB74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712</w:t>
            </w:r>
          </w:p>
        </w:tc>
      </w:tr>
      <w:tr w:rsidR="009106F1" w:rsidRPr="009106F1" w14:paraId="75A70FBF"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E9EA6A" w14:textId="77777777" w:rsidR="00B947F6" w:rsidRPr="009106F1" w:rsidRDefault="00B947F6" w:rsidP="00E1481F">
            <w:pPr>
              <w:rPr>
                <w:rFonts w:cstheme="minorHAnsi"/>
                <w:sz w:val="24"/>
                <w:szCs w:val="24"/>
              </w:rPr>
            </w:pPr>
            <w:r w:rsidRPr="009106F1">
              <w:rPr>
                <w:rFonts w:cstheme="minorHAnsi"/>
                <w:sz w:val="24"/>
                <w:szCs w:val="24"/>
              </w:rPr>
              <w:t xml:space="preserve"> Training/Apprenticeships</w:t>
            </w:r>
          </w:p>
        </w:tc>
        <w:tc>
          <w:tcPr>
            <w:tcW w:w="0" w:type="auto"/>
          </w:tcPr>
          <w:p w14:paraId="7DD2B98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36</w:t>
            </w:r>
          </w:p>
        </w:tc>
        <w:tc>
          <w:tcPr>
            <w:tcW w:w="0" w:type="auto"/>
          </w:tcPr>
          <w:p w14:paraId="18253649"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75</w:t>
            </w:r>
          </w:p>
        </w:tc>
        <w:tc>
          <w:tcPr>
            <w:tcW w:w="0" w:type="auto"/>
          </w:tcPr>
          <w:p w14:paraId="66A03CE6"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7</w:t>
            </w:r>
          </w:p>
        </w:tc>
        <w:tc>
          <w:tcPr>
            <w:tcW w:w="0" w:type="auto"/>
          </w:tcPr>
          <w:p w14:paraId="2C4D2E1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8</w:t>
            </w:r>
          </w:p>
        </w:tc>
        <w:tc>
          <w:tcPr>
            <w:tcW w:w="0" w:type="auto"/>
          </w:tcPr>
          <w:p w14:paraId="27EE8086"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9</w:t>
            </w:r>
          </w:p>
        </w:tc>
        <w:tc>
          <w:tcPr>
            <w:tcW w:w="0" w:type="auto"/>
          </w:tcPr>
          <w:p w14:paraId="03C56FCC"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3</w:t>
            </w:r>
          </w:p>
        </w:tc>
        <w:tc>
          <w:tcPr>
            <w:tcW w:w="0" w:type="auto"/>
          </w:tcPr>
          <w:p w14:paraId="485E93C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5</w:t>
            </w:r>
          </w:p>
        </w:tc>
        <w:tc>
          <w:tcPr>
            <w:tcW w:w="0" w:type="auto"/>
          </w:tcPr>
          <w:p w14:paraId="6F588C70"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52</w:t>
            </w:r>
          </w:p>
        </w:tc>
        <w:tc>
          <w:tcPr>
            <w:tcW w:w="0" w:type="auto"/>
          </w:tcPr>
          <w:p w14:paraId="33109FA5"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w:t>
            </w:r>
          </w:p>
        </w:tc>
        <w:tc>
          <w:tcPr>
            <w:tcW w:w="0" w:type="auto"/>
          </w:tcPr>
          <w:p w14:paraId="1FC959A1"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w:t>
            </w:r>
          </w:p>
        </w:tc>
        <w:tc>
          <w:tcPr>
            <w:tcW w:w="0" w:type="auto"/>
          </w:tcPr>
          <w:p w14:paraId="0A80436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16</w:t>
            </w:r>
          </w:p>
        </w:tc>
      </w:tr>
      <w:tr w:rsidR="009106F1" w:rsidRPr="009106F1" w14:paraId="1F3F58BF"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141537" w14:textId="77777777" w:rsidR="00B947F6" w:rsidRPr="009106F1" w:rsidRDefault="00B947F6" w:rsidP="00E1481F">
            <w:pPr>
              <w:rPr>
                <w:rFonts w:cstheme="minorHAnsi"/>
                <w:sz w:val="24"/>
                <w:szCs w:val="24"/>
              </w:rPr>
            </w:pPr>
            <w:r w:rsidRPr="009106F1">
              <w:rPr>
                <w:rFonts w:cstheme="minorHAnsi"/>
                <w:sz w:val="24"/>
                <w:szCs w:val="24"/>
              </w:rPr>
              <w:t>Unemployment and OLF</w:t>
            </w:r>
          </w:p>
        </w:tc>
        <w:tc>
          <w:tcPr>
            <w:tcW w:w="0" w:type="auto"/>
          </w:tcPr>
          <w:p w14:paraId="0E7E9827"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0</w:t>
            </w:r>
          </w:p>
        </w:tc>
        <w:tc>
          <w:tcPr>
            <w:tcW w:w="0" w:type="auto"/>
          </w:tcPr>
          <w:p w14:paraId="299FDA5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5</w:t>
            </w:r>
          </w:p>
        </w:tc>
        <w:tc>
          <w:tcPr>
            <w:tcW w:w="0" w:type="auto"/>
          </w:tcPr>
          <w:p w14:paraId="74885B6D"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0" w:type="auto"/>
          </w:tcPr>
          <w:p w14:paraId="2E284F4C"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w:t>
            </w:r>
          </w:p>
        </w:tc>
        <w:tc>
          <w:tcPr>
            <w:tcW w:w="0" w:type="auto"/>
          </w:tcPr>
          <w:p w14:paraId="5B76E342"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w:t>
            </w:r>
          </w:p>
        </w:tc>
        <w:tc>
          <w:tcPr>
            <w:tcW w:w="0" w:type="auto"/>
          </w:tcPr>
          <w:p w14:paraId="7AF95435"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w:t>
            </w:r>
          </w:p>
        </w:tc>
        <w:tc>
          <w:tcPr>
            <w:tcW w:w="0" w:type="auto"/>
          </w:tcPr>
          <w:p w14:paraId="4A207169"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w:t>
            </w:r>
          </w:p>
        </w:tc>
        <w:tc>
          <w:tcPr>
            <w:tcW w:w="0" w:type="auto"/>
          </w:tcPr>
          <w:p w14:paraId="59ABA23C"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w:t>
            </w:r>
          </w:p>
        </w:tc>
        <w:tc>
          <w:tcPr>
            <w:tcW w:w="0" w:type="auto"/>
          </w:tcPr>
          <w:p w14:paraId="287BB084"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w:t>
            </w:r>
          </w:p>
        </w:tc>
        <w:tc>
          <w:tcPr>
            <w:tcW w:w="0" w:type="auto"/>
          </w:tcPr>
          <w:p w14:paraId="2C2F6DD4"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w:t>
            </w:r>
          </w:p>
        </w:tc>
        <w:tc>
          <w:tcPr>
            <w:tcW w:w="0" w:type="auto"/>
          </w:tcPr>
          <w:p w14:paraId="3295287F" w14:textId="77777777" w:rsidR="00B947F6" w:rsidRPr="009106F1" w:rsidRDefault="00B947F6" w:rsidP="00E1481F">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57</w:t>
            </w:r>
          </w:p>
        </w:tc>
      </w:tr>
      <w:tr w:rsidR="009106F1" w:rsidRPr="009106F1" w14:paraId="157D9CAC"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3C4B3C" w14:textId="77777777" w:rsidR="00B947F6" w:rsidRPr="009106F1" w:rsidRDefault="00B947F6" w:rsidP="00E1481F">
            <w:pPr>
              <w:rPr>
                <w:rFonts w:cstheme="minorHAnsi"/>
                <w:sz w:val="24"/>
                <w:szCs w:val="24"/>
              </w:rPr>
            </w:pPr>
            <w:r w:rsidRPr="009106F1">
              <w:rPr>
                <w:rFonts w:cstheme="minorHAnsi"/>
                <w:sz w:val="24"/>
                <w:szCs w:val="24"/>
              </w:rPr>
              <w:t>Total</w:t>
            </w:r>
          </w:p>
        </w:tc>
        <w:tc>
          <w:tcPr>
            <w:tcW w:w="0" w:type="auto"/>
          </w:tcPr>
          <w:p w14:paraId="101F3150"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830</w:t>
            </w:r>
          </w:p>
        </w:tc>
        <w:tc>
          <w:tcPr>
            <w:tcW w:w="0" w:type="auto"/>
          </w:tcPr>
          <w:p w14:paraId="17B38ED9"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5</w:t>
            </w:r>
          </w:p>
        </w:tc>
        <w:tc>
          <w:tcPr>
            <w:tcW w:w="0" w:type="auto"/>
          </w:tcPr>
          <w:p w14:paraId="5E7BEAEE"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21</w:t>
            </w:r>
          </w:p>
        </w:tc>
        <w:tc>
          <w:tcPr>
            <w:tcW w:w="0" w:type="auto"/>
          </w:tcPr>
          <w:p w14:paraId="52F08CF8"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8</w:t>
            </w:r>
          </w:p>
        </w:tc>
        <w:tc>
          <w:tcPr>
            <w:tcW w:w="0" w:type="auto"/>
          </w:tcPr>
          <w:p w14:paraId="715CDE22"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73</w:t>
            </w:r>
          </w:p>
        </w:tc>
        <w:tc>
          <w:tcPr>
            <w:tcW w:w="0" w:type="auto"/>
          </w:tcPr>
          <w:p w14:paraId="12C2A89A"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26</w:t>
            </w:r>
          </w:p>
        </w:tc>
        <w:tc>
          <w:tcPr>
            <w:tcW w:w="0" w:type="auto"/>
          </w:tcPr>
          <w:p w14:paraId="50CAE54D"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15</w:t>
            </w:r>
          </w:p>
        </w:tc>
        <w:tc>
          <w:tcPr>
            <w:tcW w:w="0" w:type="auto"/>
          </w:tcPr>
          <w:p w14:paraId="12CB8E25"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68</w:t>
            </w:r>
          </w:p>
        </w:tc>
        <w:tc>
          <w:tcPr>
            <w:tcW w:w="0" w:type="auto"/>
          </w:tcPr>
          <w:p w14:paraId="2618ECB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16</w:t>
            </w:r>
          </w:p>
        </w:tc>
        <w:tc>
          <w:tcPr>
            <w:tcW w:w="0" w:type="auto"/>
          </w:tcPr>
          <w:p w14:paraId="253F23EB"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93</w:t>
            </w:r>
          </w:p>
        </w:tc>
        <w:tc>
          <w:tcPr>
            <w:tcW w:w="0" w:type="auto"/>
          </w:tcPr>
          <w:p w14:paraId="0251C19F" w14:textId="77777777" w:rsidR="00B947F6" w:rsidRPr="009106F1" w:rsidRDefault="00B947F6" w:rsidP="00E1481F">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425</w:t>
            </w:r>
          </w:p>
        </w:tc>
      </w:tr>
    </w:tbl>
    <w:p w14:paraId="0EF036E6" w14:textId="77777777" w:rsidR="00B947F6" w:rsidRPr="009106F1" w:rsidRDefault="00B947F6" w:rsidP="00B947F6">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3076D9D1"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lastRenderedPageBreak/>
        <w:t>Sex</w:t>
      </w:r>
    </w:p>
    <w:p w14:paraId="5A8EEC9C" w14:textId="77777777" w:rsidR="00B947F6" w:rsidRPr="009106F1" w:rsidRDefault="00B947F6" w:rsidP="00B947F6">
      <w:pPr>
        <w:rPr>
          <w:rFonts w:cstheme="minorHAnsi"/>
          <w:sz w:val="24"/>
          <w:szCs w:val="24"/>
        </w:rPr>
      </w:pPr>
      <w:r w:rsidRPr="009106F1">
        <w:rPr>
          <w:rFonts w:cstheme="minorHAnsi"/>
          <w:sz w:val="24"/>
          <w:szCs w:val="24"/>
        </w:rPr>
        <w:t xml:space="preserve">Sex is a variable derived from sweep 0.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9106F1">
        <w:rPr>
          <w:rFonts w:cstheme="minorHAnsi"/>
          <w:sz w:val="24"/>
          <w:szCs w:val="24"/>
        </w:rPr>
        <w:fldChar w:fldCharType="begin"/>
      </w:r>
      <w:r w:rsidRPr="009106F1">
        <w:rPr>
          <w:rFonts w:cstheme="minorHAnsi"/>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8897,"uris":["http://zotero.org/users/8741181/items/XRPAJZSB"],"itemData":{"id":8897,"type":"article-journal","container-title":"University of Surrey","title":"Youth in the social structure: transitions to adulthood and their stratification by class and gender.","author":[{"family":"Jones","given":"G. E"}],"issued":{"date-parts":[["1986"]]}}},{"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670,"uris":["http://zotero.org/users/8741181/items/W5L7N72M"],"itemData":{"id":670,"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660,"uris":["http://zotero.org/users/8741181/items/88F3B9ZU"],"itemData":{"id":660,"type":"article-journal","title":"Visualising the school-to-work transition: an analysis using optimal matching","author":[{"family":"Dorsett","given":"Richard"},{"family":"Lucchino","given":"Paolo"}],"issued":{"date-parts":[["20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Jones, 1986; Gayle et al, 2009; Duckworth and Schoon, 2012; Dorsett and Lucchino, 2013)</w:t>
      </w:r>
      <w:r w:rsidRPr="009106F1">
        <w:rPr>
          <w:rFonts w:cstheme="minorHAnsi"/>
          <w:sz w:val="24"/>
          <w:szCs w:val="24"/>
        </w:rPr>
        <w:fldChar w:fldCharType="end"/>
      </w:r>
      <w:r w:rsidRPr="009106F1">
        <w:rPr>
          <w:rFonts w:cstheme="minorHAnsi"/>
          <w:sz w:val="24"/>
          <w:szCs w:val="24"/>
        </w:rPr>
        <w:t xml:space="preserve">. For these reasons, sex provides a theoretically compelling case for inclusion within a model of economic activity post-mandatory schooling. </w:t>
      </w:r>
    </w:p>
    <w:p w14:paraId="3817F3AA"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ace</w:t>
      </w:r>
    </w:p>
    <w:p w14:paraId="09EB962E" w14:textId="77777777" w:rsidR="00B947F6" w:rsidRPr="009106F1" w:rsidRDefault="00B947F6" w:rsidP="00B947F6">
      <w:pPr>
        <w:rPr>
          <w:rFonts w:cstheme="minorHAnsi"/>
          <w:sz w:val="24"/>
          <w:szCs w:val="24"/>
        </w:rPr>
      </w:pPr>
      <w:r w:rsidRPr="009106F1">
        <w:rPr>
          <w:rFonts w:cstheme="minorHAnsi"/>
          <w:sz w:val="24"/>
          <w:szCs w:val="24"/>
        </w:rPr>
        <w:t>Echoing the arguments for the inclusion of sex in models of analysis, the role of race also impacted individuals’ economic activity during the NCDS timeframe</w:t>
      </w:r>
      <w:r w:rsidRPr="009106F1">
        <w:rPr>
          <w:rStyle w:val="FootnoteReference"/>
          <w:rFonts w:cstheme="minorHAnsi"/>
          <w:sz w:val="24"/>
          <w:szCs w:val="24"/>
        </w:rPr>
        <w:footnoteReference w:id="6"/>
      </w:r>
      <w:r w:rsidRPr="009106F1">
        <w:rPr>
          <w:rFonts w:cstheme="minorHAnsi"/>
          <w:sz w:val="24"/>
          <w:szCs w:val="24"/>
        </w:rPr>
        <w:t xml:space="preserve"> </w:t>
      </w:r>
      <w:r w:rsidRPr="009106F1">
        <w:rPr>
          <w:rFonts w:cstheme="minorHAnsi"/>
          <w:sz w:val="24"/>
          <w:szCs w:val="24"/>
        </w:rPr>
        <w:fldChar w:fldCharType="begin"/>
      </w:r>
      <w:r w:rsidRPr="009106F1">
        <w:rPr>
          <w:rFonts w:cstheme="minorHAnsi"/>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2698,"uris":["http://zotero.org/users/8741181/items/MCEJ6NZK"],"itemData":{"id":2698,"type":"article-journal","container-title":"Policy Studies Institute","language":"en","page":"98","source":"Zotero","title":"Routes beyond compulsory schooling","author":[{"family":"Payne","given":"Joan"}],"issued":{"date-parts":[["1995"]]}}},{"id":665,"uris":["http://zotero.org/users/8741181/items/P3RPTAXC"],"itemData":{"id":665,"type":"article-journal","container-title":"International Labour Review","language":"en","page":"23","source":"Zotero","title":"The school-to-work transition in the United Kingdom","author":[{"family":"Lindley","given":"Robert M"}],"issued":{"date-parts":[["1996"]]}}},{"id":668,"uris":["http://zotero.org/users/8741181/items/QLEWS5JD"],"itemData":{"id":668,"type":"chapter","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ayne, 1995; Lindley, 1996; Gayle et al, 2009)</w:t>
      </w:r>
      <w:r w:rsidRPr="009106F1">
        <w:rPr>
          <w:rFonts w:cstheme="minorHAnsi"/>
          <w:sz w:val="24"/>
          <w:szCs w:val="24"/>
        </w:rPr>
        <w:fldChar w:fldCharType="end"/>
      </w:r>
      <w:r w:rsidRPr="009106F1">
        <w:rPr>
          <w:rFonts w:cstheme="minorHAnsi"/>
          <w:sz w:val="24"/>
          <w:szCs w:val="24"/>
        </w:rPr>
        <w:t xml:space="preserve">. Race as a variable for inclusion in this model however presents too many statistical issues to be an effective measure. </w:t>
      </w:r>
    </w:p>
    <w:p w14:paraId="2DED18E3"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Housing Tenure</w:t>
      </w:r>
    </w:p>
    <w:p w14:paraId="7BE07C73" w14:textId="0FD54C12" w:rsidR="00B947F6" w:rsidRPr="009106F1" w:rsidRDefault="00B947F6" w:rsidP="00B947F6">
      <w:pPr>
        <w:rPr>
          <w:rFonts w:cstheme="minorHAnsi"/>
          <w:sz w:val="24"/>
          <w:szCs w:val="24"/>
        </w:rPr>
      </w:pPr>
      <w:r w:rsidRPr="009106F1">
        <w:rPr>
          <w:rFonts w:cstheme="minorHAnsi"/>
          <w:sz w:val="24"/>
          <w:szCs w:val="24"/>
        </w:rPr>
        <w:t xml:space="preserve">Housing tenure has been used in previous analyses regarding educational attainment and labour market outcomes </w:t>
      </w:r>
      <w:r w:rsidRPr="009106F1">
        <w:rPr>
          <w:rFonts w:cstheme="minorHAnsi"/>
          <w:sz w:val="24"/>
          <w:szCs w:val="24"/>
        </w:rPr>
        <w:fldChar w:fldCharType="begin"/>
      </w:r>
      <w:r w:rsidRPr="009106F1">
        <w:rPr>
          <w:rFonts w:cstheme="minorHAnsi"/>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6474,"uris":["http://zotero.org/users/8741181/items/8HCR37VH"],"itemData":{"id":6474,"type":"article-journal","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8091,"uris":["http://zotero.org/users/8741181/items/4IYAH44B"],"itemData":{"id":8091,"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Di Salvo and Ermisch, 1997; Duta et al, 2021)</w:t>
      </w:r>
      <w:r w:rsidRPr="009106F1">
        <w:rPr>
          <w:rFonts w:cstheme="minorHAnsi"/>
          <w:sz w:val="24"/>
          <w:szCs w:val="24"/>
        </w:rPr>
        <w:fldChar w:fldCharType="end"/>
      </w:r>
      <w:r w:rsidRPr="009106F1">
        <w:rPr>
          <w:rFonts w:cstheme="minorHAnsi"/>
          <w:sz w:val="24"/>
          <w:szCs w:val="24"/>
        </w:rPr>
        <w:t>. For subsequent analysis, tenure is a measure of whether an individual lives in their own home or not</w:t>
      </w:r>
      <w:r w:rsidRPr="009106F1">
        <w:rPr>
          <w:rStyle w:val="FootnoteReference"/>
          <w:rFonts w:cstheme="minorHAnsi"/>
          <w:sz w:val="24"/>
          <w:szCs w:val="24"/>
        </w:rPr>
        <w:footnoteReference w:id="7"/>
      </w:r>
      <w:r w:rsidRPr="009106F1">
        <w:rPr>
          <w:rFonts w:cstheme="minorHAnsi"/>
          <w:sz w:val="24"/>
          <w:szCs w:val="24"/>
        </w:rPr>
        <w:t xml:space="preserve">. Housing tenure enables the inclusion of a ‘consumption cleavage’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ncb5wAzV","properties":{"formattedCitation":"(Saunders, 2003, 2021)","plainCitation":"(Saunders, 2003, 2021)","noteIndex":0},"citationItems":[{"id":12723,"uris":["http://zotero.org/users/8741181/items/MJKZD9AL"],"itemData":{"id":12723,"type":"book","publisher":"Routledge","title":"Social Theory and the Urban Question","author":[{"family":"Saunders","given":"Peter"}],"issued":{"date-parts":[["2003"]]}}},{"id":12724,"uris":["http://zotero.org/users/8741181/items/ABKNULJG"],"itemData":{"id":12724,"type":"book","publisher":"Routledge","title":"A Nation of Home Owners","author":[{"family":"Saunders","given":"Peter"}],"issued":{"date-parts":[["2021"]]}}}],"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Saunders, 2003, 2021)</w:t>
      </w:r>
      <w:r w:rsidR="003E03BF" w:rsidRPr="009106F1">
        <w:rPr>
          <w:rFonts w:cstheme="minorHAnsi"/>
          <w:sz w:val="24"/>
          <w:szCs w:val="24"/>
        </w:rPr>
        <w:fldChar w:fldCharType="end"/>
      </w:r>
      <w:r w:rsidRPr="009106F1">
        <w:rPr>
          <w:rFonts w:cstheme="minorHAnsi"/>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A055EA" w:rsidRDefault="00B947F6" w:rsidP="00B947F6">
      <w:pPr>
        <w:pStyle w:val="Heading4"/>
        <w:rPr>
          <w:rFonts w:asciiTheme="minorHAnsi" w:hAnsiTheme="minorHAnsi" w:cstheme="minorHAnsi"/>
          <w:b/>
          <w:bCs/>
          <w:color w:val="auto"/>
          <w:sz w:val="24"/>
          <w:szCs w:val="24"/>
        </w:rPr>
      </w:pPr>
      <w:r w:rsidRPr="00A055EA">
        <w:rPr>
          <w:rFonts w:asciiTheme="minorHAnsi" w:hAnsiTheme="minorHAnsi" w:cstheme="minorHAnsi"/>
          <w:b/>
          <w:bCs/>
          <w:color w:val="auto"/>
          <w:sz w:val="24"/>
          <w:szCs w:val="24"/>
        </w:rPr>
        <w:t>Social Stratification and Socio-Economic Background: NS-SEC, CAMSIS, RGSC</w:t>
      </w:r>
    </w:p>
    <w:p w14:paraId="756F71E9" w14:textId="77777777" w:rsidR="00B947F6" w:rsidRPr="009106F1" w:rsidRDefault="00B947F6" w:rsidP="00B947F6">
      <w:pPr>
        <w:rPr>
          <w:rFonts w:cstheme="minorHAnsi"/>
          <w:sz w:val="24"/>
          <w:szCs w:val="24"/>
        </w:rPr>
      </w:pPr>
      <w:r w:rsidRPr="009106F1">
        <w:rPr>
          <w:rFonts w:cstheme="minorHAnsi"/>
          <w:sz w:val="24"/>
          <w:szCs w:val="24"/>
        </w:rPr>
        <w:t xml:space="preserve">Social stratification is the persistence of inequalities which occur or are reified across generations </w:t>
      </w:r>
      <w:r w:rsidRPr="009106F1">
        <w:rPr>
          <w:rFonts w:cstheme="minorHAnsi"/>
          <w:sz w:val="24"/>
          <w:szCs w:val="24"/>
        </w:rPr>
        <w:fldChar w:fldCharType="begin"/>
      </w:r>
      <w:r w:rsidRPr="009106F1">
        <w:rPr>
          <w:rFonts w:cstheme="minorHAnsi"/>
          <w:sz w:val="24"/>
          <w:szCs w:val="24"/>
        </w:rPr>
        <w:instrText xml:space="preserve"> ADDIN ZOTERO_ITEM CSL_CITATION {"citationID":"Rb4gN7YA","properties":{"formattedCitation":"(Stopforth, 2020)","plainCitation":"(Stopforth, 2020)","dontUpdate":true,"noteIndex":0},"citationItems":[{"id":1377,"uris":["http://zotero.org/users/8741181/items/945VSPSD"],"itemData":{"id":1377,"type":"article-journal","language":"en","page":"306","source":"Zotero","title":"Parental Socio-Economic Background and Children’s School-Level GCSE Attainment","author":[{"family":"Stopforth","given":"Sarah"}],"issued":{"date-parts":[["202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opforth, 2020: 17)</w:t>
      </w:r>
      <w:r w:rsidRPr="009106F1">
        <w:rPr>
          <w:rFonts w:cstheme="minorHAnsi"/>
          <w:sz w:val="24"/>
          <w:szCs w:val="24"/>
        </w:rPr>
        <w:fldChar w:fldCharType="end"/>
      </w:r>
      <w:r w:rsidRPr="009106F1">
        <w:rPr>
          <w:rFonts w:cstheme="minorHAnsi"/>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77777777" w:rsidR="00B947F6" w:rsidRPr="009106F1" w:rsidRDefault="00B947F6" w:rsidP="00B947F6">
      <w:pPr>
        <w:rPr>
          <w:rFonts w:cstheme="minorHAnsi"/>
          <w:sz w:val="24"/>
          <w:szCs w:val="24"/>
        </w:rPr>
      </w:pPr>
      <w:r w:rsidRPr="009106F1">
        <w:rPr>
          <w:rFonts w:cstheme="minorHAnsi"/>
          <w:sz w:val="24"/>
          <w:szCs w:val="24"/>
        </w:rPr>
        <w:t xml:space="preserve">Socio-economic background is a cornerstone of social scientific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21109855" w:rsidR="00B947F6" w:rsidRPr="009106F1" w:rsidRDefault="00B947F6" w:rsidP="00B947F6">
      <w:pPr>
        <w:rPr>
          <w:rFonts w:cstheme="minorHAnsi"/>
          <w:sz w:val="24"/>
          <w:szCs w:val="24"/>
        </w:rPr>
      </w:pPr>
      <w:r w:rsidRPr="009106F1">
        <w:rPr>
          <w:rFonts w:cstheme="minorHAnsi"/>
          <w:sz w:val="24"/>
          <w:szCs w:val="24"/>
        </w:rPr>
        <w:lastRenderedPageBreak/>
        <w:t xml:space="preserve">Social class as a variable is one that has constant and consistent debate throughout sociological literatur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7777777" w:rsidR="00B947F6" w:rsidRPr="009106F1" w:rsidRDefault="00B947F6" w:rsidP="00B947F6">
      <w:pPr>
        <w:rPr>
          <w:rFonts w:cstheme="minorHAnsi"/>
          <w:sz w:val="24"/>
          <w:szCs w:val="24"/>
        </w:rPr>
      </w:pPr>
      <w:r w:rsidRPr="009106F1">
        <w:rPr>
          <w:rFonts w:cstheme="minorHAnsi"/>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106F1">
        <w:rPr>
          <w:rFonts w:cstheme="minorHAnsi"/>
          <w:sz w:val="24"/>
          <w:szCs w:val="24"/>
        </w:rPr>
        <w:fldChar w:fldCharType="begin"/>
      </w:r>
      <w:r w:rsidRPr="009106F1">
        <w:rPr>
          <w:rFonts w:cstheme="minorHAnsi"/>
          <w:sz w:val="24"/>
          <w:szCs w:val="24"/>
        </w:rPr>
        <w:instrText xml:space="preserve"> ADDIN ZOTERO_ITEM CSL_CITATION {"citationID":"Gzgz0PND","properties":{"formattedCitation":"(Bergman and Joye, 2001)","plainCitation":"(Bergman and Joye, 2001)","dontUpdate":true,"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 14)</w:t>
      </w:r>
      <w:r w:rsidRPr="009106F1">
        <w:rPr>
          <w:rFonts w:cstheme="minorHAnsi"/>
          <w:sz w:val="24"/>
          <w:szCs w:val="24"/>
        </w:rPr>
        <w:fldChar w:fldCharType="end"/>
      </w:r>
      <w:r w:rsidRPr="009106F1">
        <w:rPr>
          <w:rFonts w:cstheme="minorHAnsi"/>
          <w:sz w:val="24"/>
          <w:szCs w:val="24"/>
        </w:rPr>
        <w:t xml:space="preserve">. Multiple measures of social class are reflected upon. This following section seeks to establish the major measures of social class and weigh their common strengths and weaknesses, which may affect model parsimony. </w:t>
      </w:r>
    </w:p>
    <w:p w14:paraId="16A3B20A" w14:textId="77777777" w:rsidR="00B947F6" w:rsidRPr="009106F1" w:rsidRDefault="00B947F6" w:rsidP="00B947F6">
      <w:pPr>
        <w:rPr>
          <w:rFonts w:cstheme="minorHAnsi"/>
          <w:sz w:val="24"/>
          <w:szCs w:val="24"/>
        </w:rPr>
      </w:pPr>
      <w:r w:rsidRPr="009106F1">
        <w:rPr>
          <w:rFonts w:cstheme="minorHAnsi"/>
          <w:sz w:val="24"/>
          <w:szCs w:val="24"/>
        </w:rPr>
        <w:t xml:space="preserve">Prestige scales, social class schemes, occupational grading all rely on rather static temporal procedures. Longer-term structural transformations of society will alter the underlying distribution of stratification over time </w:t>
      </w:r>
      <w:r w:rsidRPr="009106F1">
        <w:rPr>
          <w:rFonts w:cstheme="minorHAnsi"/>
          <w:sz w:val="24"/>
          <w:szCs w:val="24"/>
        </w:rPr>
        <w:fldChar w:fldCharType="begin"/>
      </w:r>
      <w:r w:rsidRPr="009106F1">
        <w:rPr>
          <w:rFonts w:cstheme="minorHAnsi"/>
          <w:sz w:val="24"/>
          <w:szCs w:val="24"/>
        </w:rPr>
        <w:instrText xml:space="preserve"> ADDIN ZOTERO_ITEM CSL_CITATION {"citationID":"gmQluUEz","properties":{"formattedCitation":"(Lambert and Barnett, 2021)","plainCitation":"(Lambert and Barnett, 2021)","dontUpdate":true,"noteIndex":0},"citationItems":[{"id":1305,"uris":["http://zotero.org/users/8741181/items/RQZ4C89C"],"itemData":{"id":130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ambert and Barnett, 2021: 191)</w:t>
      </w:r>
      <w:r w:rsidRPr="009106F1">
        <w:rPr>
          <w:rFonts w:cstheme="minorHAnsi"/>
          <w:sz w:val="24"/>
          <w:szCs w:val="24"/>
        </w:rPr>
        <w:fldChar w:fldCharType="end"/>
      </w:r>
      <w:r w:rsidRPr="009106F1">
        <w:rPr>
          <w:rFonts w:cstheme="minorHAnsi"/>
          <w:sz w:val="24"/>
          <w:szCs w:val="24"/>
        </w:rPr>
        <w:t>. Whilst the Treiman constant</w:t>
      </w:r>
      <w:r w:rsidRPr="009106F1">
        <w:rPr>
          <w:rStyle w:val="FootnoteReference"/>
          <w:rFonts w:cstheme="minorHAnsi"/>
          <w:sz w:val="24"/>
          <w:szCs w:val="24"/>
        </w:rPr>
        <w:footnoteReference w:id="8"/>
      </w:r>
      <w:r w:rsidRPr="009106F1">
        <w:rPr>
          <w:rFonts w:cstheme="minorHAnsi"/>
          <w:sz w:val="24"/>
          <w:szCs w:val="24"/>
        </w:rPr>
        <w:t xml:space="preserve"> is oft hailed as the single most important empirical generalisation to be confirmed through social stratification research </w:t>
      </w:r>
      <w:r w:rsidRPr="009106F1">
        <w:rPr>
          <w:rFonts w:cstheme="minorHAnsi"/>
          <w:sz w:val="24"/>
          <w:szCs w:val="24"/>
        </w:rPr>
        <w:fldChar w:fldCharType="begin"/>
      </w:r>
      <w:r w:rsidRPr="009106F1">
        <w:rPr>
          <w:rFonts w:cstheme="minorHAnsi"/>
          <w:sz w:val="24"/>
          <w:szCs w:val="24"/>
        </w:rPr>
        <w:instrText xml:space="preserve"> ADDIN ZOTERO_ITEM CSL_CITATION {"citationID":"hCYoxdH2","properties":{"formattedCitation":"(Lambert {\\i{}et al.}, 2008)","plainCitation":"(Lambert et al., 2008)","noteIndex":0},"citationItems":[{"id":12706,"uris":["http://zotero.org/users/8741181/items/HKPGAKQC"],"itemData":{"id":12706,"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Lambert </w:t>
      </w:r>
      <w:r w:rsidRPr="009106F1">
        <w:rPr>
          <w:rFonts w:cstheme="minorHAnsi"/>
          <w:i/>
          <w:iCs/>
          <w:sz w:val="24"/>
          <w:szCs w:val="24"/>
        </w:rPr>
        <w:t>et al.</w:t>
      </w:r>
      <w:r w:rsidRPr="009106F1">
        <w:rPr>
          <w:rFonts w:cstheme="minorHAnsi"/>
          <w:sz w:val="24"/>
          <w:szCs w:val="24"/>
        </w:rPr>
        <w:t>, 2008)</w:t>
      </w:r>
      <w:r w:rsidRPr="009106F1">
        <w:rPr>
          <w:rFonts w:cstheme="minorHAnsi"/>
          <w:sz w:val="24"/>
          <w:szCs w:val="24"/>
        </w:rPr>
        <w:fldChar w:fldCharType="end"/>
      </w:r>
      <w:r w:rsidRPr="009106F1">
        <w:rPr>
          <w:rFonts w:cstheme="minorHAnsi"/>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4155D5B1" w:rsidR="00B947F6" w:rsidRPr="009106F1" w:rsidRDefault="00B947F6" w:rsidP="00B947F6">
      <w:pPr>
        <w:rPr>
          <w:rFonts w:cstheme="minorHAnsi"/>
          <w:sz w:val="24"/>
          <w:szCs w:val="24"/>
        </w:rPr>
      </w:pPr>
      <w:r w:rsidRPr="009106F1">
        <w:rPr>
          <w:rFonts w:cstheme="minorHAnsi"/>
          <w:sz w:val="24"/>
          <w:szCs w:val="24"/>
        </w:rPr>
        <w:t xml:space="preserve">The NCDS provides occupational coding measures for father’s socio-economic position using a variety of measures </w:t>
      </w:r>
      <w:r w:rsidRPr="009106F1">
        <w:rPr>
          <w:rFonts w:cstheme="minorHAnsi"/>
          <w:sz w:val="24"/>
          <w:szCs w:val="24"/>
        </w:rPr>
        <w:fldChar w:fldCharType="begin"/>
      </w:r>
      <w:r w:rsidRPr="009106F1">
        <w:rPr>
          <w:rFonts w:cstheme="minorHAnsi"/>
          <w:sz w:val="24"/>
          <w:szCs w:val="24"/>
        </w:rPr>
        <w:instrText xml:space="preserve"> ADDIN ZOTERO_ITEM CSL_CITATION {"citationID":"0fljzSbW","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The measures provided are the Registrar General Class Schema, National Statistics Socio-Economic Classification, and the Cambridge Social interaction and Stratification scale. Occupational coding measures were taken in 1969. Unfortunately, no such occupational measures were taken for mothers making it impossible to employ a dominance approach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gyxNxNEh","properties":{"formattedCitation":"(Connelly, Gayle and Lambert, 2016)","plainCitation":"(Connelly, Gayle and Lambert, 2016)","noteIndex":0},"citationItems":[{"id":2936,"uris":["http://zotero.org/users/8741181/items/TVVMB7IY"],"itemData":{"id":2936,"type":"article-journal","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Connelly, Gayle and Lambert, 2016)</w:t>
      </w:r>
      <w:r w:rsidR="003E03BF" w:rsidRPr="009106F1">
        <w:rPr>
          <w:rFonts w:cstheme="minorHAnsi"/>
          <w:sz w:val="24"/>
          <w:szCs w:val="24"/>
        </w:rPr>
        <w:fldChar w:fldCharType="end"/>
      </w:r>
      <w:r w:rsidRPr="009106F1">
        <w:rPr>
          <w:rFonts w:cstheme="minorHAnsi"/>
          <w:sz w:val="24"/>
          <w:szCs w:val="24"/>
        </w:rPr>
        <w:t>. The first occupational measure gives a full six class categorisation</w:t>
      </w:r>
      <w:r w:rsidRPr="009106F1">
        <w:rPr>
          <w:rStyle w:val="FootnoteReference"/>
          <w:rFonts w:cstheme="minorHAnsi"/>
          <w:sz w:val="24"/>
          <w:szCs w:val="24"/>
        </w:rPr>
        <w:footnoteReference w:id="9"/>
      </w:r>
      <w:r w:rsidRPr="009106F1">
        <w:rPr>
          <w:rFonts w:cstheme="minorHAnsi"/>
          <w:sz w:val="24"/>
          <w:szCs w:val="24"/>
        </w:rPr>
        <w:t xml:space="preserve">. The last measure is continuous and as such no recoding was required. The occupational coding conducting by </w:t>
      </w:r>
      <w:r w:rsidRPr="009106F1">
        <w:rPr>
          <w:rFonts w:cstheme="minorHAnsi"/>
          <w:sz w:val="24"/>
          <w:szCs w:val="24"/>
        </w:rPr>
        <w:fldChar w:fldCharType="begin"/>
      </w:r>
      <w:r w:rsidRPr="009106F1">
        <w:rPr>
          <w:rFonts w:cstheme="minorHAnsi"/>
          <w:sz w:val="24"/>
          <w:szCs w:val="24"/>
        </w:rPr>
        <w:instrText xml:space="preserve"> ADDIN ZOTERO_ITEM CSL_CITATION {"citationID":"mgh5VQv3","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was subsequently merged with the main data of sweeps 0-4 (up until age 23). The occupational coding data was then cleaned and re-coded into relevant NS-SEC and RGSC schemas, with CAMSIS being left as it is due to it being a single continuous measure. </w:t>
      </w:r>
    </w:p>
    <w:p w14:paraId="7D2345A8" w14:textId="77777777" w:rsidR="00B947F6" w:rsidRPr="009106F1" w:rsidRDefault="00B947F6" w:rsidP="00B947F6">
      <w:pPr>
        <w:rPr>
          <w:rFonts w:cstheme="minorHAnsi"/>
          <w:sz w:val="24"/>
          <w:szCs w:val="24"/>
        </w:rPr>
      </w:pPr>
      <w:r w:rsidRPr="009106F1">
        <w:rPr>
          <w:rFonts w:cstheme="minorHAnsi"/>
          <w:sz w:val="24"/>
          <w:szCs w:val="24"/>
        </w:rPr>
        <w:t xml:space="preserve">The next three variables for subsequent analysis are all considered socio-economic variables. Two are social class schemas and one is a stratification scale. Multiple socio-economic measures are considered to see whether there are different patterns for different dimensions of social stratification both within cohorts and across them by comparing between cohort substantive findings. </w:t>
      </w:r>
    </w:p>
    <w:p w14:paraId="4D3428BB" w14:textId="23BBFA58" w:rsidR="00B947F6" w:rsidRPr="009106F1" w:rsidRDefault="00B947F6" w:rsidP="00B947F6">
      <w:pPr>
        <w:rPr>
          <w:rFonts w:cstheme="minorHAnsi"/>
          <w:sz w:val="24"/>
          <w:szCs w:val="24"/>
        </w:rPr>
      </w:pPr>
      <w:r w:rsidRPr="009106F1">
        <w:rPr>
          <w:rFonts w:cstheme="minorHAnsi"/>
          <w:sz w:val="24"/>
          <w:szCs w:val="24"/>
        </w:rPr>
        <w:lastRenderedPageBreak/>
        <w:t xml:space="preserve">There are many other social stratification measures. The rational for including the RGSC, NS-SEC, and CAMSIS are based upon theoretical diversity and empirical practicality. In terms of theoretical diversity, each of these measures is theoretically constructed using distinct analytical frameworks – two being constructed using a categorical delineation of social class, and another constructed as a continuous measure. The most straightforward explanation as to why these three measures were included specifically is that these three measures are easily able to be constructed using the NCDS. An occupational coding file is provided for Sweep Two of the NCDS which enables the construction of the full RGSC and NS-SEC social class schemas as well as CAMSIS. All three socio-economic measures are constructed using a different theoretical orientation. The RGSC’s strict hierarchical nature is slightly different from the NS-SEC that argues against a strict hierarchy, though does maintain a ‘semi-ordinal’ structure – whilst not a major difference, this is a variation comparatively. Both RGSC and NS-SEC are categorical gradational scales in comparison to the CAMSIS which is a single continuous measure. Other socio-economic measures were considered – for example the neo-Marxian social class schema developed by </w:t>
      </w:r>
      <w:r w:rsidRPr="009106F1">
        <w:rPr>
          <w:rFonts w:cstheme="minorHAnsi"/>
          <w:sz w:val="24"/>
          <w:szCs w:val="24"/>
        </w:rPr>
        <w:fldChar w:fldCharType="begin"/>
      </w:r>
      <w:r w:rsidRPr="009106F1">
        <w:rPr>
          <w:rFonts w:cstheme="minorHAnsi"/>
          <w:sz w:val="24"/>
          <w:szCs w:val="24"/>
        </w:rPr>
        <w:instrText xml:space="preserve"> ADDIN ZOTERO_ITEM CSL_CITATION {"citationID":"YE67DOyO","properties":{"formattedCitation":"(Wright, 2005)","plainCitation":"(Wright, 2005)","noteIndex":0},"citationItems":[{"id":380,"uris":["http://zotero.org/users/8741181/items/BCFA28WD"],"itemData":{"id":380,"type":"chapter","container-title":"Approaches to Class Analysis","edition":"1","ISBN":"978-0-521-84304-1","language":"en","note":"DOI: 10.1017/CBO9780511488900.002","page":"4-30","publisher":"Cambridge University Press","source":"DOI.org (Crossref)","title":"Foundations of a neo-Marxist class analysis","URL":"https://www.cambridge.org/core/product/identifier/CBO9780511488900A009/type/book_part","editor":[{"family":"Wright","given":"Erik Olin"}],"author":[{"family":"Wright","given":"Erik Olin"}],"accessed":{"date-parts":[["2021",6,29]]},"issued":{"date-parts":[["2005",7,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right, 2005)</w:t>
      </w:r>
      <w:r w:rsidRPr="009106F1">
        <w:rPr>
          <w:rFonts w:cstheme="minorHAnsi"/>
          <w:sz w:val="24"/>
          <w:szCs w:val="24"/>
        </w:rPr>
        <w:fldChar w:fldCharType="end"/>
      </w:r>
      <w:r w:rsidRPr="009106F1">
        <w:rPr>
          <w:rFonts w:cstheme="minorHAnsi"/>
          <w:sz w:val="24"/>
          <w:szCs w:val="24"/>
        </w:rPr>
        <w:t xml:space="preserve">. This measure would provide an alternative social class schema that challenges the occupational dominance of the RGSC and NS-SEC. However, due to data limitations this schema </w:t>
      </w:r>
      <w:r w:rsidR="00F87056" w:rsidRPr="009106F1">
        <w:rPr>
          <w:rFonts w:cstheme="minorHAnsi"/>
          <w:sz w:val="24"/>
          <w:szCs w:val="24"/>
        </w:rPr>
        <w:t>cannot</w:t>
      </w:r>
      <w:r w:rsidRPr="009106F1">
        <w:rPr>
          <w:rFonts w:cstheme="minorHAnsi"/>
          <w:sz w:val="24"/>
          <w:szCs w:val="24"/>
        </w:rPr>
        <w:t xml:space="preserve"> be practically constructed. </w:t>
      </w:r>
    </w:p>
    <w:p w14:paraId="650B5A95" w14:textId="77777777" w:rsidR="00B947F6" w:rsidRPr="009106F1" w:rsidRDefault="00B947F6" w:rsidP="00B947F6">
      <w:pPr>
        <w:rPr>
          <w:rFonts w:cstheme="minorHAnsi"/>
          <w:sz w:val="24"/>
          <w:szCs w:val="24"/>
        </w:rPr>
      </w:pPr>
      <w:r w:rsidRPr="009106F1">
        <w:rPr>
          <w:rFonts w:cstheme="minorHAnsi"/>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106F1" w:rsidRDefault="00B947F6" w:rsidP="00B947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egistrar General Class Schema</w:t>
      </w:r>
    </w:p>
    <w:p w14:paraId="11B76895" w14:textId="77777777" w:rsidR="00B947F6" w:rsidRPr="009106F1" w:rsidRDefault="00B947F6" w:rsidP="00B947F6">
      <w:pPr>
        <w:rPr>
          <w:rFonts w:cstheme="minorHAnsi"/>
          <w:sz w:val="24"/>
          <w:szCs w:val="24"/>
        </w:rPr>
      </w:pPr>
      <w:r w:rsidRPr="009106F1">
        <w:rPr>
          <w:rFonts w:cstheme="minorHAnsi"/>
          <w:sz w:val="24"/>
          <w:szCs w:val="24"/>
        </w:rPr>
        <w:t>The Registrar General’s Social Class (RGSC) is one of the oldest social class measures in the UK – first used in 1911 to show variation in infant mortality according to parents’ occupation</w:t>
      </w:r>
      <w:r w:rsidRPr="009106F1">
        <w:rPr>
          <w:rFonts w:cstheme="minorHAnsi"/>
          <w:sz w:val="24"/>
          <w:szCs w:val="24"/>
        </w:rPr>
        <w:fldChar w:fldCharType="begin"/>
      </w:r>
      <w:r w:rsidRPr="009106F1">
        <w:rPr>
          <w:rFonts w:cstheme="minorHAnsi"/>
          <w:sz w:val="24"/>
          <w:szCs w:val="24"/>
        </w:rPr>
        <w:instrText xml:space="preserve"> ADDIN ZOTERO_ITEM CSL_CITATION {"citationID":"MGguGIjp","properties":{"formattedCitation":"(\\uc0\\u8216{}Annual report for the 1911 of the registrar-general\\uc0\\u8217{}, 1913)","plainCitation":"(‘Annual report for the 1911 of the registrar-general’, 1913)","noteIndex":0},"citationItems":[{"id":11370,"uris":["http://zotero.org/users/8741181/items/P6NJZGGH"],"itemData":{"id":11370,"type":"article-journal","DOI":"https://doi.org/10.1016/S0140-6736(01)78008-7","issue":"4708","page":"1491-1492","title":"Annual report for the 1911 of the registrar-general","volume":"182","issued":{"date-parts":[["19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nual report for the 1911 of the registrar-general’, 1913)</w:t>
      </w:r>
      <w:r w:rsidRPr="009106F1">
        <w:rPr>
          <w:rFonts w:cstheme="minorHAnsi"/>
          <w:sz w:val="24"/>
          <w:szCs w:val="24"/>
        </w:rPr>
        <w:fldChar w:fldCharType="end"/>
      </w:r>
      <w:r w:rsidRPr="009106F1">
        <w:rPr>
          <w:rFonts w:cstheme="minorHAnsi"/>
          <w:sz w:val="24"/>
          <w:szCs w:val="24"/>
        </w:rPr>
        <w:t xml:space="preserve">. The measure is built upon the assumption that society is graded based upon a hierarchy of occupations(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 was a popular social class measure of its time (particularly around the 1980s). The RGSC first being developed in 1911 </w:t>
      </w:r>
      <w:r w:rsidRPr="009106F1">
        <w:rPr>
          <w:rFonts w:cstheme="minorHAnsi"/>
          <w:sz w:val="24"/>
          <w:szCs w:val="24"/>
        </w:rPr>
        <w:fldChar w:fldCharType="begin"/>
      </w:r>
      <w:r w:rsidRPr="009106F1">
        <w:rPr>
          <w:rFonts w:cstheme="minorHAnsi"/>
          <w:sz w:val="24"/>
          <w:szCs w:val="24"/>
        </w:rPr>
        <w:instrText xml:space="preserve"> ADDIN ZOTERO_ITEM CSL_CITATION {"citationID":"zFA1snqp","properties":{"formattedCitation":"(\\uc0\\u8216{}Annual report for the 1911 of the registrar-general\\uc0\\u8217{}, 1913)","plainCitation":"(‘Annual report for the 1911 of the registrar-general’, 1913)","noteIndex":0},"citationItems":[{"id":11370,"uris":["http://zotero.org/users/8741181/items/P6NJZGGH"],"itemData":{"id":11370,"type":"article-journal","DOI":"https://doi.org/10.1016/S0140-6736(01)78008-7","issue":"4708","page":"1491-1492","title":"Annual report for the 1911 of the registrar-general","volume":"182","issued":{"date-parts":[["191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nnual report for the 1911 of the registrar-general’, 1913)</w:t>
      </w:r>
      <w:r w:rsidRPr="009106F1">
        <w:rPr>
          <w:rFonts w:cstheme="minorHAnsi"/>
          <w:sz w:val="24"/>
          <w:szCs w:val="24"/>
        </w:rPr>
        <w:fldChar w:fldCharType="end"/>
      </w:r>
      <w:r w:rsidRPr="009106F1">
        <w:rPr>
          <w:rFonts w:cstheme="minorHAnsi"/>
          <w:sz w:val="24"/>
          <w:szCs w:val="24"/>
        </w:rPr>
        <w:t xml:space="preserve"> means that as a measure of social-stratification, it had existed for 47 years prior to the commencement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77777777" w:rsidR="00B947F6" w:rsidRPr="009106F1" w:rsidRDefault="00B947F6" w:rsidP="00B947F6">
      <w:pPr>
        <w:rPr>
          <w:rFonts w:cstheme="minorHAnsi"/>
          <w:sz w:val="24"/>
          <w:szCs w:val="24"/>
        </w:rPr>
      </w:pPr>
      <w:r w:rsidRPr="009106F1">
        <w:rPr>
          <w:rFonts w:cstheme="minorHAnsi"/>
          <w:sz w:val="24"/>
          <w:szCs w:val="24"/>
        </w:rPr>
        <w:t xml:space="preserve">The RGSC rests upon a theoretical assumption that social inequality exists within society </w:t>
      </w:r>
      <w:r w:rsidRPr="009106F1">
        <w:rPr>
          <w:rFonts w:cstheme="minorHAnsi"/>
          <w:sz w:val="24"/>
          <w:szCs w:val="24"/>
        </w:rPr>
        <w:fldChar w:fldCharType="begin"/>
      </w:r>
      <w:r w:rsidRPr="009106F1">
        <w:rPr>
          <w:rFonts w:cstheme="minorHAnsi"/>
          <w:sz w:val="24"/>
          <w:szCs w:val="24"/>
        </w:rPr>
        <w:instrText xml:space="preserve"> ADDIN ZOTERO_ITEM CSL_CITATION {"citationID":"efRpx5hE","properties":{"formattedCitation":"(Szreter, 1984)","plainCitation":"(Szreter, 1984)","noteIndex":0},"citationItems":[{"id":2630,"uris":["http://zotero.org/users/8741181/items/SK8DWTC7"],"itemData":{"id":2630,"type":"article-journal","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zreter, 1984)</w:t>
      </w:r>
      <w:r w:rsidRPr="009106F1">
        <w:rPr>
          <w:rFonts w:cstheme="minorHAnsi"/>
          <w:sz w:val="24"/>
          <w:szCs w:val="24"/>
        </w:rPr>
        <w:fldChar w:fldCharType="end"/>
      </w:r>
      <w:r w:rsidRPr="009106F1">
        <w:rPr>
          <w:rFonts w:cstheme="minorHAnsi"/>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106F1">
        <w:rPr>
          <w:rFonts w:cstheme="minorHAnsi"/>
          <w:sz w:val="24"/>
          <w:szCs w:val="24"/>
        </w:rPr>
        <w:fldChar w:fldCharType="begin"/>
      </w:r>
      <w:r w:rsidRPr="009106F1">
        <w:rPr>
          <w:rFonts w:cstheme="minorHAnsi"/>
          <w:sz w:val="24"/>
          <w:szCs w:val="24"/>
        </w:rPr>
        <w:instrText xml:space="preserve"> ADDIN ZOTERO_ITEM CSL_CITATION {"citationID":"gU6tdu7Z","properties":{"formattedCitation":"(Prandy, 1999)","plainCitation":"(Prandy, 1999)","dontUpdate":true,"noteIndex":0},"citationItems":[{"id":2705,"uris":["http://zotero.org/users/8741181/items/2PWPQP2I"],"itemData":{"id":2705,"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General’s Social Classes and the Cambridge Scale","title-short":"Class, stratification and inequalities in health","volume":"21","author":[{"family":"Prandy","given":"Kenneth"}],"issued":{"date-parts":[["1999",7]]}}}],"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Prandy, </w:t>
      </w:r>
      <w:r w:rsidRPr="009106F1">
        <w:rPr>
          <w:rFonts w:cstheme="minorHAnsi"/>
          <w:sz w:val="24"/>
          <w:szCs w:val="24"/>
        </w:rPr>
        <w:lastRenderedPageBreak/>
        <w:t>1999: 468)</w:t>
      </w:r>
      <w:r w:rsidRPr="009106F1">
        <w:rPr>
          <w:rFonts w:cstheme="minorHAnsi"/>
          <w:sz w:val="24"/>
          <w:szCs w:val="24"/>
        </w:rPr>
        <w:fldChar w:fldCharType="end"/>
      </w:r>
      <w:r w:rsidRPr="009106F1">
        <w:rPr>
          <w:rFonts w:cstheme="minorHAnsi"/>
          <w:sz w:val="24"/>
          <w:szCs w:val="24"/>
        </w:rPr>
        <w:t xml:space="preserve">. This assumption is baked into the theoretical implications of a unidimensional hierarchy mentioned above. </w:t>
      </w:r>
    </w:p>
    <w:p w14:paraId="6A873C82" w14:textId="498DEEC1" w:rsidR="00D23B37" w:rsidRPr="009106F1" w:rsidRDefault="00B947F6" w:rsidP="00CE053C">
      <w:pPr>
        <w:rPr>
          <w:rFonts w:cstheme="minorHAnsi"/>
          <w:sz w:val="24"/>
          <w:szCs w:val="24"/>
        </w:rPr>
      </w:pPr>
      <w:r w:rsidRPr="009106F1">
        <w:rPr>
          <w:rFonts w:cstheme="minorHAnsi"/>
          <w:sz w:val="24"/>
          <w:szCs w:val="24"/>
        </w:rPr>
        <w:t xml:space="preserve">The Full RGSC class schema is detailed below: </w:t>
      </w:r>
    </w:p>
    <w:p w14:paraId="08A3A60D" w14:textId="5D42A2B1" w:rsidR="00CE053C" w:rsidRPr="009106F1" w:rsidRDefault="00CE053C" w:rsidP="00CE053C">
      <w:pPr>
        <w:pStyle w:val="Caption"/>
        <w:keepNext/>
        <w:rPr>
          <w:rFonts w:cstheme="minorHAnsi"/>
          <w:color w:val="auto"/>
          <w:sz w:val="24"/>
          <w:szCs w:val="24"/>
        </w:rPr>
      </w:pPr>
      <w:bookmarkStart w:id="22" w:name="_Toc137904674"/>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5</w:t>
      </w:r>
      <w:r w:rsidRPr="009106F1">
        <w:rPr>
          <w:rFonts w:cstheme="minorHAnsi"/>
          <w:color w:val="auto"/>
          <w:sz w:val="24"/>
          <w:szCs w:val="24"/>
        </w:rPr>
        <w:fldChar w:fldCharType="end"/>
      </w:r>
      <w:r w:rsidRPr="009106F1">
        <w:rPr>
          <w:rFonts w:cstheme="minorHAnsi"/>
          <w:color w:val="auto"/>
          <w:sz w:val="24"/>
          <w:szCs w:val="24"/>
        </w:rPr>
        <w:t xml:space="preserve"> RGSC Class Schema</w:t>
      </w:r>
      <w:bookmarkEnd w:id="22"/>
    </w:p>
    <w:tbl>
      <w:tblPr>
        <w:tblStyle w:val="PlainTable4"/>
        <w:tblW w:w="0" w:type="auto"/>
        <w:tblLook w:val="04A0" w:firstRow="1" w:lastRow="0" w:firstColumn="1" w:lastColumn="0" w:noHBand="0" w:noVBand="1"/>
      </w:tblPr>
      <w:tblGrid>
        <w:gridCol w:w="2960"/>
        <w:gridCol w:w="3292"/>
        <w:gridCol w:w="2774"/>
      </w:tblGrid>
      <w:tr w:rsidR="009106F1" w:rsidRPr="009106F1" w14:paraId="7E47BCD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65273F99" w14:textId="77777777" w:rsidR="00B947F6" w:rsidRPr="009106F1" w:rsidRDefault="00B947F6" w:rsidP="00E1481F">
            <w:pPr>
              <w:rPr>
                <w:rFonts w:cstheme="minorHAnsi"/>
                <w:sz w:val="24"/>
                <w:szCs w:val="24"/>
              </w:rPr>
            </w:pPr>
            <w:r w:rsidRPr="009106F1">
              <w:rPr>
                <w:rFonts w:cstheme="minorHAnsi"/>
                <w:sz w:val="24"/>
                <w:szCs w:val="24"/>
              </w:rPr>
              <w:t>Class</w:t>
            </w:r>
          </w:p>
        </w:tc>
        <w:tc>
          <w:tcPr>
            <w:tcW w:w="3292" w:type="dxa"/>
          </w:tcPr>
          <w:p w14:paraId="2DBFBF8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Occupations</w:t>
            </w:r>
          </w:p>
        </w:tc>
        <w:tc>
          <w:tcPr>
            <w:tcW w:w="2774" w:type="dxa"/>
          </w:tcPr>
          <w:p w14:paraId="30245E70"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xample Occupations</w:t>
            </w:r>
          </w:p>
        </w:tc>
      </w:tr>
      <w:tr w:rsidR="009106F1" w:rsidRPr="009106F1" w14:paraId="6986EC2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12448E4" w14:textId="77777777" w:rsidR="00B947F6" w:rsidRPr="009106F1" w:rsidRDefault="00B947F6" w:rsidP="00E1481F">
            <w:pPr>
              <w:rPr>
                <w:rFonts w:cstheme="minorHAnsi"/>
                <w:sz w:val="24"/>
                <w:szCs w:val="24"/>
              </w:rPr>
            </w:pPr>
            <w:r w:rsidRPr="009106F1">
              <w:rPr>
                <w:rFonts w:cstheme="minorHAnsi"/>
                <w:sz w:val="24"/>
                <w:szCs w:val="24"/>
              </w:rPr>
              <w:t>I</w:t>
            </w:r>
          </w:p>
        </w:tc>
        <w:tc>
          <w:tcPr>
            <w:tcW w:w="3292" w:type="dxa"/>
          </w:tcPr>
          <w:p w14:paraId="080D231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rofessional Occupations</w:t>
            </w:r>
          </w:p>
        </w:tc>
        <w:tc>
          <w:tcPr>
            <w:tcW w:w="2774" w:type="dxa"/>
          </w:tcPr>
          <w:p w14:paraId="7B077E5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Accountant</w:t>
            </w:r>
          </w:p>
        </w:tc>
      </w:tr>
      <w:tr w:rsidR="009106F1" w:rsidRPr="009106F1" w14:paraId="1B2A9161"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781D990F" w14:textId="77777777" w:rsidR="00B947F6" w:rsidRPr="009106F1" w:rsidRDefault="00B947F6" w:rsidP="00E1481F">
            <w:pPr>
              <w:rPr>
                <w:rFonts w:cstheme="minorHAnsi"/>
                <w:sz w:val="24"/>
                <w:szCs w:val="24"/>
              </w:rPr>
            </w:pPr>
            <w:r w:rsidRPr="009106F1">
              <w:rPr>
                <w:rFonts w:cstheme="minorHAnsi"/>
                <w:sz w:val="24"/>
                <w:szCs w:val="24"/>
              </w:rPr>
              <w:t>II</w:t>
            </w:r>
          </w:p>
        </w:tc>
        <w:tc>
          <w:tcPr>
            <w:tcW w:w="3292" w:type="dxa"/>
          </w:tcPr>
          <w:p w14:paraId="2285C3F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Intermediate Occupations</w:t>
            </w:r>
          </w:p>
        </w:tc>
        <w:tc>
          <w:tcPr>
            <w:tcW w:w="2774" w:type="dxa"/>
          </w:tcPr>
          <w:p w14:paraId="00BAD92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Police Officer</w:t>
            </w:r>
          </w:p>
        </w:tc>
      </w:tr>
      <w:tr w:rsidR="009106F1" w:rsidRPr="009106F1" w14:paraId="3E93288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4B17FDA5" w14:textId="77777777" w:rsidR="00B947F6" w:rsidRPr="009106F1" w:rsidRDefault="00B947F6" w:rsidP="00E1481F">
            <w:pPr>
              <w:rPr>
                <w:rFonts w:cstheme="minorHAnsi"/>
                <w:sz w:val="24"/>
                <w:szCs w:val="24"/>
              </w:rPr>
            </w:pPr>
            <w:r w:rsidRPr="009106F1">
              <w:rPr>
                <w:rFonts w:cstheme="minorHAnsi"/>
                <w:sz w:val="24"/>
                <w:szCs w:val="24"/>
              </w:rPr>
              <w:t>IIIN</w:t>
            </w:r>
          </w:p>
        </w:tc>
        <w:tc>
          <w:tcPr>
            <w:tcW w:w="3292" w:type="dxa"/>
          </w:tcPr>
          <w:p w14:paraId="726A8C4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killed Non-Manual Occupations</w:t>
            </w:r>
          </w:p>
        </w:tc>
        <w:tc>
          <w:tcPr>
            <w:tcW w:w="2774" w:type="dxa"/>
          </w:tcPr>
          <w:p w14:paraId="7C936B9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Clerical Worker</w:t>
            </w:r>
          </w:p>
        </w:tc>
      </w:tr>
      <w:tr w:rsidR="009106F1" w:rsidRPr="009106F1" w14:paraId="461B9529"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2E872840" w14:textId="77777777" w:rsidR="00B947F6" w:rsidRPr="009106F1" w:rsidRDefault="00B947F6" w:rsidP="00E1481F">
            <w:pPr>
              <w:rPr>
                <w:rFonts w:cstheme="minorHAnsi"/>
                <w:sz w:val="24"/>
                <w:szCs w:val="24"/>
              </w:rPr>
            </w:pPr>
            <w:r w:rsidRPr="009106F1">
              <w:rPr>
                <w:rFonts w:cstheme="minorHAnsi"/>
                <w:sz w:val="24"/>
                <w:szCs w:val="24"/>
              </w:rPr>
              <w:t>IIIM</w:t>
            </w:r>
          </w:p>
        </w:tc>
        <w:tc>
          <w:tcPr>
            <w:tcW w:w="3292" w:type="dxa"/>
          </w:tcPr>
          <w:p w14:paraId="121FEB3B"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killed Manual Occupations</w:t>
            </w:r>
          </w:p>
        </w:tc>
        <w:tc>
          <w:tcPr>
            <w:tcW w:w="2774" w:type="dxa"/>
          </w:tcPr>
          <w:p w14:paraId="6D8FF0F3"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utcher</w:t>
            </w:r>
          </w:p>
        </w:tc>
      </w:tr>
      <w:tr w:rsidR="009106F1" w:rsidRPr="009106F1" w14:paraId="36492E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B361B8A" w14:textId="77777777" w:rsidR="00B947F6" w:rsidRPr="009106F1" w:rsidRDefault="00B947F6" w:rsidP="00E1481F">
            <w:pPr>
              <w:rPr>
                <w:rFonts w:cstheme="minorHAnsi"/>
                <w:sz w:val="24"/>
                <w:szCs w:val="24"/>
              </w:rPr>
            </w:pPr>
            <w:r w:rsidRPr="009106F1">
              <w:rPr>
                <w:rFonts w:cstheme="minorHAnsi"/>
                <w:sz w:val="24"/>
                <w:szCs w:val="24"/>
              </w:rPr>
              <w:t>IV</w:t>
            </w:r>
          </w:p>
        </w:tc>
        <w:tc>
          <w:tcPr>
            <w:tcW w:w="3292" w:type="dxa"/>
          </w:tcPr>
          <w:p w14:paraId="55CB4836"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artly Skilled Occupations</w:t>
            </w:r>
          </w:p>
        </w:tc>
        <w:tc>
          <w:tcPr>
            <w:tcW w:w="2774" w:type="dxa"/>
          </w:tcPr>
          <w:p w14:paraId="729E199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Postal Worker</w:t>
            </w:r>
          </w:p>
        </w:tc>
      </w:tr>
      <w:tr w:rsidR="009106F1" w:rsidRPr="009106F1" w14:paraId="27BDF823"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3099BE85" w14:textId="77777777" w:rsidR="00B947F6" w:rsidRPr="009106F1" w:rsidRDefault="00B947F6" w:rsidP="00E1481F">
            <w:pPr>
              <w:rPr>
                <w:rFonts w:cstheme="minorHAnsi"/>
                <w:sz w:val="24"/>
                <w:szCs w:val="24"/>
              </w:rPr>
            </w:pPr>
            <w:r w:rsidRPr="009106F1">
              <w:rPr>
                <w:rFonts w:cstheme="minorHAnsi"/>
                <w:sz w:val="24"/>
                <w:szCs w:val="24"/>
              </w:rPr>
              <w:t>V</w:t>
            </w:r>
          </w:p>
        </w:tc>
        <w:tc>
          <w:tcPr>
            <w:tcW w:w="3292" w:type="dxa"/>
          </w:tcPr>
          <w:p w14:paraId="152EC34B"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Unskilled Occupations</w:t>
            </w:r>
          </w:p>
        </w:tc>
        <w:tc>
          <w:tcPr>
            <w:tcW w:w="2774" w:type="dxa"/>
          </w:tcPr>
          <w:p w14:paraId="3E06D8F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Labourer</w:t>
            </w:r>
          </w:p>
        </w:tc>
      </w:tr>
    </w:tbl>
    <w:p w14:paraId="3DE514FB" w14:textId="77777777" w:rsidR="00B947F6" w:rsidRPr="009106F1" w:rsidRDefault="00B947F6" w:rsidP="00B947F6">
      <w:pPr>
        <w:rPr>
          <w:rFonts w:cstheme="minorHAnsi"/>
          <w:sz w:val="24"/>
          <w:szCs w:val="24"/>
        </w:rPr>
      </w:pPr>
    </w:p>
    <w:p w14:paraId="1862B8DA" w14:textId="77777777" w:rsidR="00B947F6" w:rsidRPr="009106F1" w:rsidRDefault="00B947F6" w:rsidP="00B947F6">
      <w:pPr>
        <w:rPr>
          <w:rFonts w:cstheme="minorHAnsi"/>
          <w:sz w:val="24"/>
          <w:szCs w:val="24"/>
        </w:rPr>
      </w:pPr>
      <w:r w:rsidRPr="009106F1">
        <w:rPr>
          <w:rFonts w:cstheme="minorHAnsi"/>
          <w:sz w:val="24"/>
          <w:szCs w:val="24"/>
        </w:rPr>
        <w:t xml:space="preserve">The NCDS provides occupational codes taken in 1969 – these codes are SOC2000 </w:t>
      </w:r>
      <w:r w:rsidRPr="009106F1">
        <w:rPr>
          <w:rFonts w:cstheme="minorHAnsi"/>
          <w:sz w:val="24"/>
          <w:szCs w:val="24"/>
        </w:rPr>
        <w:fldChar w:fldCharType="begin"/>
      </w:r>
      <w:r w:rsidRPr="009106F1">
        <w:rPr>
          <w:rFonts w:cstheme="minorHAnsi"/>
          <w:sz w:val="24"/>
          <w:szCs w:val="24"/>
        </w:rPr>
        <w:instrText xml:space="preserve"> ADDIN ZOTERO_ITEM CSL_CITATION {"citationID":"1snKnxc6","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and social-class categories constructed from subsequent SOC2000 codes. Amongst the social stratification variables that are provided, a full-auto, semi-auto, and verification processing variable are provided. Semi-auto processing social stratification variables are used within subsequent analysis </w:t>
      </w:r>
      <w:r w:rsidRPr="009106F1">
        <w:rPr>
          <w:rFonts w:cstheme="minorHAnsi"/>
          <w:sz w:val="24"/>
          <w:szCs w:val="24"/>
        </w:rPr>
        <w:fldChar w:fldCharType="begin"/>
      </w:r>
      <w:r w:rsidRPr="009106F1">
        <w:rPr>
          <w:rFonts w:cstheme="minorHAnsi"/>
          <w:sz w:val="24"/>
          <w:szCs w:val="24"/>
        </w:rPr>
        <w:instrText xml:space="preserve"> ADDIN ZOTERO_ITEM CSL_CITATION {"citationID":"xRUC7JKo","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as suggested. </w:t>
      </w:r>
    </w:p>
    <w:p w14:paraId="1E5A4A9B" w14:textId="77777777" w:rsidR="00B947F6" w:rsidRPr="009106F1" w:rsidRDefault="00B947F6" w:rsidP="00B947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National Statistics Socio-Economic Classification</w:t>
      </w:r>
    </w:p>
    <w:p w14:paraId="08ECD3C2" w14:textId="77777777" w:rsidR="00B947F6" w:rsidRPr="009106F1" w:rsidRDefault="00B947F6" w:rsidP="00B947F6">
      <w:pPr>
        <w:rPr>
          <w:rFonts w:cstheme="minorHAnsi"/>
          <w:sz w:val="24"/>
          <w:szCs w:val="24"/>
        </w:rPr>
      </w:pPr>
      <w:r w:rsidRPr="009106F1">
        <w:rPr>
          <w:rFonts w:cstheme="minorHAnsi"/>
          <w:sz w:val="24"/>
          <w:szCs w:val="24"/>
        </w:rPr>
        <w:t xml:space="preserve">Rose and Pevalin developed the National Statistics Socio-Economic Classification (NS-SEC) </w:t>
      </w:r>
      <w:r w:rsidRPr="009106F1">
        <w:rPr>
          <w:rFonts w:cstheme="minorHAnsi"/>
          <w:sz w:val="24"/>
          <w:szCs w:val="24"/>
        </w:rPr>
        <w:fldChar w:fldCharType="begin"/>
      </w:r>
      <w:r w:rsidRPr="009106F1">
        <w:rPr>
          <w:rFonts w:cstheme="minorHAnsi"/>
          <w:sz w:val="24"/>
          <w:szCs w:val="24"/>
        </w:rPr>
        <w:instrText xml:space="preserve"> ADDIN ZOTERO_ITEM CSL_CITATION {"citationID":"zlzUqLkB","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The operational categories of the NS-SEC represent labour market positions, employment statuses, and employment relations. </w:t>
      </w:r>
    </w:p>
    <w:p w14:paraId="00847CD7" w14:textId="77777777" w:rsidR="00B947F6" w:rsidRPr="009106F1" w:rsidRDefault="00B947F6" w:rsidP="00B947F6">
      <w:pPr>
        <w:rPr>
          <w:rFonts w:cstheme="minorHAnsi"/>
          <w:sz w:val="24"/>
          <w:szCs w:val="24"/>
        </w:rPr>
      </w:pPr>
      <w:r w:rsidRPr="009106F1">
        <w:rPr>
          <w:rFonts w:cstheme="minorHAnsi"/>
          <w:sz w:val="24"/>
          <w:szCs w:val="24"/>
        </w:rPr>
        <w:t xml:space="preserve">NS-SEC was developed from the EGP perspective before it </w:t>
      </w:r>
      <w:r w:rsidRPr="009106F1">
        <w:rPr>
          <w:rFonts w:cstheme="minorHAnsi"/>
          <w:sz w:val="24"/>
          <w:szCs w:val="24"/>
        </w:rPr>
        <w:fldChar w:fldCharType="begin"/>
      </w:r>
      <w:r w:rsidRPr="009106F1">
        <w:rPr>
          <w:rFonts w:cstheme="minorHAnsi"/>
          <w:sz w:val="24"/>
          <w:szCs w:val="24"/>
        </w:rPr>
        <w:instrText xml:space="preserve"> ADDIN ZOTERO_ITEM CSL_CITATION {"citationID":"AHePGVMd","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12). It is within this differentiation of employment relations that gives rise to class-based patterns of social stratification </w:t>
      </w:r>
      <w:r w:rsidRPr="009106F1">
        <w:rPr>
          <w:rFonts w:cstheme="minorHAnsi"/>
          <w:sz w:val="24"/>
          <w:szCs w:val="24"/>
        </w:rPr>
        <w:fldChar w:fldCharType="begin"/>
      </w:r>
      <w:r w:rsidRPr="009106F1">
        <w:rPr>
          <w:rFonts w:cstheme="minorHAnsi"/>
          <w:sz w:val="24"/>
          <w:szCs w:val="24"/>
        </w:rPr>
        <w:instrText xml:space="preserve"> ADDIN ZOTERO_ITEM CSL_CITATION {"citationID":"J2Jkmk84","properties":{"formattedCitation":"(Williams, 2017)","plainCitation":"(Williams, 2017)","noteIndex":0},"citationItems":[{"id":1487,"uris":["http://zotero.org/users/8741181/items/Y6FWCSAX"],"itemData":{"id":1487,"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Williams, 2017)</w:t>
      </w:r>
      <w:r w:rsidRPr="009106F1">
        <w:rPr>
          <w:rFonts w:cstheme="minorHAnsi"/>
          <w:sz w:val="24"/>
          <w:szCs w:val="24"/>
        </w:rPr>
        <w:fldChar w:fldCharType="end"/>
      </w:r>
      <w:r w:rsidRPr="009106F1">
        <w:rPr>
          <w:rFonts w:cstheme="minorHAnsi"/>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106F1">
        <w:rPr>
          <w:rFonts w:cstheme="minorHAnsi"/>
          <w:sz w:val="24"/>
          <w:szCs w:val="24"/>
        </w:rPr>
        <w:fldChar w:fldCharType="begin"/>
      </w:r>
      <w:r w:rsidRPr="009106F1">
        <w:rPr>
          <w:rFonts w:cstheme="minorHAnsi"/>
          <w:sz w:val="24"/>
          <w:szCs w:val="24"/>
        </w:rPr>
        <w:instrText xml:space="preserve"> ADDIN ZOTERO_ITEM CSL_CITATION {"citationID":"JUW9JoRU","properties":{"formattedCitation":"(Goldthorpe and Marshall, 1992)","plainCitation":"(Goldthorpe and Marshall, 1992)","noteIndex":0},"citationItems":[{"id":393,"uris":["http://zotero.org/users/8741181/items/T3BSZXEG"],"itemData":{"id":393,"type":"article-journal","title":"The promising future of class analysis: a response to recent critiques","author":[{"family":"Goldthorpe","given":"John H"},{"family":"Marshall","given":"Gordon"}],"issued":{"date-parts":[["199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oldthorpe and Marshall, 1992)</w:t>
      </w:r>
      <w:r w:rsidRPr="009106F1">
        <w:rPr>
          <w:rFonts w:cstheme="minorHAnsi"/>
          <w:sz w:val="24"/>
          <w:szCs w:val="24"/>
        </w:rPr>
        <w:fldChar w:fldCharType="end"/>
      </w:r>
      <w:r w:rsidRPr="009106F1">
        <w:rPr>
          <w:rFonts w:cstheme="minorHAnsi"/>
          <w:sz w:val="24"/>
          <w:szCs w:val="24"/>
        </w:rPr>
        <w:t xml:space="preserve">. </w:t>
      </w:r>
    </w:p>
    <w:p w14:paraId="361F04BC" w14:textId="20C92413" w:rsidR="00D23B37" w:rsidRDefault="00B947F6" w:rsidP="009106F1">
      <w:pPr>
        <w:rPr>
          <w:rFonts w:cstheme="minorHAnsi"/>
          <w:sz w:val="24"/>
          <w:szCs w:val="24"/>
        </w:rPr>
      </w:pPr>
      <w:r w:rsidRPr="009106F1">
        <w:rPr>
          <w:rFonts w:cstheme="minorHAnsi"/>
          <w:sz w:val="24"/>
          <w:szCs w:val="24"/>
        </w:rPr>
        <w:t xml:space="preserve">The full NS-SEC classification schema has 14 operational categories as they relate to employment relations but can be broken down into as few as three analytical categories. This ability to break down the social class schema is attractive – particularly when using data that has limited sample sizes or complications related to multiple imputation convergence. </w:t>
      </w:r>
    </w:p>
    <w:p w14:paraId="5D03E19E" w14:textId="77777777" w:rsidR="009106F1" w:rsidRPr="009106F1" w:rsidRDefault="009106F1" w:rsidP="009106F1">
      <w:pPr>
        <w:rPr>
          <w:rFonts w:cstheme="minorHAnsi"/>
          <w:sz w:val="24"/>
          <w:szCs w:val="24"/>
        </w:rPr>
      </w:pPr>
    </w:p>
    <w:p w14:paraId="326AC684" w14:textId="55B8976D" w:rsidR="00CE053C" w:rsidRPr="009106F1" w:rsidRDefault="00CE053C" w:rsidP="00CE053C">
      <w:pPr>
        <w:pStyle w:val="Caption"/>
        <w:keepNext/>
        <w:rPr>
          <w:rFonts w:cstheme="minorHAnsi"/>
          <w:color w:val="auto"/>
          <w:sz w:val="24"/>
          <w:szCs w:val="24"/>
        </w:rPr>
      </w:pPr>
      <w:bookmarkStart w:id="23" w:name="_Toc137904675"/>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6</w:t>
      </w:r>
      <w:r w:rsidRPr="009106F1">
        <w:rPr>
          <w:rFonts w:cstheme="minorHAnsi"/>
          <w:color w:val="auto"/>
          <w:sz w:val="24"/>
          <w:szCs w:val="24"/>
        </w:rPr>
        <w:fldChar w:fldCharType="end"/>
      </w:r>
      <w:r w:rsidRPr="009106F1">
        <w:rPr>
          <w:rFonts w:cstheme="minorHAnsi"/>
          <w:color w:val="auto"/>
          <w:sz w:val="24"/>
          <w:szCs w:val="24"/>
        </w:rPr>
        <w:t xml:space="preserve"> NS-SEC Class Schema</w:t>
      </w:r>
      <w:bookmarkEnd w:id="23"/>
    </w:p>
    <w:tbl>
      <w:tblPr>
        <w:tblStyle w:val="PlainTable4"/>
        <w:tblW w:w="0" w:type="auto"/>
        <w:tblLook w:val="04A0" w:firstRow="1" w:lastRow="0" w:firstColumn="1" w:lastColumn="0" w:noHBand="0" w:noVBand="1"/>
      </w:tblPr>
      <w:tblGrid>
        <w:gridCol w:w="4771"/>
        <w:gridCol w:w="4255"/>
      </w:tblGrid>
      <w:tr w:rsidR="009106F1" w:rsidRPr="009106F1" w14:paraId="5321881D"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B947F6" w:rsidRPr="009106F1" w:rsidRDefault="00B947F6" w:rsidP="00E1481F">
            <w:pPr>
              <w:rPr>
                <w:rFonts w:cstheme="minorHAnsi"/>
                <w:sz w:val="24"/>
                <w:szCs w:val="24"/>
              </w:rPr>
            </w:pPr>
          </w:p>
        </w:tc>
        <w:tc>
          <w:tcPr>
            <w:tcW w:w="0" w:type="auto"/>
          </w:tcPr>
          <w:p w14:paraId="4BB7541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lang w:val="en-US"/>
              </w:rPr>
            </w:pPr>
            <w:r w:rsidRPr="009106F1">
              <w:rPr>
                <w:rFonts w:cstheme="minorHAnsi"/>
                <w:sz w:val="24"/>
                <w:szCs w:val="24"/>
              </w:rPr>
              <w:t>Analytical Variables for NS-SEC</w:t>
            </w:r>
          </w:p>
        </w:tc>
      </w:tr>
      <w:tr w:rsidR="009106F1" w:rsidRPr="009106F1" w14:paraId="6CEDF98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B947F6" w:rsidRPr="009106F1" w:rsidRDefault="00B947F6" w:rsidP="00E1481F">
            <w:pPr>
              <w:rPr>
                <w:rFonts w:cstheme="minorHAnsi"/>
                <w:sz w:val="24"/>
                <w:szCs w:val="24"/>
              </w:rPr>
            </w:pPr>
            <w:r w:rsidRPr="009106F1">
              <w:rPr>
                <w:rFonts w:cstheme="minorHAnsi"/>
                <w:sz w:val="24"/>
                <w:szCs w:val="24"/>
              </w:rPr>
              <w:t>Operational Categories</w:t>
            </w:r>
          </w:p>
        </w:tc>
        <w:tc>
          <w:tcPr>
            <w:tcW w:w="0" w:type="auto"/>
          </w:tcPr>
          <w:p w14:paraId="7CCA034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Eight Classes</w:t>
            </w:r>
          </w:p>
        </w:tc>
      </w:tr>
      <w:tr w:rsidR="009106F1" w:rsidRPr="009106F1" w14:paraId="32892583"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B947F6" w:rsidRPr="009106F1" w:rsidRDefault="00B947F6" w:rsidP="00E1481F">
            <w:pPr>
              <w:rPr>
                <w:rFonts w:cstheme="minorHAnsi"/>
                <w:sz w:val="24"/>
                <w:szCs w:val="24"/>
              </w:rPr>
            </w:pPr>
            <w:r w:rsidRPr="009106F1">
              <w:rPr>
                <w:rFonts w:cstheme="minorHAnsi"/>
                <w:sz w:val="24"/>
                <w:szCs w:val="24"/>
              </w:rPr>
              <w:t>L1</w:t>
            </w:r>
          </w:p>
          <w:p w14:paraId="4C48BF1D" w14:textId="77777777" w:rsidR="00B947F6" w:rsidRPr="009106F1" w:rsidRDefault="00B947F6" w:rsidP="00E1481F">
            <w:pPr>
              <w:rPr>
                <w:rFonts w:cstheme="minorHAnsi"/>
                <w:sz w:val="24"/>
                <w:szCs w:val="24"/>
              </w:rPr>
            </w:pPr>
            <w:r w:rsidRPr="009106F1">
              <w:rPr>
                <w:rFonts w:cstheme="minorHAnsi"/>
                <w:sz w:val="24"/>
                <w:szCs w:val="24"/>
              </w:rPr>
              <w:t>Employers in large establishments</w:t>
            </w:r>
          </w:p>
        </w:tc>
        <w:tc>
          <w:tcPr>
            <w:tcW w:w="0" w:type="auto"/>
            <w:vMerge w:val="restart"/>
          </w:tcPr>
          <w:p w14:paraId="1DD89C3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w:t>
            </w:r>
          </w:p>
          <w:p w14:paraId="19ECF53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Higher Managerial</w:t>
            </w:r>
          </w:p>
        </w:tc>
      </w:tr>
      <w:tr w:rsidR="009106F1" w:rsidRPr="009106F1" w14:paraId="2FB5E95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B947F6" w:rsidRPr="009106F1" w:rsidRDefault="00B947F6" w:rsidP="00E1481F">
            <w:pPr>
              <w:rPr>
                <w:rFonts w:cstheme="minorHAnsi"/>
                <w:sz w:val="24"/>
                <w:szCs w:val="24"/>
              </w:rPr>
            </w:pPr>
            <w:r w:rsidRPr="009106F1">
              <w:rPr>
                <w:rFonts w:cstheme="minorHAnsi"/>
                <w:sz w:val="24"/>
                <w:szCs w:val="24"/>
              </w:rPr>
              <w:t>L2</w:t>
            </w:r>
          </w:p>
          <w:p w14:paraId="52085FAD" w14:textId="77777777" w:rsidR="00B947F6" w:rsidRPr="009106F1" w:rsidRDefault="00B947F6" w:rsidP="00E1481F">
            <w:pPr>
              <w:rPr>
                <w:rFonts w:cstheme="minorHAnsi"/>
                <w:sz w:val="24"/>
                <w:szCs w:val="24"/>
              </w:rPr>
            </w:pPr>
            <w:r w:rsidRPr="009106F1">
              <w:rPr>
                <w:rFonts w:cstheme="minorHAnsi"/>
                <w:sz w:val="24"/>
                <w:szCs w:val="24"/>
              </w:rPr>
              <w:t>Higher managerial occupations</w:t>
            </w:r>
          </w:p>
        </w:tc>
        <w:tc>
          <w:tcPr>
            <w:tcW w:w="0" w:type="auto"/>
            <w:vMerge/>
          </w:tcPr>
          <w:p w14:paraId="264B3ED3"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EE3676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B947F6" w:rsidRPr="009106F1" w:rsidRDefault="00B947F6" w:rsidP="00E1481F">
            <w:pPr>
              <w:rPr>
                <w:rFonts w:cstheme="minorHAnsi"/>
                <w:sz w:val="24"/>
                <w:szCs w:val="24"/>
              </w:rPr>
            </w:pPr>
            <w:r w:rsidRPr="009106F1">
              <w:rPr>
                <w:rFonts w:cstheme="minorHAnsi"/>
                <w:sz w:val="24"/>
                <w:szCs w:val="24"/>
              </w:rPr>
              <w:t>L3</w:t>
            </w:r>
          </w:p>
          <w:p w14:paraId="050DBEA4" w14:textId="77777777" w:rsidR="00B947F6" w:rsidRPr="009106F1" w:rsidRDefault="00B947F6" w:rsidP="00E1481F">
            <w:pPr>
              <w:rPr>
                <w:rFonts w:cstheme="minorHAnsi"/>
                <w:sz w:val="24"/>
                <w:szCs w:val="24"/>
              </w:rPr>
            </w:pPr>
            <w:r w:rsidRPr="009106F1">
              <w:rPr>
                <w:rFonts w:cstheme="minorHAnsi"/>
                <w:sz w:val="24"/>
                <w:szCs w:val="24"/>
              </w:rPr>
              <w:t>Higher professional occupations</w:t>
            </w:r>
          </w:p>
        </w:tc>
        <w:tc>
          <w:tcPr>
            <w:tcW w:w="0" w:type="auto"/>
            <w:vMerge/>
          </w:tcPr>
          <w:p w14:paraId="7B574AF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D37990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B947F6" w:rsidRPr="009106F1" w:rsidRDefault="00B947F6" w:rsidP="00E1481F">
            <w:pPr>
              <w:rPr>
                <w:rFonts w:cstheme="minorHAnsi"/>
                <w:sz w:val="24"/>
                <w:szCs w:val="24"/>
              </w:rPr>
            </w:pPr>
            <w:r w:rsidRPr="009106F1">
              <w:rPr>
                <w:rFonts w:cstheme="minorHAnsi"/>
                <w:sz w:val="24"/>
                <w:szCs w:val="24"/>
              </w:rPr>
              <w:t>L4</w:t>
            </w:r>
          </w:p>
          <w:p w14:paraId="414BA6F0" w14:textId="77777777" w:rsidR="00B947F6" w:rsidRPr="009106F1" w:rsidRDefault="00B947F6" w:rsidP="00E1481F">
            <w:pPr>
              <w:rPr>
                <w:rFonts w:cstheme="minorHAnsi"/>
                <w:sz w:val="24"/>
                <w:szCs w:val="24"/>
              </w:rPr>
            </w:pPr>
            <w:r w:rsidRPr="009106F1">
              <w:rPr>
                <w:rFonts w:cstheme="minorHAnsi"/>
                <w:sz w:val="24"/>
                <w:szCs w:val="24"/>
              </w:rPr>
              <w:t>Lower professional and higher technical occupations</w:t>
            </w:r>
          </w:p>
        </w:tc>
        <w:tc>
          <w:tcPr>
            <w:tcW w:w="0" w:type="auto"/>
            <w:vMerge w:val="restart"/>
          </w:tcPr>
          <w:p w14:paraId="0E501E9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2 </w:t>
            </w:r>
          </w:p>
          <w:p w14:paraId="32B1E1F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Lower managerial and professional occupations</w:t>
            </w:r>
          </w:p>
        </w:tc>
      </w:tr>
      <w:tr w:rsidR="009106F1" w:rsidRPr="009106F1" w14:paraId="578F12E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B947F6" w:rsidRPr="009106F1" w:rsidRDefault="00B947F6" w:rsidP="00E1481F">
            <w:pPr>
              <w:rPr>
                <w:rFonts w:cstheme="minorHAnsi"/>
                <w:sz w:val="24"/>
                <w:szCs w:val="24"/>
              </w:rPr>
            </w:pPr>
            <w:r w:rsidRPr="009106F1">
              <w:rPr>
                <w:rFonts w:cstheme="minorHAnsi"/>
                <w:sz w:val="24"/>
                <w:szCs w:val="24"/>
              </w:rPr>
              <w:t>L5</w:t>
            </w:r>
          </w:p>
          <w:p w14:paraId="70D46859" w14:textId="41BFD623" w:rsidR="00B947F6" w:rsidRPr="009106F1" w:rsidRDefault="00B947F6" w:rsidP="00E1481F">
            <w:pPr>
              <w:rPr>
                <w:rFonts w:cstheme="minorHAnsi"/>
                <w:sz w:val="24"/>
                <w:szCs w:val="24"/>
              </w:rPr>
            </w:pPr>
            <w:r w:rsidRPr="009106F1">
              <w:rPr>
                <w:rFonts w:cstheme="minorHAnsi"/>
                <w:sz w:val="24"/>
                <w:szCs w:val="24"/>
              </w:rPr>
              <w:t xml:space="preserve">Lower managerial </w:t>
            </w:r>
            <w:r w:rsidR="00F87056" w:rsidRPr="009106F1">
              <w:rPr>
                <w:rFonts w:cstheme="minorHAnsi"/>
                <w:sz w:val="24"/>
                <w:szCs w:val="24"/>
              </w:rPr>
              <w:t>occupations</w:t>
            </w:r>
          </w:p>
        </w:tc>
        <w:tc>
          <w:tcPr>
            <w:tcW w:w="0" w:type="auto"/>
            <w:vMerge/>
          </w:tcPr>
          <w:p w14:paraId="1FB400C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E52C2B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B947F6" w:rsidRPr="009106F1" w:rsidRDefault="00B947F6" w:rsidP="00E1481F">
            <w:pPr>
              <w:rPr>
                <w:rFonts w:cstheme="minorHAnsi"/>
                <w:sz w:val="24"/>
                <w:szCs w:val="24"/>
              </w:rPr>
            </w:pPr>
            <w:r w:rsidRPr="009106F1">
              <w:rPr>
                <w:rFonts w:cstheme="minorHAnsi"/>
                <w:sz w:val="24"/>
                <w:szCs w:val="24"/>
              </w:rPr>
              <w:t>L6</w:t>
            </w:r>
          </w:p>
          <w:p w14:paraId="02AC4F90" w14:textId="09A2C59E" w:rsidR="00B947F6" w:rsidRPr="009106F1" w:rsidRDefault="00B947F6" w:rsidP="00E1481F">
            <w:pPr>
              <w:rPr>
                <w:rFonts w:cstheme="minorHAnsi"/>
                <w:sz w:val="24"/>
                <w:szCs w:val="24"/>
              </w:rPr>
            </w:pPr>
            <w:r w:rsidRPr="009106F1">
              <w:rPr>
                <w:rFonts w:cstheme="minorHAnsi"/>
                <w:sz w:val="24"/>
                <w:szCs w:val="24"/>
              </w:rPr>
              <w:t xml:space="preserve">Higher supervisory </w:t>
            </w:r>
            <w:r w:rsidR="00F87056" w:rsidRPr="009106F1">
              <w:rPr>
                <w:rFonts w:cstheme="minorHAnsi"/>
                <w:sz w:val="24"/>
                <w:szCs w:val="24"/>
              </w:rPr>
              <w:t>occupations</w:t>
            </w:r>
          </w:p>
        </w:tc>
        <w:tc>
          <w:tcPr>
            <w:tcW w:w="0" w:type="auto"/>
            <w:vMerge/>
          </w:tcPr>
          <w:p w14:paraId="2774FE76"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3776A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B947F6" w:rsidRPr="009106F1" w:rsidRDefault="00B947F6" w:rsidP="00E1481F">
            <w:pPr>
              <w:rPr>
                <w:rFonts w:cstheme="minorHAnsi"/>
                <w:sz w:val="24"/>
                <w:szCs w:val="24"/>
              </w:rPr>
            </w:pPr>
            <w:r w:rsidRPr="009106F1">
              <w:rPr>
                <w:rFonts w:cstheme="minorHAnsi"/>
                <w:sz w:val="24"/>
                <w:szCs w:val="24"/>
              </w:rPr>
              <w:t>L7</w:t>
            </w:r>
          </w:p>
          <w:p w14:paraId="50EFC3C7" w14:textId="77777777" w:rsidR="00B947F6" w:rsidRPr="009106F1" w:rsidRDefault="00B947F6" w:rsidP="00E1481F">
            <w:pPr>
              <w:rPr>
                <w:rFonts w:cstheme="minorHAnsi"/>
                <w:sz w:val="24"/>
                <w:szCs w:val="24"/>
              </w:rPr>
            </w:pPr>
            <w:r w:rsidRPr="009106F1">
              <w:rPr>
                <w:rFonts w:cstheme="minorHAnsi"/>
                <w:sz w:val="24"/>
                <w:szCs w:val="24"/>
              </w:rPr>
              <w:t>Intermediate occupations</w:t>
            </w:r>
          </w:p>
        </w:tc>
        <w:tc>
          <w:tcPr>
            <w:tcW w:w="0" w:type="auto"/>
          </w:tcPr>
          <w:p w14:paraId="1936892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 Intermediate occupations</w:t>
            </w:r>
          </w:p>
        </w:tc>
      </w:tr>
      <w:tr w:rsidR="009106F1" w:rsidRPr="009106F1" w14:paraId="1BD782E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B947F6" w:rsidRPr="009106F1" w:rsidRDefault="00B947F6" w:rsidP="00E1481F">
            <w:pPr>
              <w:rPr>
                <w:rFonts w:cstheme="minorHAnsi"/>
                <w:sz w:val="24"/>
                <w:szCs w:val="24"/>
              </w:rPr>
            </w:pPr>
            <w:r w:rsidRPr="009106F1">
              <w:rPr>
                <w:rFonts w:cstheme="minorHAnsi"/>
                <w:sz w:val="24"/>
                <w:szCs w:val="24"/>
              </w:rPr>
              <w:t>L8</w:t>
            </w:r>
          </w:p>
          <w:p w14:paraId="1F8F6B7D" w14:textId="77777777" w:rsidR="00B947F6" w:rsidRPr="009106F1" w:rsidRDefault="00B947F6" w:rsidP="00E1481F">
            <w:pPr>
              <w:rPr>
                <w:rFonts w:cstheme="minorHAnsi"/>
                <w:sz w:val="24"/>
                <w:szCs w:val="24"/>
              </w:rPr>
            </w:pPr>
            <w:r w:rsidRPr="009106F1">
              <w:rPr>
                <w:rFonts w:cstheme="minorHAnsi"/>
                <w:sz w:val="24"/>
                <w:szCs w:val="24"/>
              </w:rPr>
              <w:t>Employers in small establishments</w:t>
            </w:r>
          </w:p>
        </w:tc>
        <w:tc>
          <w:tcPr>
            <w:tcW w:w="0" w:type="auto"/>
            <w:vMerge w:val="restart"/>
          </w:tcPr>
          <w:p w14:paraId="5C1B58F9"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p w14:paraId="20313C0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mall employers and own account workers</w:t>
            </w:r>
          </w:p>
        </w:tc>
      </w:tr>
      <w:tr w:rsidR="009106F1" w:rsidRPr="009106F1" w14:paraId="5CB42A4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B947F6" w:rsidRPr="009106F1" w:rsidRDefault="00B947F6" w:rsidP="00E1481F">
            <w:pPr>
              <w:rPr>
                <w:rFonts w:cstheme="minorHAnsi"/>
                <w:sz w:val="24"/>
                <w:szCs w:val="24"/>
              </w:rPr>
            </w:pPr>
            <w:r w:rsidRPr="009106F1">
              <w:rPr>
                <w:rFonts w:cstheme="minorHAnsi"/>
                <w:sz w:val="24"/>
                <w:szCs w:val="24"/>
              </w:rPr>
              <w:t>L9</w:t>
            </w:r>
          </w:p>
          <w:p w14:paraId="19D1BCA3" w14:textId="77777777" w:rsidR="00B947F6" w:rsidRPr="009106F1" w:rsidRDefault="00B947F6" w:rsidP="00E1481F">
            <w:pPr>
              <w:rPr>
                <w:rFonts w:cstheme="minorHAnsi"/>
                <w:sz w:val="24"/>
                <w:szCs w:val="24"/>
              </w:rPr>
            </w:pPr>
            <w:r w:rsidRPr="009106F1">
              <w:rPr>
                <w:rFonts w:cstheme="minorHAnsi"/>
                <w:sz w:val="24"/>
                <w:szCs w:val="24"/>
              </w:rPr>
              <w:t>Own account workers</w:t>
            </w:r>
          </w:p>
        </w:tc>
        <w:tc>
          <w:tcPr>
            <w:tcW w:w="0" w:type="auto"/>
            <w:vMerge/>
          </w:tcPr>
          <w:p w14:paraId="1E3E725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44C11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B947F6" w:rsidRPr="009106F1" w:rsidRDefault="00B947F6" w:rsidP="00E1481F">
            <w:pPr>
              <w:rPr>
                <w:rFonts w:cstheme="minorHAnsi"/>
                <w:sz w:val="24"/>
                <w:szCs w:val="24"/>
              </w:rPr>
            </w:pPr>
            <w:r w:rsidRPr="009106F1">
              <w:rPr>
                <w:rFonts w:cstheme="minorHAnsi"/>
                <w:sz w:val="24"/>
                <w:szCs w:val="24"/>
              </w:rPr>
              <w:t>L10</w:t>
            </w:r>
          </w:p>
          <w:p w14:paraId="0B8E2245" w14:textId="77777777" w:rsidR="00B947F6" w:rsidRPr="009106F1" w:rsidRDefault="00B947F6" w:rsidP="00E1481F">
            <w:pPr>
              <w:rPr>
                <w:rFonts w:cstheme="minorHAnsi"/>
                <w:sz w:val="24"/>
                <w:szCs w:val="24"/>
              </w:rPr>
            </w:pPr>
            <w:r w:rsidRPr="009106F1">
              <w:rPr>
                <w:rFonts w:cstheme="minorHAnsi"/>
                <w:sz w:val="24"/>
                <w:szCs w:val="24"/>
              </w:rPr>
              <w:t>Lower supervisory occupations</w:t>
            </w:r>
          </w:p>
        </w:tc>
        <w:tc>
          <w:tcPr>
            <w:tcW w:w="0" w:type="auto"/>
            <w:vMerge w:val="restart"/>
          </w:tcPr>
          <w:p w14:paraId="66C55AE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5 </w:t>
            </w:r>
          </w:p>
          <w:p w14:paraId="3C3C2AD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Lower supervisory and technical</w:t>
            </w:r>
          </w:p>
        </w:tc>
      </w:tr>
      <w:tr w:rsidR="009106F1" w:rsidRPr="009106F1" w14:paraId="7FD35FE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B947F6" w:rsidRPr="009106F1" w:rsidRDefault="00B947F6" w:rsidP="00E1481F">
            <w:pPr>
              <w:rPr>
                <w:rFonts w:cstheme="minorHAnsi"/>
                <w:sz w:val="24"/>
                <w:szCs w:val="24"/>
              </w:rPr>
            </w:pPr>
            <w:r w:rsidRPr="009106F1">
              <w:rPr>
                <w:rFonts w:cstheme="minorHAnsi"/>
                <w:sz w:val="24"/>
                <w:szCs w:val="24"/>
              </w:rPr>
              <w:t>L11</w:t>
            </w:r>
          </w:p>
          <w:p w14:paraId="7AC2CAA6" w14:textId="77777777" w:rsidR="00B947F6" w:rsidRPr="009106F1" w:rsidRDefault="00B947F6" w:rsidP="00E1481F">
            <w:pPr>
              <w:rPr>
                <w:rFonts w:cstheme="minorHAnsi"/>
                <w:sz w:val="24"/>
                <w:szCs w:val="24"/>
              </w:rPr>
            </w:pPr>
            <w:r w:rsidRPr="009106F1">
              <w:rPr>
                <w:rFonts w:cstheme="minorHAnsi"/>
                <w:sz w:val="24"/>
                <w:szCs w:val="24"/>
              </w:rPr>
              <w:t>Lower technical occupations</w:t>
            </w:r>
          </w:p>
        </w:tc>
        <w:tc>
          <w:tcPr>
            <w:tcW w:w="0" w:type="auto"/>
            <w:vMerge/>
          </w:tcPr>
          <w:p w14:paraId="1DE546A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9EB169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B947F6" w:rsidRPr="009106F1" w:rsidRDefault="00B947F6" w:rsidP="00E1481F">
            <w:pPr>
              <w:rPr>
                <w:rFonts w:cstheme="minorHAnsi"/>
                <w:sz w:val="24"/>
                <w:szCs w:val="24"/>
              </w:rPr>
            </w:pPr>
            <w:r w:rsidRPr="009106F1">
              <w:rPr>
                <w:rFonts w:cstheme="minorHAnsi"/>
                <w:sz w:val="24"/>
                <w:szCs w:val="24"/>
              </w:rPr>
              <w:t>L12</w:t>
            </w:r>
          </w:p>
          <w:p w14:paraId="02B5273A" w14:textId="77777777" w:rsidR="00B947F6" w:rsidRPr="009106F1" w:rsidRDefault="00B947F6" w:rsidP="00E1481F">
            <w:pPr>
              <w:rPr>
                <w:rFonts w:cstheme="minorHAnsi"/>
                <w:sz w:val="24"/>
                <w:szCs w:val="24"/>
              </w:rPr>
            </w:pPr>
            <w:r w:rsidRPr="009106F1">
              <w:rPr>
                <w:rFonts w:cstheme="minorHAnsi"/>
                <w:sz w:val="24"/>
                <w:szCs w:val="24"/>
              </w:rPr>
              <w:t>Semi-routine occupations</w:t>
            </w:r>
          </w:p>
        </w:tc>
        <w:tc>
          <w:tcPr>
            <w:tcW w:w="0" w:type="auto"/>
          </w:tcPr>
          <w:p w14:paraId="7AAE8E5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6 </w:t>
            </w:r>
          </w:p>
          <w:p w14:paraId="1597C19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emi-routine occupations</w:t>
            </w:r>
          </w:p>
        </w:tc>
      </w:tr>
      <w:tr w:rsidR="009106F1" w:rsidRPr="009106F1" w14:paraId="649BD84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B947F6" w:rsidRPr="009106F1" w:rsidRDefault="00B947F6" w:rsidP="00E1481F">
            <w:pPr>
              <w:rPr>
                <w:rFonts w:cstheme="minorHAnsi"/>
                <w:sz w:val="24"/>
                <w:szCs w:val="24"/>
              </w:rPr>
            </w:pPr>
            <w:r w:rsidRPr="009106F1">
              <w:rPr>
                <w:rFonts w:cstheme="minorHAnsi"/>
                <w:sz w:val="24"/>
                <w:szCs w:val="24"/>
              </w:rPr>
              <w:t>L13</w:t>
            </w:r>
          </w:p>
          <w:p w14:paraId="1EC2C46B" w14:textId="77777777" w:rsidR="00B947F6" w:rsidRPr="009106F1" w:rsidRDefault="00B947F6" w:rsidP="00E1481F">
            <w:pPr>
              <w:rPr>
                <w:rFonts w:cstheme="minorHAnsi"/>
                <w:sz w:val="24"/>
                <w:szCs w:val="24"/>
              </w:rPr>
            </w:pPr>
            <w:r w:rsidRPr="009106F1">
              <w:rPr>
                <w:rFonts w:cstheme="minorHAnsi"/>
                <w:sz w:val="24"/>
                <w:szCs w:val="24"/>
              </w:rPr>
              <w:t>Routine occupations</w:t>
            </w:r>
          </w:p>
        </w:tc>
        <w:tc>
          <w:tcPr>
            <w:tcW w:w="0" w:type="auto"/>
          </w:tcPr>
          <w:p w14:paraId="30F5F99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 xml:space="preserve">7 </w:t>
            </w:r>
          </w:p>
          <w:p w14:paraId="6773E818"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outine occupations</w:t>
            </w:r>
          </w:p>
        </w:tc>
      </w:tr>
      <w:tr w:rsidR="009106F1" w:rsidRPr="009106F1" w14:paraId="4150714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B947F6" w:rsidRPr="009106F1" w:rsidRDefault="00B947F6" w:rsidP="00E1481F">
            <w:pPr>
              <w:rPr>
                <w:rFonts w:cstheme="minorHAnsi"/>
                <w:sz w:val="24"/>
                <w:szCs w:val="24"/>
              </w:rPr>
            </w:pPr>
            <w:r w:rsidRPr="009106F1">
              <w:rPr>
                <w:rFonts w:cstheme="minorHAnsi"/>
                <w:sz w:val="24"/>
                <w:szCs w:val="24"/>
              </w:rPr>
              <w:t>L14</w:t>
            </w:r>
          </w:p>
          <w:p w14:paraId="4BB8D0BE" w14:textId="77777777" w:rsidR="00B947F6" w:rsidRPr="009106F1" w:rsidRDefault="00B947F6" w:rsidP="00E1481F">
            <w:pPr>
              <w:rPr>
                <w:rFonts w:cstheme="minorHAnsi"/>
                <w:sz w:val="24"/>
                <w:szCs w:val="24"/>
              </w:rPr>
            </w:pPr>
            <w:r w:rsidRPr="009106F1">
              <w:rPr>
                <w:rFonts w:cstheme="minorHAnsi"/>
                <w:sz w:val="24"/>
                <w:szCs w:val="24"/>
              </w:rPr>
              <w:t>Never worked and long-term unemployed</w:t>
            </w:r>
          </w:p>
        </w:tc>
        <w:tc>
          <w:tcPr>
            <w:tcW w:w="0" w:type="auto"/>
          </w:tcPr>
          <w:p w14:paraId="0C2CF8E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8 </w:t>
            </w:r>
          </w:p>
          <w:p w14:paraId="345523F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Never worked and long-term unemployed</w:t>
            </w:r>
          </w:p>
        </w:tc>
      </w:tr>
    </w:tbl>
    <w:p w14:paraId="46156D88" w14:textId="77777777" w:rsidR="00B947F6" w:rsidRPr="009106F1" w:rsidRDefault="00B947F6" w:rsidP="00B947F6">
      <w:pPr>
        <w:rPr>
          <w:rFonts w:cstheme="minorHAnsi"/>
          <w:sz w:val="24"/>
          <w:szCs w:val="24"/>
        </w:rPr>
      </w:pPr>
    </w:p>
    <w:p w14:paraId="3F17C69C" w14:textId="43402DA4" w:rsidR="00B947F6" w:rsidRPr="009106F1" w:rsidRDefault="00B947F6" w:rsidP="00B947F6">
      <w:pPr>
        <w:rPr>
          <w:rFonts w:cstheme="minorHAnsi"/>
          <w:sz w:val="24"/>
          <w:szCs w:val="24"/>
        </w:rPr>
      </w:pPr>
      <w:r w:rsidRPr="009106F1">
        <w:rPr>
          <w:rFonts w:cstheme="minorHAnsi"/>
          <w:sz w:val="24"/>
          <w:szCs w:val="24"/>
        </w:rPr>
        <w:t>As with the RGSC, the NCDS allows for operationalisation of the full NS-SEC class schema.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106F1">
        <w:rPr>
          <w:rFonts w:cstheme="minorHAnsi"/>
          <w:sz w:val="24"/>
          <w:szCs w:val="24"/>
        </w:rPr>
        <w:t>7</w:t>
      </w:r>
      <w:r w:rsidRPr="009106F1">
        <w:rPr>
          <w:rFonts w:cstheme="minorHAnsi"/>
          <w:sz w:val="24"/>
          <w:szCs w:val="24"/>
        </w:rPr>
        <w:t>.</w:t>
      </w:r>
    </w:p>
    <w:p w14:paraId="0E2B1E19" w14:textId="196A08E7" w:rsidR="00B947F6" w:rsidRDefault="00B947F6" w:rsidP="00B947F6">
      <w:pPr>
        <w:pStyle w:val="Caption"/>
        <w:keepNext/>
        <w:rPr>
          <w:rFonts w:cstheme="minorHAnsi"/>
          <w:color w:val="auto"/>
          <w:sz w:val="24"/>
          <w:szCs w:val="24"/>
        </w:rPr>
      </w:pPr>
    </w:p>
    <w:p w14:paraId="7EA3523A" w14:textId="77777777" w:rsidR="009106F1" w:rsidRPr="009106F1" w:rsidRDefault="009106F1" w:rsidP="009106F1">
      <w:pPr>
        <w:rPr>
          <w:lang w:val="en-US"/>
        </w:rPr>
      </w:pPr>
    </w:p>
    <w:p w14:paraId="446F1021" w14:textId="37874CA3" w:rsidR="00D23B37" w:rsidRPr="009106F1" w:rsidRDefault="00D23B37" w:rsidP="00D23B37">
      <w:pPr>
        <w:pStyle w:val="Caption"/>
        <w:keepNext/>
        <w:rPr>
          <w:rFonts w:cstheme="minorHAnsi"/>
          <w:color w:val="auto"/>
          <w:sz w:val="24"/>
          <w:szCs w:val="24"/>
        </w:rPr>
      </w:pPr>
    </w:p>
    <w:p w14:paraId="47759890" w14:textId="777BC419" w:rsidR="00CE053C" w:rsidRPr="009106F1" w:rsidRDefault="00CE053C" w:rsidP="00CE053C">
      <w:pPr>
        <w:pStyle w:val="Caption"/>
        <w:keepNext/>
        <w:rPr>
          <w:rFonts w:cstheme="minorHAnsi"/>
          <w:color w:val="auto"/>
          <w:sz w:val="24"/>
          <w:szCs w:val="24"/>
        </w:rPr>
      </w:pPr>
      <w:bookmarkStart w:id="24" w:name="_Toc137904676"/>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7</w:t>
      </w:r>
      <w:r w:rsidRPr="009106F1">
        <w:rPr>
          <w:rFonts w:cstheme="minorHAnsi"/>
          <w:color w:val="auto"/>
          <w:sz w:val="24"/>
          <w:szCs w:val="24"/>
        </w:rPr>
        <w:fldChar w:fldCharType="end"/>
      </w:r>
      <w:r w:rsidRPr="009106F1">
        <w:rPr>
          <w:rFonts w:cstheme="minorHAnsi"/>
          <w:color w:val="auto"/>
          <w:sz w:val="24"/>
          <w:szCs w:val="24"/>
        </w:rPr>
        <w:t xml:space="preserve"> Examples of Occupations from Analytical NS-SEC</w:t>
      </w:r>
      <w:bookmarkEnd w:id="24"/>
    </w:p>
    <w:tbl>
      <w:tblPr>
        <w:tblStyle w:val="PlainTable4"/>
        <w:tblW w:w="0" w:type="auto"/>
        <w:tblLook w:val="04A0" w:firstRow="1" w:lastRow="0" w:firstColumn="1" w:lastColumn="0" w:noHBand="0" w:noVBand="1"/>
      </w:tblPr>
      <w:tblGrid>
        <w:gridCol w:w="4512"/>
        <w:gridCol w:w="4514"/>
      </w:tblGrid>
      <w:tr w:rsidR="009106F1" w:rsidRPr="009106F1" w14:paraId="1234D1FA" w14:textId="77777777" w:rsidTr="00D23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72E6D3D" w14:textId="77777777" w:rsidR="00B947F6" w:rsidRPr="009106F1" w:rsidRDefault="00B947F6" w:rsidP="00E1481F">
            <w:pPr>
              <w:rPr>
                <w:rFonts w:cstheme="minorHAnsi"/>
                <w:sz w:val="24"/>
                <w:szCs w:val="24"/>
              </w:rPr>
            </w:pPr>
            <w:r w:rsidRPr="009106F1">
              <w:rPr>
                <w:rFonts w:cstheme="minorHAnsi"/>
                <w:sz w:val="24"/>
                <w:szCs w:val="24"/>
              </w:rPr>
              <w:t>Analytical Variables for NS-SEC</w:t>
            </w:r>
          </w:p>
        </w:tc>
        <w:tc>
          <w:tcPr>
            <w:tcW w:w="4514" w:type="dxa"/>
          </w:tcPr>
          <w:p w14:paraId="3B2193E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xample Occupations</w:t>
            </w:r>
          </w:p>
        </w:tc>
      </w:tr>
      <w:tr w:rsidR="009106F1" w:rsidRPr="009106F1" w14:paraId="4FF808D7"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F68265C" w14:textId="77777777" w:rsidR="00B947F6" w:rsidRPr="009106F1" w:rsidRDefault="00B947F6" w:rsidP="00E1481F">
            <w:pPr>
              <w:rPr>
                <w:rFonts w:cstheme="minorHAnsi"/>
                <w:sz w:val="24"/>
                <w:szCs w:val="24"/>
              </w:rPr>
            </w:pPr>
            <w:r w:rsidRPr="009106F1">
              <w:rPr>
                <w:rFonts w:cstheme="minorHAnsi"/>
                <w:sz w:val="24"/>
                <w:szCs w:val="24"/>
              </w:rPr>
              <w:t>1</w:t>
            </w:r>
          </w:p>
          <w:p w14:paraId="2994564A" w14:textId="77777777" w:rsidR="00B947F6" w:rsidRPr="009106F1" w:rsidRDefault="00B947F6" w:rsidP="00E1481F">
            <w:pPr>
              <w:rPr>
                <w:rFonts w:cstheme="minorHAnsi"/>
                <w:sz w:val="24"/>
                <w:szCs w:val="24"/>
              </w:rPr>
            </w:pPr>
            <w:r w:rsidRPr="009106F1">
              <w:rPr>
                <w:rFonts w:cstheme="minorHAnsi"/>
                <w:sz w:val="24"/>
                <w:szCs w:val="24"/>
              </w:rPr>
              <w:t>Higher Managerial</w:t>
            </w:r>
          </w:p>
        </w:tc>
        <w:tc>
          <w:tcPr>
            <w:tcW w:w="4514" w:type="dxa"/>
          </w:tcPr>
          <w:p w14:paraId="3ABF179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CEOs, senior officers, finance directors</w:t>
            </w:r>
          </w:p>
        </w:tc>
      </w:tr>
      <w:tr w:rsidR="009106F1" w:rsidRPr="009106F1" w14:paraId="7DFC300D"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797800E9" w14:textId="77777777" w:rsidR="00B947F6" w:rsidRPr="009106F1" w:rsidRDefault="00B947F6" w:rsidP="00E1481F">
            <w:pPr>
              <w:rPr>
                <w:rFonts w:cstheme="minorHAnsi"/>
                <w:sz w:val="24"/>
                <w:szCs w:val="24"/>
              </w:rPr>
            </w:pPr>
            <w:r w:rsidRPr="009106F1">
              <w:rPr>
                <w:rFonts w:cstheme="minorHAnsi"/>
                <w:sz w:val="24"/>
                <w:szCs w:val="24"/>
              </w:rPr>
              <w:t xml:space="preserve">2 </w:t>
            </w:r>
          </w:p>
          <w:p w14:paraId="0BC7DE90" w14:textId="77777777" w:rsidR="00B947F6" w:rsidRPr="009106F1" w:rsidRDefault="00B947F6" w:rsidP="00E1481F">
            <w:pPr>
              <w:rPr>
                <w:rFonts w:cstheme="minorHAnsi"/>
                <w:sz w:val="24"/>
                <w:szCs w:val="24"/>
              </w:rPr>
            </w:pPr>
            <w:r w:rsidRPr="009106F1">
              <w:rPr>
                <w:rFonts w:cstheme="minorHAnsi"/>
                <w:sz w:val="24"/>
                <w:szCs w:val="24"/>
              </w:rPr>
              <w:t>Lower managerial and professional occupations</w:t>
            </w:r>
          </w:p>
        </w:tc>
        <w:tc>
          <w:tcPr>
            <w:tcW w:w="4514" w:type="dxa"/>
          </w:tcPr>
          <w:p w14:paraId="0DB1EDCB"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octors, dentists, lecturers</w:t>
            </w:r>
          </w:p>
        </w:tc>
      </w:tr>
      <w:tr w:rsidR="009106F1" w:rsidRPr="009106F1" w14:paraId="7386967B"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4ECC627A" w14:textId="77777777" w:rsidR="00B947F6" w:rsidRPr="009106F1" w:rsidRDefault="00B947F6" w:rsidP="00E1481F">
            <w:pPr>
              <w:rPr>
                <w:rFonts w:cstheme="minorHAnsi"/>
                <w:sz w:val="24"/>
                <w:szCs w:val="24"/>
              </w:rPr>
            </w:pPr>
            <w:r w:rsidRPr="009106F1">
              <w:rPr>
                <w:rFonts w:cstheme="minorHAnsi"/>
                <w:sz w:val="24"/>
                <w:szCs w:val="24"/>
              </w:rPr>
              <w:t>3 Intermediate occupations</w:t>
            </w:r>
          </w:p>
        </w:tc>
        <w:tc>
          <w:tcPr>
            <w:tcW w:w="4514" w:type="dxa"/>
          </w:tcPr>
          <w:p w14:paraId="11EAB0A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Travel agents, nursing assistants, teaching assistants</w:t>
            </w:r>
          </w:p>
        </w:tc>
      </w:tr>
      <w:tr w:rsidR="009106F1" w:rsidRPr="009106F1" w14:paraId="037A6D44"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0D47DAE8" w14:textId="77777777" w:rsidR="00B947F6" w:rsidRPr="009106F1" w:rsidRDefault="00B947F6" w:rsidP="00E1481F">
            <w:pPr>
              <w:rPr>
                <w:rFonts w:cstheme="minorHAnsi"/>
                <w:sz w:val="24"/>
                <w:szCs w:val="24"/>
              </w:rPr>
            </w:pPr>
            <w:r w:rsidRPr="009106F1">
              <w:rPr>
                <w:rFonts w:cstheme="minorHAnsi"/>
                <w:sz w:val="24"/>
                <w:szCs w:val="24"/>
              </w:rPr>
              <w:t>4</w:t>
            </w:r>
          </w:p>
          <w:p w14:paraId="18A5B141" w14:textId="77777777" w:rsidR="00B947F6" w:rsidRPr="009106F1" w:rsidRDefault="00B947F6" w:rsidP="00E1481F">
            <w:pPr>
              <w:rPr>
                <w:rFonts w:cstheme="minorHAnsi"/>
                <w:sz w:val="24"/>
                <w:szCs w:val="24"/>
              </w:rPr>
            </w:pPr>
            <w:r w:rsidRPr="009106F1">
              <w:rPr>
                <w:rFonts w:cstheme="minorHAnsi"/>
                <w:sz w:val="24"/>
                <w:szCs w:val="24"/>
              </w:rPr>
              <w:t>Small employers and own account workers</w:t>
            </w:r>
          </w:p>
        </w:tc>
        <w:tc>
          <w:tcPr>
            <w:tcW w:w="4514" w:type="dxa"/>
          </w:tcPr>
          <w:p w14:paraId="278DBC38"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Taxicab drivers, farmers, brick layers</w:t>
            </w:r>
          </w:p>
        </w:tc>
      </w:tr>
      <w:tr w:rsidR="009106F1" w:rsidRPr="009106F1" w14:paraId="0BD34BA4"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ABE70AB" w14:textId="77777777" w:rsidR="00B947F6" w:rsidRPr="009106F1" w:rsidRDefault="00B947F6" w:rsidP="00E1481F">
            <w:pPr>
              <w:rPr>
                <w:rFonts w:cstheme="minorHAnsi"/>
                <w:sz w:val="24"/>
                <w:szCs w:val="24"/>
              </w:rPr>
            </w:pPr>
            <w:r w:rsidRPr="009106F1">
              <w:rPr>
                <w:rFonts w:cstheme="minorHAnsi"/>
                <w:sz w:val="24"/>
                <w:szCs w:val="24"/>
              </w:rPr>
              <w:t xml:space="preserve">5 </w:t>
            </w:r>
          </w:p>
          <w:p w14:paraId="46F514FB" w14:textId="77777777" w:rsidR="00B947F6" w:rsidRPr="009106F1" w:rsidRDefault="00B947F6" w:rsidP="00E1481F">
            <w:pPr>
              <w:rPr>
                <w:rFonts w:cstheme="minorHAnsi"/>
                <w:sz w:val="24"/>
                <w:szCs w:val="24"/>
              </w:rPr>
            </w:pPr>
            <w:r w:rsidRPr="009106F1">
              <w:rPr>
                <w:rFonts w:cstheme="minorHAnsi"/>
                <w:sz w:val="24"/>
                <w:szCs w:val="24"/>
              </w:rPr>
              <w:t>Lower supervisory and technical</w:t>
            </w:r>
          </w:p>
        </w:tc>
        <w:tc>
          <w:tcPr>
            <w:tcW w:w="4514" w:type="dxa"/>
          </w:tcPr>
          <w:p w14:paraId="4332B840"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Mechanics, plumbers, bakers</w:t>
            </w:r>
          </w:p>
        </w:tc>
      </w:tr>
      <w:tr w:rsidR="009106F1" w:rsidRPr="009106F1" w14:paraId="01F7D606"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440984A1" w14:textId="77777777" w:rsidR="00B947F6" w:rsidRPr="009106F1" w:rsidRDefault="00B947F6" w:rsidP="00E1481F">
            <w:pPr>
              <w:rPr>
                <w:rFonts w:cstheme="minorHAnsi"/>
                <w:sz w:val="24"/>
                <w:szCs w:val="24"/>
              </w:rPr>
            </w:pPr>
            <w:r w:rsidRPr="009106F1">
              <w:rPr>
                <w:rFonts w:cstheme="minorHAnsi"/>
                <w:sz w:val="24"/>
                <w:szCs w:val="24"/>
              </w:rPr>
              <w:t xml:space="preserve">6 </w:t>
            </w:r>
          </w:p>
          <w:p w14:paraId="3C31FB37" w14:textId="77777777" w:rsidR="00B947F6" w:rsidRPr="009106F1" w:rsidRDefault="00B947F6" w:rsidP="00E1481F">
            <w:pPr>
              <w:rPr>
                <w:rFonts w:cstheme="minorHAnsi"/>
                <w:sz w:val="24"/>
                <w:szCs w:val="24"/>
              </w:rPr>
            </w:pPr>
            <w:r w:rsidRPr="009106F1">
              <w:rPr>
                <w:rFonts w:cstheme="minorHAnsi"/>
                <w:sz w:val="24"/>
                <w:szCs w:val="24"/>
              </w:rPr>
              <w:t>Semi-routine occupations</w:t>
            </w:r>
          </w:p>
        </w:tc>
        <w:tc>
          <w:tcPr>
            <w:tcW w:w="4514" w:type="dxa"/>
          </w:tcPr>
          <w:p w14:paraId="647F47F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ales assistants, dental nurses, housekeepers</w:t>
            </w:r>
          </w:p>
        </w:tc>
      </w:tr>
      <w:tr w:rsidR="009106F1" w:rsidRPr="009106F1" w14:paraId="155F2151"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1BDA661E" w14:textId="77777777" w:rsidR="00B947F6" w:rsidRPr="009106F1" w:rsidRDefault="00B947F6" w:rsidP="00E1481F">
            <w:pPr>
              <w:rPr>
                <w:rFonts w:cstheme="minorHAnsi"/>
                <w:sz w:val="24"/>
                <w:szCs w:val="24"/>
              </w:rPr>
            </w:pPr>
            <w:r w:rsidRPr="009106F1">
              <w:rPr>
                <w:rFonts w:cstheme="minorHAnsi"/>
                <w:sz w:val="24"/>
                <w:szCs w:val="24"/>
              </w:rPr>
              <w:t xml:space="preserve">7 </w:t>
            </w:r>
          </w:p>
          <w:p w14:paraId="248C60BF" w14:textId="77777777" w:rsidR="00B947F6" w:rsidRPr="009106F1" w:rsidRDefault="00B947F6" w:rsidP="00E1481F">
            <w:pPr>
              <w:rPr>
                <w:rFonts w:cstheme="minorHAnsi"/>
                <w:sz w:val="24"/>
                <w:szCs w:val="24"/>
              </w:rPr>
            </w:pPr>
            <w:r w:rsidRPr="009106F1">
              <w:rPr>
                <w:rFonts w:cstheme="minorHAnsi"/>
                <w:sz w:val="24"/>
                <w:szCs w:val="24"/>
              </w:rPr>
              <w:t>Routine occupations</w:t>
            </w:r>
          </w:p>
        </w:tc>
        <w:tc>
          <w:tcPr>
            <w:tcW w:w="4514" w:type="dxa"/>
          </w:tcPr>
          <w:p w14:paraId="386853A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xml:space="preserve">Labourers, hairdressers, barbers </w:t>
            </w:r>
          </w:p>
        </w:tc>
      </w:tr>
    </w:tbl>
    <w:p w14:paraId="7D8DD180" w14:textId="77777777" w:rsidR="00B947F6" w:rsidRPr="009106F1" w:rsidRDefault="00B947F6" w:rsidP="00B947F6">
      <w:pPr>
        <w:rPr>
          <w:rFonts w:cstheme="minorHAnsi"/>
          <w:sz w:val="24"/>
          <w:szCs w:val="24"/>
        </w:rPr>
      </w:pPr>
    </w:p>
    <w:p w14:paraId="44AB1ABA" w14:textId="77777777" w:rsidR="00B947F6" w:rsidRPr="009106F1" w:rsidRDefault="00B947F6" w:rsidP="00B947F6">
      <w:pPr>
        <w:pStyle w:val="Heading5"/>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CAMSIS</w:t>
      </w:r>
    </w:p>
    <w:p w14:paraId="732D3BE4" w14:textId="77777777" w:rsidR="00B947F6" w:rsidRPr="009106F1" w:rsidRDefault="00B947F6" w:rsidP="00B947F6">
      <w:pPr>
        <w:rPr>
          <w:rFonts w:cstheme="minorHAnsi"/>
          <w:sz w:val="24"/>
          <w:szCs w:val="24"/>
        </w:rPr>
      </w:pPr>
      <w:r w:rsidRPr="009106F1">
        <w:rPr>
          <w:rFonts w:cstheme="minorHAnsi"/>
          <w:sz w:val="24"/>
          <w:szCs w:val="24"/>
        </w:rPr>
        <w:t xml:space="preserve">CAMSIS – similar to the Cambridge scale argues that individuals are embedded within socially moderated spaces and networks within which they engage in various social and economic interactions which are different from interactions with persons who are more distant from these networks </w:t>
      </w:r>
      <w:r w:rsidRPr="009106F1">
        <w:rPr>
          <w:rFonts w:cstheme="minorHAnsi"/>
          <w:sz w:val="24"/>
          <w:szCs w:val="24"/>
        </w:rPr>
        <w:fldChar w:fldCharType="begin"/>
      </w:r>
      <w:r w:rsidRPr="009106F1">
        <w:rPr>
          <w:rFonts w:cstheme="minorHAnsi"/>
          <w:sz w:val="24"/>
          <w:szCs w:val="24"/>
        </w:rPr>
        <w:instrText xml:space="preserve"> ADDIN ZOTERO_ITEM CSL_CITATION {"citationID":"ybUQmQ8v","properties":{"formattedCitation":"(Stewart, Prandy and Blackburn, 1973, 1980)","plainCitation":"(Stewart, Prandy and Blackburn, 1973, 1980)","noteIndex":0},"citationItems":[{"id":2683,"uris":["http://zotero.org/users/8741181/items/V5KZQ7Q7"],"itemData":{"id":2683,"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2634,"uris":["http://zotero.org/users/8741181/items/KAFH2H5D"],"itemData":{"id":12634,"type":"book","publisher":"Springer","title":"Social Stratification and Occupations","author":[{"family":"Stewart","given":"A."},{"family":"Prandy","given":"K."},{"family":"Blackburn","given":"R. M."}],"issued":{"date-parts":[["198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tewart, Prandy and Blackburn, 1973, 1980)</w:t>
      </w:r>
      <w:r w:rsidRPr="009106F1">
        <w:rPr>
          <w:rFonts w:cstheme="minorHAnsi"/>
          <w:sz w:val="24"/>
          <w:szCs w:val="24"/>
        </w:rPr>
        <w:fldChar w:fldCharType="end"/>
      </w:r>
      <w:r w:rsidRPr="009106F1">
        <w:rPr>
          <w:rFonts w:cstheme="minorHAnsi"/>
          <w:sz w:val="24"/>
          <w:szCs w:val="24"/>
        </w:rPr>
        <w:t xml:space="preserve">. In other words, CAMSIS represents a social stratification scale based on measures of social distance </w:t>
      </w:r>
      <w:r w:rsidRPr="009106F1">
        <w:rPr>
          <w:rFonts w:cstheme="minorHAnsi"/>
          <w:sz w:val="24"/>
          <w:szCs w:val="24"/>
        </w:rPr>
        <w:fldChar w:fldCharType="begin"/>
      </w:r>
      <w:r w:rsidRPr="009106F1">
        <w:rPr>
          <w:rFonts w:cstheme="minorHAnsi"/>
          <w:sz w:val="24"/>
          <w:szCs w:val="24"/>
        </w:rPr>
        <w:instrText xml:space="preserve"> ADDIN ZOTERO_ITEM CSL_CITATION {"citationID":"UjhnyjGb","properties":{"formattedCitation":"(Prandy and Lambert, 2003)","plainCitation":"(Prandy and Lambert, 2003)","noteIndex":0},"citationItems":[{"id":2636,"uris":["http://zotero.org/users/8741181/items/QEBI7SMN"],"itemData":{"id":263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randy and Lambert, 2003)</w:t>
      </w:r>
      <w:r w:rsidRPr="009106F1">
        <w:rPr>
          <w:rFonts w:cstheme="minorHAnsi"/>
          <w:sz w:val="24"/>
          <w:szCs w:val="24"/>
        </w:rPr>
        <w:fldChar w:fldCharType="end"/>
      </w:r>
      <w:r w:rsidRPr="009106F1">
        <w:rPr>
          <w:rFonts w:cstheme="minorHAnsi"/>
          <w:sz w:val="24"/>
          <w:szCs w:val="24"/>
        </w:rPr>
        <w:t xml:space="preserve">. These relationship networks are ultimately hierarchical and reify themselves in reproducing hierarchical inequalities </w:t>
      </w:r>
      <w:r w:rsidRPr="009106F1">
        <w:rPr>
          <w:rFonts w:cstheme="minorHAnsi"/>
          <w:sz w:val="24"/>
          <w:szCs w:val="24"/>
        </w:rPr>
        <w:fldChar w:fldCharType="begin"/>
      </w:r>
      <w:r w:rsidRPr="009106F1">
        <w:rPr>
          <w:rFonts w:cstheme="minorHAnsi"/>
          <w:sz w:val="24"/>
          <w:szCs w:val="24"/>
        </w:rPr>
        <w:instrText xml:space="preserve"> ADDIN ZOTERO_ITEM CSL_CITATION {"citationID":"QmhWj4fq","properties":{"formattedCitation":"(Bergman and Joye, 2001)","plainCitation":"(Bergman and Joye, 2001)","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w:t>
      </w:r>
      <w:r w:rsidRPr="009106F1">
        <w:rPr>
          <w:rFonts w:cstheme="minorHAnsi"/>
          <w:sz w:val="24"/>
          <w:szCs w:val="24"/>
        </w:rPr>
        <w:fldChar w:fldCharType="end"/>
      </w:r>
      <w:r w:rsidRPr="009106F1">
        <w:rPr>
          <w:rFonts w:cstheme="minorHAnsi"/>
          <w:sz w:val="24"/>
          <w:szCs w:val="24"/>
        </w:rPr>
        <w:t>. The Cambridge Social Interaction and Stratification scale (CAMSIS) is a subsequent evolution and development of the Cambridge scale.</w:t>
      </w:r>
    </w:p>
    <w:p w14:paraId="295F905E" w14:textId="146475BD" w:rsidR="00B947F6" w:rsidRPr="009106F1" w:rsidRDefault="00B947F6" w:rsidP="00B947F6">
      <w:pPr>
        <w:rPr>
          <w:rFonts w:cstheme="minorHAnsi"/>
          <w:sz w:val="24"/>
          <w:szCs w:val="24"/>
        </w:rPr>
      </w:pPr>
      <w:r w:rsidRPr="009106F1">
        <w:rPr>
          <w:rFonts w:cstheme="minorHAnsi"/>
          <w:sz w:val="24"/>
          <w:szCs w:val="24"/>
        </w:rPr>
        <w:t xml:space="preserve">By its nature, CAMSIS does not delineate between concepts of class and concepts of status (Bergman and Joye 2001: 40). </w:t>
      </w:r>
      <w:r w:rsidR="00F87056" w:rsidRPr="009106F1">
        <w:rPr>
          <w:rFonts w:cstheme="minorHAnsi"/>
          <w:sz w:val="24"/>
          <w:szCs w:val="24"/>
        </w:rPr>
        <w:t>Its</w:t>
      </w:r>
      <w:r w:rsidRPr="009106F1">
        <w:rPr>
          <w:rFonts w:cstheme="minorHAnsi"/>
          <w:sz w:val="24"/>
          <w:szCs w:val="24"/>
        </w:rPr>
        <w:t xml:space="preserve"> continuous nature means that numerical values are attached to occupations, meaning the relative value of each occupational value is only meaningful in comparison to other occupations on the same scale (Connelly et al 2016: 7).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Pr="009106F1">
        <w:rPr>
          <w:rFonts w:cstheme="minorHAnsi"/>
          <w:sz w:val="24"/>
          <w:szCs w:val="24"/>
        </w:rPr>
        <w:fldChar w:fldCharType="begin"/>
      </w:r>
      <w:r w:rsidRPr="009106F1">
        <w:rPr>
          <w:rFonts w:cstheme="minorHAnsi"/>
          <w:sz w:val="24"/>
          <w:szCs w:val="24"/>
        </w:rPr>
        <w:instrText xml:space="preserve"> ADDIN ZOTERO_ITEM CSL_CITATION {"citationID":"fyyBfRDm","properties":{"formattedCitation":"(Bergman and Joye, 2001)","plainCitation":"(Bergman and Joye, 2001)","noteIndex":0},"citationItems":[{"id":2653,"uris":["http://zotero.org/users/8741181/items/UNRHD47Q"],"itemData":{"id":2653,"type":"article-journal","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Bergman and Joye, 2001)</w:t>
      </w:r>
      <w:r w:rsidRPr="009106F1">
        <w:rPr>
          <w:rFonts w:cstheme="minorHAnsi"/>
          <w:sz w:val="24"/>
          <w:szCs w:val="24"/>
        </w:rPr>
        <w:fldChar w:fldCharType="end"/>
      </w:r>
      <w:r w:rsidRPr="009106F1">
        <w:rPr>
          <w:rFonts w:cstheme="minorHAnsi"/>
          <w:sz w:val="24"/>
          <w:szCs w:val="24"/>
        </w:rPr>
        <w:t xml:space="preserve">. </w:t>
      </w:r>
    </w:p>
    <w:p w14:paraId="52322769" w14:textId="77777777" w:rsidR="00B947F6" w:rsidRPr="009106F1" w:rsidRDefault="00B947F6" w:rsidP="00B947F6">
      <w:pPr>
        <w:rPr>
          <w:rFonts w:cstheme="minorHAnsi"/>
          <w:sz w:val="24"/>
          <w:szCs w:val="24"/>
        </w:rPr>
      </w:pPr>
      <w:r w:rsidRPr="009106F1">
        <w:rPr>
          <w:rFonts w:cstheme="minorHAnsi"/>
          <w:sz w:val="24"/>
          <w:szCs w:val="24"/>
        </w:rPr>
        <w:lastRenderedPageBreak/>
        <w:t xml:space="preserve">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ibid)  and as such are some of the best indicators of social stratification in society. </w:t>
      </w:r>
    </w:p>
    <w:p w14:paraId="691EC900" w14:textId="77777777" w:rsidR="00B947F6" w:rsidRPr="009106F1" w:rsidRDefault="00B947F6" w:rsidP="00B947F6">
      <w:pPr>
        <w:rPr>
          <w:rFonts w:cstheme="minorHAnsi"/>
          <w:sz w:val="24"/>
          <w:szCs w:val="24"/>
        </w:rPr>
      </w:pPr>
      <w:r w:rsidRPr="009106F1">
        <w:rPr>
          <w:rFonts w:cstheme="minorHAnsi"/>
          <w:sz w:val="24"/>
          <w:szCs w:val="24"/>
        </w:rPr>
        <w:t xml:space="preserve">As with RGSC and NS-SEC, CAMSIS codes are provided within the occupational codes provided by </w:t>
      </w:r>
      <w:r w:rsidRPr="009106F1">
        <w:rPr>
          <w:rFonts w:cstheme="minorHAnsi"/>
          <w:sz w:val="24"/>
          <w:szCs w:val="24"/>
        </w:rPr>
        <w:fldChar w:fldCharType="begin"/>
      </w:r>
      <w:r w:rsidRPr="009106F1">
        <w:rPr>
          <w:rFonts w:cstheme="minorHAnsi"/>
          <w:sz w:val="24"/>
          <w:szCs w:val="24"/>
        </w:rPr>
        <w:instrText xml:space="preserve"> ADDIN ZOTERO_ITEM CSL_CITATION {"citationID":"znVKP873","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regg, 2012)</w:t>
      </w:r>
      <w:r w:rsidRPr="009106F1">
        <w:rPr>
          <w:rFonts w:cstheme="minorHAnsi"/>
          <w:sz w:val="24"/>
          <w:szCs w:val="24"/>
        </w:rPr>
        <w:fldChar w:fldCharType="end"/>
      </w:r>
      <w:r w:rsidRPr="009106F1">
        <w:rPr>
          <w:rFonts w:cstheme="minorHAnsi"/>
          <w:sz w:val="24"/>
          <w:szCs w:val="24"/>
        </w:rPr>
        <w:t xml:space="preserve">. </w:t>
      </w:r>
    </w:p>
    <w:p w14:paraId="5D11E761" w14:textId="77777777" w:rsidR="00B947F6" w:rsidRPr="009106F1" w:rsidRDefault="00B947F6" w:rsidP="00B947F6">
      <w:pPr>
        <w:pStyle w:val="Heading4"/>
        <w:rPr>
          <w:rFonts w:asciiTheme="minorHAnsi" w:hAnsiTheme="minorHAnsi" w:cstheme="minorHAnsi"/>
          <w:b/>
          <w:bCs/>
          <w:color w:val="auto"/>
          <w:sz w:val="24"/>
          <w:szCs w:val="24"/>
        </w:rPr>
      </w:pPr>
      <w:r w:rsidRPr="009106F1">
        <w:rPr>
          <w:rFonts w:asciiTheme="minorHAnsi" w:hAnsiTheme="minorHAnsi" w:cstheme="minorHAnsi"/>
          <w:b/>
          <w:bCs/>
          <w:color w:val="auto"/>
          <w:sz w:val="24"/>
          <w:szCs w:val="24"/>
        </w:rPr>
        <w:t>Reading and Maths Scores</w:t>
      </w:r>
    </w:p>
    <w:p w14:paraId="12E6610A" w14:textId="049C40B2" w:rsidR="00B947F6" w:rsidRPr="009106F1" w:rsidRDefault="00B947F6" w:rsidP="00B947F6">
      <w:pPr>
        <w:rPr>
          <w:rFonts w:cstheme="minorHAnsi"/>
          <w:sz w:val="24"/>
          <w:szCs w:val="24"/>
        </w:rPr>
      </w:pPr>
      <w:r w:rsidRPr="009106F1">
        <w:rPr>
          <w:rFonts w:cstheme="minorHAnsi"/>
          <w:sz w:val="24"/>
          <w:szCs w:val="24"/>
        </w:rPr>
        <w:t xml:space="preserve">Previous research has reflected upon the influence of prior educational attainment upon later life chances. The NCDS provides various prior attainment measures. Reading and maths scores are two of these measures. Reading and maths scores have a history of being used within the sociology of education </w:t>
      </w:r>
      <w:r w:rsidR="003E03BF" w:rsidRPr="009106F1">
        <w:rPr>
          <w:rFonts w:cstheme="minorHAnsi"/>
          <w:sz w:val="24"/>
          <w:szCs w:val="24"/>
        </w:rPr>
        <w:fldChar w:fldCharType="begin"/>
      </w:r>
      <w:r w:rsidR="003E03BF" w:rsidRPr="009106F1">
        <w:rPr>
          <w:rFonts w:cstheme="minorHAnsi"/>
          <w:sz w:val="24"/>
          <w:szCs w:val="24"/>
        </w:rPr>
        <w:instrText xml:space="preserve"> ADDIN ZOTERO_ITEM CSL_CITATION {"citationID":"kaFNzULt","properties":{"formattedCitation":"(Bynner, 1998b; Patacchini and Zenou, 2006)","plainCitation":"(Bynner, 1998b; Patacchini and Zenou, 2006)","noteIndex":0},"citationItems":[{"id":1840,"uris":["http://zotero.org/users/8741181/items/KVN95KVW"],"itemData":{"id":1840,"type":"article-journa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id":11756,"uris":["http://zotero.org/users/8741181/items/Q8IUZD56"],"itemData":{"id":11756,"type":"article-journal","abstract":"We investigate the racial gap in test scores between black and white students in Britain both in levels and diﬀerences across the school years. We ﬁnd that there is an increasing racial gap in test scores between ages 7 and 11, and a decreasing one between ages 11 and 16. The importance of racial diﬀerences in parental engagement in children’s schooling in shaping this racial gap and its evolution is uncovered. We ﬁnd that a non-negligible part of the racial test score gap can be explained by these cultural diﬀerences. In particular, we show that if black parents would invest in education of their 11 year-old children as much as white parents do, then the racial test score gap in reading and mathematics would be reduced by 16.5 and 7.3 percent, respectively.","container-title":"Research Institute of Industrial Economics","language":"en","source":"Zotero","title":"The Dynamics of the Racial Test Score Gap During the School Years in Britain","author":[{"family":"Patacchini","given":"Eleonora"},{"family":"Zenou","given":"Yves"}],"issued":{"date-parts":[["2006"]]}}}],"schema":"https://github.com/citation-style-language/schema/raw/master/csl-citation.json"} </w:instrText>
      </w:r>
      <w:r w:rsidR="003E03BF" w:rsidRPr="009106F1">
        <w:rPr>
          <w:rFonts w:cstheme="minorHAnsi"/>
          <w:sz w:val="24"/>
          <w:szCs w:val="24"/>
        </w:rPr>
        <w:fldChar w:fldCharType="separate"/>
      </w:r>
      <w:r w:rsidR="003E03BF" w:rsidRPr="009106F1">
        <w:rPr>
          <w:rFonts w:cstheme="minorHAnsi"/>
          <w:sz w:val="24"/>
          <w:szCs w:val="24"/>
        </w:rPr>
        <w:t>(Bynner, 1998b; Patacchini and Zenou, 2006)</w:t>
      </w:r>
      <w:r w:rsidR="003E03BF" w:rsidRPr="009106F1">
        <w:rPr>
          <w:rFonts w:cstheme="minorHAnsi"/>
          <w:sz w:val="24"/>
          <w:szCs w:val="24"/>
        </w:rPr>
        <w:fldChar w:fldCharType="end"/>
      </w:r>
      <w:r w:rsidRPr="009106F1">
        <w:rPr>
          <w:rFonts w:cstheme="minorHAnsi"/>
          <w:sz w:val="24"/>
          <w:szCs w:val="24"/>
        </w:rPr>
        <w:t xml:space="preserve">. Adding these to the model allows an element of prior individual attainment to be controlled so that structural inequalities and effects can be better understood in the totality of an individual’s life domains </w:t>
      </w:r>
      <w:r w:rsidRPr="009106F1">
        <w:rPr>
          <w:rFonts w:cstheme="minorHAnsi"/>
          <w:sz w:val="24"/>
          <w:szCs w:val="24"/>
        </w:rPr>
        <w:fldChar w:fldCharType="begin"/>
      </w:r>
      <w:r w:rsidRPr="009106F1">
        <w:rPr>
          <w:rFonts w:cstheme="minorHAnsi"/>
          <w:sz w:val="24"/>
          <w:szCs w:val="24"/>
        </w:rPr>
        <w:instrText xml:space="preserve"> ADDIN ZOTERO_ITEM CSL_CITATION {"citationID":"0VUp545R","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Mayer, 2009)</w:t>
      </w:r>
      <w:r w:rsidRPr="009106F1">
        <w:rPr>
          <w:rFonts w:cstheme="minorHAnsi"/>
          <w:sz w:val="24"/>
          <w:szCs w:val="24"/>
        </w:rPr>
        <w:fldChar w:fldCharType="end"/>
      </w:r>
      <w:r w:rsidRPr="009106F1">
        <w:rPr>
          <w:rFonts w:cstheme="minorHAnsi"/>
          <w:sz w:val="24"/>
          <w:szCs w:val="24"/>
        </w:rPr>
        <w:t>.</w:t>
      </w:r>
    </w:p>
    <w:p w14:paraId="2B256638" w14:textId="77777777" w:rsidR="00B947F6" w:rsidRPr="009106F1" w:rsidRDefault="00B947F6" w:rsidP="00B947F6">
      <w:pPr>
        <w:pStyle w:val="Heading2"/>
        <w:rPr>
          <w:rFonts w:asciiTheme="minorHAnsi" w:hAnsiTheme="minorHAnsi" w:cstheme="minorHAnsi"/>
          <w:b/>
          <w:bCs/>
          <w:color w:val="auto"/>
          <w:sz w:val="24"/>
          <w:szCs w:val="24"/>
        </w:rPr>
      </w:pPr>
      <w:bookmarkStart w:id="25" w:name="_Toc137904657"/>
      <w:r w:rsidRPr="009106F1">
        <w:rPr>
          <w:rFonts w:asciiTheme="minorHAnsi" w:hAnsiTheme="minorHAnsi" w:cstheme="minorHAnsi"/>
          <w:b/>
          <w:bCs/>
          <w:color w:val="auto"/>
          <w:sz w:val="24"/>
          <w:szCs w:val="24"/>
        </w:rPr>
        <w:t>Descriptive Statistics</w:t>
      </w:r>
      <w:bookmarkEnd w:id="25"/>
    </w:p>
    <w:p w14:paraId="54CF44EA" w14:textId="495FD2F2" w:rsidR="00B947F6" w:rsidRPr="009106F1" w:rsidRDefault="00B947F6" w:rsidP="00B947F6">
      <w:pPr>
        <w:rPr>
          <w:rFonts w:cstheme="minorHAnsi"/>
          <w:sz w:val="24"/>
          <w:szCs w:val="24"/>
        </w:rPr>
      </w:pPr>
      <w:r w:rsidRPr="009106F1">
        <w:rPr>
          <w:rFonts w:cstheme="minorHAnsi"/>
          <w:sz w:val="24"/>
          <w:szCs w:val="24"/>
        </w:rPr>
        <w:t>Table 1.</w:t>
      </w:r>
      <w:r w:rsidR="00804CFB" w:rsidRPr="009106F1">
        <w:rPr>
          <w:rFonts w:cstheme="minorHAnsi"/>
          <w:sz w:val="24"/>
          <w:szCs w:val="24"/>
        </w:rPr>
        <w:t>8</w:t>
      </w:r>
      <w:r w:rsidRPr="009106F1">
        <w:rPr>
          <w:rFonts w:cstheme="minorHAnsi"/>
          <w:sz w:val="24"/>
          <w:szCs w:val="24"/>
        </w:rPr>
        <w:t xml:space="preserve"> shows the frequencies and summary statistics for the NCDS. Overall, 38.12 per cent of our sample is in full-time employment. Whilst 30.44 per cent remain in school 8.70 per cent moved on to full-time post school education. Unemployment and being out of the labour force makes up 3.02. Finally, 19.72 per cent of the sample are in some kind of training or apprenticeship scheme. </w:t>
      </w:r>
    </w:p>
    <w:p w14:paraId="3833BCDB" w14:textId="6B0121AB" w:rsidR="00D23B37" w:rsidRDefault="00B947F6" w:rsidP="00CE053C">
      <w:pPr>
        <w:rPr>
          <w:rFonts w:cstheme="minorHAnsi"/>
          <w:sz w:val="24"/>
          <w:szCs w:val="24"/>
        </w:rPr>
      </w:pPr>
      <w:r w:rsidRPr="009106F1">
        <w:rPr>
          <w:rFonts w:cstheme="minorHAnsi"/>
          <w:sz w:val="24"/>
          <w:szCs w:val="24"/>
        </w:rPr>
        <w:t xml:space="preserve">When it comes to Educational Attainment, 64.43 per cent of individuals received less than 5 O-levels, with the remaining 35.57 per cent receiving 5 or more O-levels. Sex presents a relatively equal split between men (49.93 per cent) and women (50.07 per cent). When it comes to home ownership, 47.93 per cent of individuals grew up in a home owned by their parents compared to 52.07 per cent that didn’t. The NS-SEC categories all see a relatively even distirbution between 10-18 per cent except for the largest category – routine occupations, at 23.63 per cent – and the smallest category – Intermediate occupations, at 2.07 per cent. RGSC is much more unevenly distributed comparative to NS-SEC, with skilled manual making up 41.48 per cent of individuals, with professionals only making up 4.27 per cent of individuals. This uneven distribution on top of their analytical differences presents some evidence to suggest that substantive findings of a sensitivity analysis could potentially find diverging findings.  Finally, CAMSIS has a mean of 4.44, reading scores of 16.50 and maths scores of 17.60. </w:t>
      </w:r>
    </w:p>
    <w:p w14:paraId="5854D193" w14:textId="77777777" w:rsidR="009106F1" w:rsidRDefault="009106F1" w:rsidP="00CE053C">
      <w:pPr>
        <w:rPr>
          <w:rFonts w:cstheme="minorHAnsi"/>
          <w:sz w:val="24"/>
          <w:szCs w:val="24"/>
        </w:rPr>
      </w:pPr>
    </w:p>
    <w:p w14:paraId="0DADBF72" w14:textId="77777777" w:rsidR="009106F1" w:rsidRDefault="009106F1" w:rsidP="00CE053C">
      <w:pPr>
        <w:rPr>
          <w:rFonts w:cstheme="minorHAnsi"/>
          <w:sz w:val="24"/>
          <w:szCs w:val="24"/>
        </w:rPr>
      </w:pPr>
    </w:p>
    <w:p w14:paraId="113851D7" w14:textId="77777777" w:rsidR="009106F1" w:rsidRDefault="009106F1" w:rsidP="00CE053C">
      <w:pPr>
        <w:rPr>
          <w:rFonts w:cstheme="minorHAnsi"/>
          <w:sz w:val="24"/>
          <w:szCs w:val="24"/>
        </w:rPr>
      </w:pPr>
    </w:p>
    <w:p w14:paraId="32B8A9E3" w14:textId="77777777" w:rsidR="009106F1" w:rsidRPr="009106F1" w:rsidRDefault="009106F1" w:rsidP="00CE053C">
      <w:pPr>
        <w:rPr>
          <w:rFonts w:cstheme="minorHAnsi"/>
          <w:sz w:val="24"/>
          <w:szCs w:val="24"/>
        </w:rPr>
      </w:pPr>
    </w:p>
    <w:p w14:paraId="1D3FE9E5" w14:textId="788A48A4" w:rsidR="00CE053C" w:rsidRPr="009106F1" w:rsidRDefault="00CE053C" w:rsidP="00CE053C">
      <w:pPr>
        <w:pStyle w:val="Caption"/>
        <w:keepNext/>
        <w:rPr>
          <w:rFonts w:cstheme="minorHAnsi"/>
          <w:color w:val="auto"/>
          <w:sz w:val="24"/>
          <w:szCs w:val="24"/>
        </w:rPr>
      </w:pPr>
      <w:bookmarkStart w:id="26" w:name="_Toc137904677"/>
      <w:r w:rsidRPr="009106F1">
        <w:rPr>
          <w:rFonts w:cstheme="minorHAnsi"/>
          <w:color w:val="auto"/>
          <w:sz w:val="24"/>
          <w:szCs w:val="24"/>
        </w:rPr>
        <w:lastRenderedPageBreak/>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8</w:t>
      </w:r>
      <w:r w:rsidRPr="009106F1">
        <w:rPr>
          <w:rFonts w:cstheme="minorHAnsi"/>
          <w:color w:val="auto"/>
          <w:sz w:val="24"/>
          <w:szCs w:val="24"/>
        </w:rPr>
        <w:fldChar w:fldCharType="end"/>
      </w:r>
      <w:r w:rsidRPr="009106F1">
        <w:rPr>
          <w:rFonts w:cstheme="minorHAnsi"/>
          <w:color w:val="auto"/>
          <w:sz w:val="24"/>
          <w:szCs w:val="24"/>
        </w:rPr>
        <w:t xml:space="preserve"> Descriptive Statistics for Economic Activity</w:t>
      </w:r>
      <w:bookmarkEnd w:id="26"/>
    </w:p>
    <w:tbl>
      <w:tblPr>
        <w:tblStyle w:val="PlainTable4"/>
        <w:tblW w:w="0" w:type="auto"/>
        <w:tblLook w:val="04A0" w:firstRow="1" w:lastRow="0" w:firstColumn="1" w:lastColumn="0" w:noHBand="0" w:noVBand="1"/>
      </w:tblPr>
      <w:tblGrid>
        <w:gridCol w:w="6661"/>
        <w:gridCol w:w="782"/>
        <w:gridCol w:w="935"/>
      </w:tblGrid>
      <w:tr w:rsidR="009106F1" w:rsidRPr="009106F1" w14:paraId="25761AF7"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6D8676" w14:textId="77777777" w:rsidR="00B947F6" w:rsidRPr="009106F1" w:rsidRDefault="00B947F6" w:rsidP="00E1481F">
            <w:pPr>
              <w:rPr>
                <w:rFonts w:cstheme="minorHAnsi"/>
                <w:sz w:val="24"/>
                <w:szCs w:val="24"/>
              </w:rPr>
            </w:pPr>
          </w:p>
        </w:tc>
        <w:tc>
          <w:tcPr>
            <w:tcW w:w="0" w:type="auto"/>
          </w:tcPr>
          <w:p w14:paraId="35CC43BF" w14:textId="77777777" w:rsidR="00B947F6" w:rsidRPr="009106F1" w:rsidRDefault="00B947F6" w:rsidP="00E1481F">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w:t>
            </w:r>
          </w:p>
        </w:tc>
        <w:tc>
          <w:tcPr>
            <w:tcW w:w="0" w:type="auto"/>
          </w:tcPr>
          <w:p w14:paraId="784FB8EC" w14:textId="77777777" w:rsidR="00B947F6" w:rsidRPr="009106F1" w:rsidRDefault="00B947F6" w:rsidP="00E1481F">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CA75B0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5387E"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0" w:type="auto"/>
          </w:tcPr>
          <w:p w14:paraId="60850D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B656A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3C1B61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B5AE53E" w14:textId="77777777" w:rsidR="00B947F6" w:rsidRPr="009106F1" w:rsidRDefault="00B947F6" w:rsidP="00E1481F">
            <w:pPr>
              <w:rPr>
                <w:rFonts w:cstheme="minorHAnsi"/>
                <w:i/>
                <w:iCs/>
                <w:sz w:val="24"/>
                <w:szCs w:val="24"/>
              </w:rPr>
            </w:pPr>
            <w:r w:rsidRPr="009106F1">
              <w:rPr>
                <w:rFonts w:cstheme="minorHAnsi"/>
                <w:i/>
                <w:iCs/>
                <w:sz w:val="24"/>
                <w:szCs w:val="24"/>
              </w:rPr>
              <w:t xml:space="preserve">  Employment</w:t>
            </w:r>
          </w:p>
        </w:tc>
        <w:tc>
          <w:tcPr>
            <w:tcW w:w="0" w:type="auto"/>
            <w:vAlign w:val="bottom"/>
          </w:tcPr>
          <w:p w14:paraId="591957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17</w:t>
            </w:r>
          </w:p>
        </w:tc>
        <w:tc>
          <w:tcPr>
            <w:tcW w:w="0" w:type="auto"/>
            <w:vAlign w:val="bottom"/>
          </w:tcPr>
          <w:p w14:paraId="3C513D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8.12%</w:t>
            </w:r>
          </w:p>
        </w:tc>
      </w:tr>
      <w:tr w:rsidR="009106F1" w:rsidRPr="009106F1" w14:paraId="3DCF33B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28584" w14:textId="77777777" w:rsidR="00B947F6" w:rsidRPr="009106F1" w:rsidRDefault="00B947F6" w:rsidP="00E1481F">
            <w:pPr>
              <w:rPr>
                <w:rFonts w:cstheme="minorHAnsi"/>
                <w:i/>
                <w:iCs/>
                <w:sz w:val="24"/>
                <w:szCs w:val="24"/>
              </w:rPr>
            </w:pPr>
            <w:r w:rsidRPr="009106F1">
              <w:rPr>
                <w:rFonts w:cstheme="minorHAnsi"/>
                <w:i/>
                <w:iCs/>
                <w:sz w:val="24"/>
                <w:szCs w:val="24"/>
              </w:rPr>
              <w:t xml:space="preserve">  Post-Schooling Education</w:t>
            </w:r>
          </w:p>
        </w:tc>
        <w:tc>
          <w:tcPr>
            <w:tcW w:w="0" w:type="auto"/>
            <w:vAlign w:val="bottom"/>
          </w:tcPr>
          <w:p w14:paraId="0978DC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9</w:t>
            </w:r>
          </w:p>
        </w:tc>
        <w:tc>
          <w:tcPr>
            <w:tcW w:w="0" w:type="auto"/>
            <w:vAlign w:val="bottom"/>
          </w:tcPr>
          <w:p w14:paraId="7CB16D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70%</w:t>
            </w:r>
          </w:p>
        </w:tc>
      </w:tr>
      <w:tr w:rsidR="009106F1" w:rsidRPr="009106F1" w14:paraId="7A4BC03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1008558" w14:textId="77777777" w:rsidR="00B947F6" w:rsidRPr="009106F1" w:rsidRDefault="00B947F6" w:rsidP="00E1481F">
            <w:pPr>
              <w:rPr>
                <w:rFonts w:cstheme="minorHAnsi"/>
                <w:i/>
                <w:iCs/>
                <w:sz w:val="24"/>
                <w:szCs w:val="24"/>
              </w:rPr>
            </w:pPr>
            <w:r w:rsidRPr="009106F1">
              <w:rPr>
                <w:rFonts w:cstheme="minorHAnsi"/>
                <w:i/>
                <w:iCs/>
                <w:sz w:val="24"/>
                <w:szCs w:val="24"/>
              </w:rPr>
              <w:t xml:space="preserve">  School</w:t>
            </w:r>
          </w:p>
        </w:tc>
        <w:tc>
          <w:tcPr>
            <w:tcW w:w="0" w:type="auto"/>
            <w:vAlign w:val="bottom"/>
          </w:tcPr>
          <w:p w14:paraId="1C0856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409</w:t>
            </w:r>
          </w:p>
        </w:tc>
        <w:tc>
          <w:tcPr>
            <w:tcW w:w="0" w:type="auto"/>
            <w:vAlign w:val="bottom"/>
          </w:tcPr>
          <w:p w14:paraId="06F82F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44%</w:t>
            </w:r>
          </w:p>
        </w:tc>
      </w:tr>
      <w:tr w:rsidR="009106F1" w:rsidRPr="009106F1" w14:paraId="46F1B82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191EE5" w14:textId="77777777" w:rsidR="00B947F6" w:rsidRPr="009106F1" w:rsidRDefault="00B947F6" w:rsidP="00E1481F">
            <w:pPr>
              <w:rPr>
                <w:rFonts w:cstheme="minorHAnsi"/>
                <w:i/>
                <w:iCs/>
                <w:sz w:val="24"/>
                <w:szCs w:val="24"/>
              </w:rPr>
            </w:pPr>
            <w:r w:rsidRPr="009106F1">
              <w:rPr>
                <w:rFonts w:cstheme="minorHAnsi"/>
                <w:i/>
                <w:iCs/>
                <w:sz w:val="24"/>
                <w:szCs w:val="24"/>
              </w:rPr>
              <w:t xml:space="preserve">  Training/Apprenticeships</w:t>
            </w:r>
          </w:p>
        </w:tc>
        <w:tc>
          <w:tcPr>
            <w:tcW w:w="0" w:type="auto"/>
            <w:vAlign w:val="bottom"/>
          </w:tcPr>
          <w:p w14:paraId="29C324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61</w:t>
            </w:r>
          </w:p>
        </w:tc>
        <w:tc>
          <w:tcPr>
            <w:tcW w:w="0" w:type="auto"/>
            <w:vAlign w:val="bottom"/>
          </w:tcPr>
          <w:p w14:paraId="3E5110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72%</w:t>
            </w:r>
          </w:p>
        </w:tc>
      </w:tr>
      <w:tr w:rsidR="009106F1" w:rsidRPr="009106F1" w14:paraId="0B9E599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23304AA" w14:textId="77777777" w:rsidR="00B947F6" w:rsidRPr="009106F1" w:rsidRDefault="00B947F6" w:rsidP="00E1481F">
            <w:pPr>
              <w:rPr>
                <w:rFonts w:cstheme="minorHAnsi"/>
                <w:i/>
                <w:iCs/>
                <w:sz w:val="24"/>
                <w:szCs w:val="24"/>
              </w:rPr>
            </w:pPr>
            <w:r w:rsidRPr="009106F1">
              <w:rPr>
                <w:rFonts w:cstheme="minorHAnsi"/>
                <w:i/>
                <w:iCs/>
                <w:sz w:val="24"/>
                <w:szCs w:val="24"/>
              </w:rPr>
              <w:t xml:space="preserve">  Unemployment and OLF</w:t>
            </w:r>
          </w:p>
        </w:tc>
        <w:tc>
          <w:tcPr>
            <w:tcW w:w="0" w:type="auto"/>
            <w:vAlign w:val="bottom"/>
          </w:tcPr>
          <w:p w14:paraId="3A46CC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9</w:t>
            </w:r>
          </w:p>
        </w:tc>
        <w:tc>
          <w:tcPr>
            <w:tcW w:w="0" w:type="auto"/>
            <w:vAlign w:val="bottom"/>
          </w:tcPr>
          <w:p w14:paraId="492781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02%</w:t>
            </w:r>
          </w:p>
        </w:tc>
      </w:tr>
      <w:tr w:rsidR="009106F1" w:rsidRPr="009106F1" w14:paraId="2EE8E0B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DEF760"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0" w:type="auto"/>
          </w:tcPr>
          <w:p w14:paraId="08C506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99EDF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E9D080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700B2BA" w14:textId="77777777" w:rsidR="00B947F6" w:rsidRPr="009106F1" w:rsidRDefault="00B947F6" w:rsidP="00E1481F">
            <w:pPr>
              <w:rPr>
                <w:rFonts w:cstheme="minorHAnsi"/>
                <w:i/>
                <w:iCs/>
                <w:sz w:val="24"/>
                <w:szCs w:val="24"/>
              </w:rPr>
            </w:pPr>
            <w:r w:rsidRPr="009106F1">
              <w:rPr>
                <w:rFonts w:cstheme="minorHAnsi"/>
                <w:i/>
                <w:iCs/>
                <w:sz w:val="24"/>
                <w:szCs w:val="24"/>
              </w:rPr>
              <w:t xml:space="preserve">  &lt;5 O-Levels</w:t>
            </w:r>
          </w:p>
        </w:tc>
        <w:tc>
          <w:tcPr>
            <w:tcW w:w="0" w:type="auto"/>
            <w:vAlign w:val="bottom"/>
          </w:tcPr>
          <w:p w14:paraId="30D56D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5,100</w:t>
            </w:r>
          </w:p>
        </w:tc>
        <w:tc>
          <w:tcPr>
            <w:tcW w:w="0" w:type="auto"/>
            <w:vAlign w:val="bottom"/>
          </w:tcPr>
          <w:p w14:paraId="06E5F2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4.43%</w:t>
            </w:r>
          </w:p>
        </w:tc>
      </w:tr>
      <w:tr w:rsidR="009106F1" w:rsidRPr="009106F1" w14:paraId="7255234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49110A" w14:textId="77777777" w:rsidR="00B947F6" w:rsidRPr="009106F1" w:rsidRDefault="00B947F6" w:rsidP="00E1481F">
            <w:pPr>
              <w:rPr>
                <w:rFonts w:cstheme="minorHAnsi"/>
                <w:i/>
                <w:iCs/>
                <w:sz w:val="24"/>
                <w:szCs w:val="24"/>
              </w:rPr>
            </w:pPr>
            <w:r w:rsidRPr="009106F1">
              <w:rPr>
                <w:rFonts w:cstheme="minorHAnsi"/>
                <w:i/>
                <w:iCs/>
                <w:sz w:val="24"/>
                <w:szCs w:val="24"/>
              </w:rPr>
              <w:t xml:space="preserve">  5 or more O-Levels</w:t>
            </w:r>
          </w:p>
        </w:tc>
        <w:tc>
          <w:tcPr>
            <w:tcW w:w="0" w:type="auto"/>
            <w:vAlign w:val="bottom"/>
          </w:tcPr>
          <w:p w14:paraId="731F7E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815</w:t>
            </w:r>
          </w:p>
        </w:tc>
        <w:tc>
          <w:tcPr>
            <w:tcW w:w="0" w:type="auto"/>
            <w:vAlign w:val="bottom"/>
          </w:tcPr>
          <w:p w14:paraId="1A34B0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5.57%</w:t>
            </w:r>
          </w:p>
        </w:tc>
      </w:tr>
      <w:tr w:rsidR="009106F1" w:rsidRPr="009106F1" w14:paraId="60C0EB48"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7370CFF" w14:textId="77777777" w:rsidR="00B947F6" w:rsidRPr="009106F1" w:rsidRDefault="00B947F6" w:rsidP="00E1481F">
            <w:pPr>
              <w:rPr>
                <w:rFonts w:cstheme="minorHAnsi"/>
                <w:sz w:val="24"/>
                <w:szCs w:val="24"/>
              </w:rPr>
            </w:pPr>
            <w:r w:rsidRPr="009106F1">
              <w:rPr>
                <w:rFonts w:cstheme="minorHAnsi"/>
                <w:sz w:val="24"/>
                <w:szCs w:val="24"/>
              </w:rPr>
              <w:t>Sex</w:t>
            </w:r>
          </w:p>
        </w:tc>
        <w:tc>
          <w:tcPr>
            <w:tcW w:w="0" w:type="auto"/>
          </w:tcPr>
          <w:p w14:paraId="25FA61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16B69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87AA8A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0F0B29" w14:textId="77777777" w:rsidR="00B947F6" w:rsidRPr="009106F1" w:rsidRDefault="00B947F6" w:rsidP="00E1481F">
            <w:pPr>
              <w:rPr>
                <w:rFonts w:cstheme="minorHAnsi"/>
                <w:i/>
                <w:iCs/>
                <w:sz w:val="24"/>
                <w:szCs w:val="24"/>
              </w:rPr>
            </w:pPr>
            <w:r w:rsidRPr="009106F1">
              <w:rPr>
                <w:rFonts w:cstheme="minorHAnsi"/>
                <w:i/>
                <w:iCs/>
                <w:sz w:val="24"/>
                <w:szCs w:val="24"/>
              </w:rPr>
              <w:t xml:space="preserve">  Female</w:t>
            </w:r>
          </w:p>
        </w:tc>
        <w:tc>
          <w:tcPr>
            <w:tcW w:w="0" w:type="auto"/>
            <w:vAlign w:val="bottom"/>
          </w:tcPr>
          <w:p w14:paraId="302C14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963</w:t>
            </w:r>
          </w:p>
        </w:tc>
        <w:tc>
          <w:tcPr>
            <w:tcW w:w="0" w:type="auto"/>
            <w:vAlign w:val="bottom"/>
          </w:tcPr>
          <w:p w14:paraId="261040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0.07%</w:t>
            </w:r>
          </w:p>
        </w:tc>
      </w:tr>
      <w:tr w:rsidR="009106F1" w:rsidRPr="009106F1" w14:paraId="7D479DC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4A60D19"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0" w:type="auto"/>
            <w:vAlign w:val="bottom"/>
          </w:tcPr>
          <w:p w14:paraId="21517BE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52</w:t>
            </w:r>
          </w:p>
        </w:tc>
        <w:tc>
          <w:tcPr>
            <w:tcW w:w="0" w:type="auto"/>
            <w:vAlign w:val="bottom"/>
          </w:tcPr>
          <w:p w14:paraId="4E0A54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9.93%</w:t>
            </w:r>
          </w:p>
        </w:tc>
      </w:tr>
      <w:tr w:rsidR="009106F1" w:rsidRPr="009106F1" w14:paraId="1300CB9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E10A6"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0" w:type="auto"/>
          </w:tcPr>
          <w:p w14:paraId="625193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E8C2F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27078E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08F0F23"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0" w:type="auto"/>
            <w:vAlign w:val="bottom"/>
          </w:tcPr>
          <w:p w14:paraId="2B447C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794</w:t>
            </w:r>
          </w:p>
        </w:tc>
        <w:tc>
          <w:tcPr>
            <w:tcW w:w="0" w:type="auto"/>
            <w:vAlign w:val="bottom"/>
          </w:tcPr>
          <w:p w14:paraId="7D7451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7.93%</w:t>
            </w:r>
          </w:p>
        </w:tc>
      </w:tr>
      <w:tr w:rsidR="009106F1" w:rsidRPr="009106F1" w14:paraId="76FC94B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B2D6D"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0" w:type="auto"/>
            <w:vAlign w:val="bottom"/>
          </w:tcPr>
          <w:p w14:paraId="766AA4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121</w:t>
            </w:r>
          </w:p>
        </w:tc>
        <w:tc>
          <w:tcPr>
            <w:tcW w:w="0" w:type="auto"/>
            <w:vAlign w:val="bottom"/>
          </w:tcPr>
          <w:p w14:paraId="7422D2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52.07%</w:t>
            </w:r>
          </w:p>
        </w:tc>
      </w:tr>
      <w:tr w:rsidR="009106F1" w:rsidRPr="009106F1" w14:paraId="59EDFCDA"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2E27039" w14:textId="77777777" w:rsidR="00B947F6" w:rsidRPr="009106F1" w:rsidRDefault="00B947F6" w:rsidP="00E1481F">
            <w:pPr>
              <w:rPr>
                <w:rFonts w:cstheme="minorHAnsi"/>
                <w:sz w:val="24"/>
                <w:szCs w:val="24"/>
              </w:rPr>
            </w:pPr>
            <w:r w:rsidRPr="009106F1">
              <w:rPr>
                <w:rFonts w:cstheme="minorHAnsi"/>
                <w:sz w:val="24"/>
                <w:szCs w:val="24"/>
              </w:rPr>
              <w:t>NS-SEC</w:t>
            </w:r>
          </w:p>
        </w:tc>
        <w:tc>
          <w:tcPr>
            <w:tcW w:w="0" w:type="auto"/>
          </w:tcPr>
          <w:p w14:paraId="53F80D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E309C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4520BE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A2FC2"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 administrative and professional occupations</w:t>
            </w:r>
          </w:p>
        </w:tc>
        <w:tc>
          <w:tcPr>
            <w:tcW w:w="0" w:type="auto"/>
            <w:vAlign w:val="bottom"/>
          </w:tcPr>
          <w:p w14:paraId="13D6E2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68</w:t>
            </w:r>
          </w:p>
        </w:tc>
        <w:tc>
          <w:tcPr>
            <w:tcW w:w="0" w:type="auto"/>
            <w:vAlign w:val="bottom"/>
          </w:tcPr>
          <w:p w14:paraId="35CC29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2%</w:t>
            </w:r>
          </w:p>
        </w:tc>
      </w:tr>
      <w:tr w:rsidR="009106F1" w:rsidRPr="009106F1" w14:paraId="32E6B68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A9FC356"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 administrative and professional occupations</w:t>
            </w:r>
          </w:p>
        </w:tc>
        <w:tc>
          <w:tcPr>
            <w:tcW w:w="0" w:type="auto"/>
            <w:vAlign w:val="bottom"/>
          </w:tcPr>
          <w:p w14:paraId="2E157E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21</w:t>
            </w:r>
          </w:p>
        </w:tc>
        <w:tc>
          <w:tcPr>
            <w:tcW w:w="0" w:type="auto"/>
            <w:vAlign w:val="bottom"/>
          </w:tcPr>
          <w:p w14:paraId="0991A1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16%</w:t>
            </w:r>
          </w:p>
        </w:tc>
      </w:tr>
      <w:tr w:rsidR="009106F1" w:rsidRPr="009106F1" w14:paraId="0553E0E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F46C65"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0" w:type="auto"/>
            <w:vAlign w:val="bottom"/>
          </w:tcPr>
          <w:p w14:paraId="56EF50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w:t>
            </w:r>
          </w:p>
        </w:tc>
        <w:tc>
          <w:tcPr>
            <w:tcW w:w="0" w:type="auto"/>
            <w:vAlign w:val="bottom"/>
          </w:tcPr>
          <w:p w14:paraId="35EAA1F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w:t>
            </w:r>
          </w:p>
        </w:tc>
      </w:tr>
      <w:tr w:rsidR="009106F1" w:rsidRPr="009106F1" w14:paraId="298F9E8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DE736BC"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 and own account workers</w:t>
            </w:r>
          </w:p>
        </w:tc>
        <w:tc>
          <w:tcPr>
            <w:tcW w:w="0" w:type="auto"/>
            <w:vAlign w:val="bottom"/>
          </w:tcPr>
          <w:p w14:paraId="2A2BB5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07</w:t>
            </w:r>
          </w:p>
        </w:tc>
        <w:tc>
          <w:tcPr>
            <w:tcW w:w="0" w:type="auto"/>
            <w:vAlign w:val="bottom"/>
          </w:tcPr>
          <w:p w14:paraId="69CE47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0%</w:t>
            </w:r>
          </w:p>
        </w:tc>
      </w:tr>
      <w:tr w:rsidR="009106F1" w:rsidRPr="009106F1" w14:paraId="5A59657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C10001"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nd technical occupations</w:t>
            </w:r>
          </w:p>
        </w:tc>
        <w:tc>
          <w:tcPr>
            <w:tcW w:w="0" w:type="auto"/>
            <w:vAlign w:val="bottom"/>
          </w:tcPr>
          <w:p w14:paraId="5829D5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86</w:t>
            </w:r>
          </w:p>
        </w:tc>
        <w:tc>
          <w:tcPr>
            <w:tcW w:w="0" w:type="auto"/>
            <w:vAlign w:val="bottom"/>
          </w:tcPr>
          <w:p w14:paraId="57FE85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25%</w:t>
            </w:r>
          </w:p>
        </w:tc>
      </w:tr>
      <w:tr w:rsidR="009106F1" w:rsidRPr="009106F1" w14:paraId="4E4F36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296DA0E"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0" w:type="auto"/>
            <w:vAlign w:val="bottom"/>
          </w:tcPr>
          <w:p w14:paraId="603811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99</w:t>
            </w:r>
          </w:p>
        </w:tc>
        <w:tc>
          <w:tcPr>
            <w:tcW w:w="0" w:type="auto"/>
            <w:vAlign w:val="bottom"/>
          </w:tcPr>
          <w:p w14:paraId="620AAB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68%</w:t>
            </w:r>
          </w:p>
        </w:tc>
      </w:tr>
      <w:tr w:rsidR="009106F1" w:rsidRPr="009106F1" w14:paraId="2A9B4B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D9981E"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0" w:type="auto"/>
            <w:vAlign w:val="bottom"/>
          </w:tcPr>
          <w:p w14:paraId="69AD99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70</w:t>
            </w:r>
          </w:p>
        </w:tc>
        <w:tc>
          <w:tcPr>
            <w:tcW w:w="0" w:type="auto"/>
            <w:vAlign w:val="bottom"/>
          </w:tcPr>
          <w:p w14:paraId="43E105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63%</w:t>
            </w:r>
          </w:p>
        </w:tc>
      </w:tr>
      <w:tr w:rsidR="009106F1" w:rsidRPr="009106F1" w14:paraId="1BE30C78"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2B3BE9D" w14:textId="77777777" w:rsidR="00B947F6" w:rsidRPr="009106F1" w:rsidRDefault="00B947F6" w:rsidP="00E1481F">
            <w:pPr>
              <w:rPr>
                <w:rFonts w:cstheme="minorHAnsi"/>
                <w:sz w:val="24"/>
                <w:szCs w:val="24"/>
              </w:rPr>
            </w:pPr>
            <w:r w:rsidRPr="009106F1">
              <w:rPr>
                <w:rFonts w:cstheme="minorHAnsi"/>
                <w:sz w:val="24"/>
                <w:szCs w:val="24"/>
              </w:rPr>
              <w:t>RGSC</w:t>
            </w:r>
          </w:p>
        </w:tc>
        <w:tc>
          <w:tcPr>
            <w:tcW w:w="0" w:type="auto"/>
          </w:tcPr>
          <w:p w14:paraId="64A443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CBBCE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85CAE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20E10" w14:textId="77777777" w:rsidR="00B947F6" w:rsidRPr="009106F1" w:rsidRDefault="00B947F6" w:rsidP="00E1481F">
            <w:pPr>
              <w:rPr>
                <w:rFonts w:cstheme="minorHAnsi"/>
                <w:i/>
                <w:iCs/>
                <w:sz w:val="24"/>
                <w:szCs w:val="24"/>
              </w:rPr>
            </w:pPr>
            <w:r w:rsidRPr="009106F1">
              <w:rPr>
                <w:rFonts w:cstheme="minorHAnsi"/>
                <w:i/>
                <w:iCs/>
                <w:sz w:val="24"/>
                <w:szCs w:val="24"/>
              </w:rPr>
              <w:t xml:space="preserve">  Professional</w:t>
            </w:r>
          </w:p>
        </w:tc>
        <w:tc>
          <w:tcPr>
            <w:tcW w:w="0" w:type="auto"/>
            <w:vAlign w:val="bottom"/>
          </w:tcPr>
          <w:p w14:paraId="7CC27E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38</w:t>
            </w:r>
          </w:p>
        </w:tc>
        <w:tc>
          <w:tcPr>
            <w:tcW w:w="0" w:type="auto"/>
            <w:vAlign w:val="bottom"/>
          </w:tcPr>
          <w:p w14:paraId="4C6A13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27%</w:t>
            </w:r>
          </w:p>
        </w:tc>
      </w:tr>
      <w:tr w:rsidR="009106F1" w:rsidRPr="009106F1" w14:paraId="104605F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3C4F0CE" w14:textId="77777777" w:rsidR="00B947F6" w:rsidRPr="009106F1" w:rsidRDefault="00B947F6" w:rsidP="00E1481F">
            <w:pPr>
              <w:rPr>
                <w:rFonts w:cstheme="minorHAnsi"/>
                <w:i/>
                <w:iCs/>
                <w:sz w:val="24"/>
                <w:szCs w:val="24"/>
              </w:rPr>
            </w:pPr>
            <w:r w:rsidRPr="009106F1">
              <w:rPr>
                <w:rFonts w:cstheme="minorHAnsi"/>
                <w:i/>
                <w:iCs/>
                <w:sz w:val="24"/>
                <w:szCs w:val="24"/>
              </w:rPr>
              <w:t xml:space="preserve">  Managerial and Technical</w:t>
            </w:r>
          </w:p>
        </w:tc>
        <w:tc>
          <w:tcPr>
            <w:tcW w:w="0" w:type="auto"/>
            <w:vAlign w:val="bottom"/>
          </w:tcPr>
          <w:p w14:paraId="4556EB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7</w:t>
            </w:r>
          </w:p>
        </w:tc>
        <w:tc>
          <w:tcPr>
            <w:tcW w:w="0" w:type="auto"/>
            <w:vAlign w:val="bottom"/>
          </w:tcPr>
          <w:p w14:paraId="328AC2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68%</w:t>
            </w:r>
          </w:p>
        </w:tc>
      </w:tr>
      <w:tr w:rsidR="009106F1" w:rsidRPr="009106F1" w14:paraId="24FED66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6095DF"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non-manual</w:t>
            </w:r>
          </w:p>
        </w:tc>
        <w:tc>
          <w:tcPr>
            <w:tcW w:w="0" w:type="auto"/>
            <w:vAlign w:val="bottom"/>
          </w:tcPr>
          <w:p w14:paraId="396279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869</w:t>
            </w:r>
          </w:p>
        </w:tc>
        <w:tc>
          <w:tcPr>
            <w:tcW w:w="0" w:type="auto"/>
            <w:vAlign w:val="bottom"/>
          </w:tcPr>
          <w:p w14:paraId="11DB4B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98%</w:t>
            </w:r>
          </w:p>
        </w:tc>
      </w:tr>
      <w:tr w:rsidR="009106F1" w:rsidRPr="009106F1" w14:paraId="52AEC300"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F739DFB"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manual</w:t>
            </w:r>
          </w:p>
        </w:tc>
        <w:tc>
          <w:tcPr>
            <w:tcW w:w="0" w:type="auto"/>
            <w:vAlign w:val="bottom"/>
          </w:tcPr>
          <w:p w14:paraId="718096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283</w:t>
            </w:r>
          </w:p>
        </w:tc>
        <w:tc>
          <w:tcPr>
            <w:tcW w:w="0" w:type="auto"/>
            <w:vAlign w:val="bottom"/>
          </w:tcPr>
          <w:p w14:paraId="6D14D1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1.48%</w:t>
            </w:r>
          </w:p>
        </w:tc>
      </w:tr>
      <w:tr w:rsidR="009106F1" w:rsidRPr="009106F1" w14:paraId="3DF6671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7BC838" w14:textId="77777777" w:rsidR="00B947F6" w:rsidRPr="009106F1" w:rsidRDefault="00B947F6" w:rsidP="00E1481F">
            <w:pPr>
              <w:rPr>
                <w:rFonts w:cstheme="minorHAnsi"/>
                <w:i/>
                <w:iCs/>
                <w:sz w:val="24"/>
                <w:szCs w:val="24"/>
              </w:rPr>
            </w:pPr>
            <w:r w:rsidRPr="009106F1">
              <w:rPr>
                <w:rFonts w:cstheme="minorHAnsi"/>
                <w:i/>
                <w:iCs/>
                <w:sz w:val="24"/>
                <w:szCs w:val="24"/>
              </w:rPr>
              <w:t xml:space="preserve">  Partly skilled</w:t>
            </w:r>
          </w:p>
        </w:tc>
        <w:tc>
          <w:tcPr>
            <w:tcW w:w="0" w:type="auto"/>
            <w:vAlign w:val="bottom"/>
          </w:tcPr>
          <w:p w14:paraId="48BCD1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23</w:t>
            </w:r>
          </w:p>
        </w:tc>
        <w:tc>
          <w:tcPr>
            <w:tcW w:w="0" w:type="auto"/>
            <w:vAlign w:val="bottom"/>
          </w:tcPr>
          <w:p w14:paraId="0EBB2E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19%</w:t>
            </w:r>
          </w:p>
        </w:tc>
      </w:tr>
      <w:tr w:rsidR="009106F1" w:rsidRPr="009106F1" w14:paraId="1E42C8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0DCAA5A" w14:textId="77777777" w:rsidR="00B947F6" w:rsidRPr="009106F1" w:rsidRDefault="00B947F6" w:rsidP="00E1481F">
            <w:pPr>
              <w:rPr>
                <w:rFonts w:cstheme="minorHAnsi"/>
                <w:i/>
                <w:iCs/>
                <w:sz w:val="24"/>
                <w:szCs w:val="24"/>
              </w:rPr>
            </w:pPr>
            <w:r w:rsidRPr="009106F1">
              <w:rPr>
                <w:rFonts w:cstheme="minorHAnsi"/>
                <w:i/>
                <w:iCs/>
                <w:sz w:val="24"/>
                <w:szCs w:val="24"/>
              </w:rPr>
              <w:t xml:space="preserve">  Unskilled</w:t>
            </w:r>
          </w:p>
        </w:tc>
        <w:tc>
          <w:tcPr>
            <w:tcW w:w="0" w:type="auto"/>
            <w:vAlign w:val="bottom"/>
          </w:tcPr>
          <w:p w14:paraId="1C801A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65</w:t>
            </w:r>
          </w:p>
        </w:tc>
        <w:tc>
          <w:tcPr>
            <w:tcW w:w="0" w:type="auto"/>
            <w:vAlign w:val="bottom"/>
          </w:tcPr>
          <w:p w14:paraId="79932D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8.40%</w:t>
            </w:r>
          </w:p>
        </w:tc>
      </w:tr>
      <w:tr w:rsidR="009106F1" w:rsidRPr="009106F1" w14:paraId="5AF519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017491" w14:textId="77777777" w:rsidR="00B947F6" w:rsidRPr="009106F1" w:rsidRDefault="00B947F6" w:rsidP="00E1481F">
            <w:pPr>
              <w:rPr>
                <w:rFonts w:cstheme="minorHAnsi"/>
                <w:sz w:val="24"/>
                <w:szCs w:val="24"/>
              </w:rPr>
            </w:pPr>
          </w:p>
        </w:tc>
        <w:tc>
          <w:tcPr>
            <w:tcW w:w="0" w:type="auto"/>
          </w:tcPr>
          <w:p w14:paraId="69E189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C7761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6E97380"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DCE090" w14:textId="77777777" w:rsidR="00B947F6" w:rsidRPr="009106F1" w:rsidRDefault="00B947F6" w:rsidP="00E1481F">
            <w:pPr>
              <w:rPr>
                <w:rFonts w:cstheme="minorHAnsi"/>
                <w:sz w:val="24"/>
                <w:szCs w:val="24"/>
              </w:rPr>
            </w:pPr>
          </w:p>
        </w:tc>
        <w:tc>
          <w:tcPr>
            <w:tcW w:w="0" w:type="auto"/>
          </w:tcPr>
          <w:p w14:paraId="3F9F9A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ean</w:t>
            </w:r>
          </w:p>
        </w:tc>
        <w:tc>
          <w:tcPr>
            <w:tcW w:w="0" w:type="auto"/>
          </w:tcPr>
          <w:p w14:paraId="690098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SD</w:t>
            </w:r>
          </w:p>
        </w:tc>
      </w:tr>
      <w:tr w:rsidR="009106F1" w:rsidRPr="009106F1" w14:paraId="1695F01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0CF43" w14:textId="77777777" w:rsidR="00B947F6" w:rsidRPr="009106F1" w:rsidRDefault="00B947F6" w:rsidP="00E1481F">
            <w:pPr>
              <w:rPr>
                <w:rFonts w:cstheme="minorHAnsi"/>
                <w:sz w:val="24"/>
                <w:szCs w:val="24"/>
              </w:rPr>
            </w:pPr>
            <w:r w:rsidRPr="009106F1">
              <w:rPr>
                <w:rFonts w:cstheme="minorHAnsi"/>
                <w:sz w:val="24"/>
                <w:szCs w:val="24"/>
              </w:rPr>
              <w:t>CAMSIS</w:t>
            </w:r>
          </w:p>
        </w:tc>
        <w:tc>
          <w:tcPr>
            <w:tcW w:w="0" w:type="auto"/>
          </w:tcPr>
          <w:p w14:paraId="1B1C2E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44</w:t>
            </w:r>
          </w:p>
        </w:tc>
        <w:tc>
          <w:tcPr>
            <w:tcW w:w="0" w:type="auto"/>
          </w:tcPr>
          <w:p w14:paraId="232D29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7</w:t>
            </w:r>
          </w:p>
        </w:tc>
      </w:tr>
      <w:tr w:rsidR="009106F1" w:rsidRPr="009106F1" w14:paraId="626D5B9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128BE5C" w14:textId="77777777" w:rsidR="00B947F6" w:rsidRPr="009106F1" w:rsidRDefault="00B947F6" w:rsidP="00E1481F">
            <w:pPr>
              <w:rPr>
                <w:rFonts w:cstheme="minorHAnsi"/>
                <w:sz w:val="24"/>
                <w:szCs w:val="24"/>
              </w:rPr>
            </w:pPr>
            <w:r w:rsidRPr="009106F1">
              <w:rPr>
                <w:rFonts w:cstheme="minorHAnsi"/>
                <w:sz w:val="24"/>
                <w:szCs w:val="24"/>
              </w:rPr>
              <w:t>Reading Score</w:t>
            </w:r>
          </w:p>
        </w:tc>
        <w:tc>
          <w:tcPr>
            <w:tcW w:w="0" w:type="auto"/>
            <w:vAlign w:val="bottom"/>
          </w:tcPr>
          <w:p w14:paraId="631B89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0</w:t>
            </w:r>
          </w:p>
        </w:tc>
        <w:tc>
          <w:tcPr>
            <w:tcW w:w="0" w:type="auto"/>
            <w:vAlign w:val="bottom"/>
          </w:tcPr>
          <w:p w14:paraId="327C37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6.17</w:t>
            </w:r>
          </w:p>
        </w:tc>
      </w:tr>
      <w:tr w:rsidR="009106F1" w:rsidRPr="009106F1" w14:paraId="42A73E9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60AC58" w14:textId="77777777" w:rsidR="00B947F6" w:rsidRPr="009106F1" w:rsidRDefault="00B947F6" w:rsidP="00E1481F">
            <w:pPr>
              <w:rPr>
                <w:rFonts w:cstheme="minorHAnsi"/>
                <w:sz w:val="24"/>
                <w:szCs w:val="24"/>
              </w:rPr>
            </w:pPr>
            <w:r w:rsidRPr="009106F1">
              <w:rPr>
                <w:rFonts w:cstheme="minorHAnsi"/>
                <w:sz w:val="24"/>
                <w:szCs w:val="24"/>
              </w:rPr>
              <w:t>Maths Score</w:t>
            </w:r>
          </w:p>
        </w:tc>
        <w:tc>
          <w:tcPr>
            <w:tcW w:w="0" w:type="auto"/>
            <w:vAlign w:val="bottom"/>
          </w:tcPr>
          <w:p w14:paraId="4FC06D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7.60</w:t>
            </w:r>
          </w:p>
        </w:tc>
        <w:tc>
          <w:tcPr>
            <w:tcW w:w="0" w:type="auto"/>
            <w:vAlign w:val="bottom"/>
          </w:tcPr>
          <w:p w14:paraId="243C91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26</w:t>
            </w:r>
          </w:p>
        </w:tc>
      </w:tr>
      <w:tr w:rsidR="009106F1" w:rsidRPr="009106F1" w14:paraId="0AC997B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2519AF5B" w14:textId="77777777" w:rsidR="00B947F6" w:rsidRPr="009106F1" w:rsidRDefault="00B947F6" w:rsidP="00E1481F">
            <w:pPr>
              <w:rPr>
                <w:rFonts w:cstheme="minorHAnsi"/>
                <w:sz w:val="24"/>
                <w:szCs w:val="24"/>
              </w:rPr>
            </w:pPr>
          </w:p>
        </w:tc>
        <w:tc>
          <w:tcPr>
            <w:tcW w:w="0" w:type="auto"/>
          </w:tcPr>
          <w:p w14:paraId="6568F0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05EDB1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64061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CE8725" w14:textId="77777777" w:rsidR="00B947F6" w:rsidRPr="009106F1" w:rsidRDefault="00B947F6" w:rsidP="00E1481F">
            <w:pPr>
              <w:rPr>
                <w:rFonts w:cstheme="minorHAnsi"/>
                <w:sz w:val="24"/>
                <w:szCs w:val="24"/>
              </w:rPr>
            </w:pPr>
            <w:r w:rsidRPr="009106F1">
              <w:rPr>
                <w:rFonts w:cstheme="minorHAnsi"/>
                <w:sz w:val="24"/>
                <w:szCs w:val="24"/>
              </w:rPr>
              <w:t>n</w:t>
            </w:r>
          </w:p>
        </w:tc>
        <w:tc>
          <w:tcPr>
            <w:tcW w:w="0" w:type="auto"/>
            <w:gridSpan w:val="2"/>
            <w:vAlign w:val="bottom"/>
          </w:tcPr>
          <w:p w14:paraId="782388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r>
      <w:tr w:rsidR="009106F1" w:rsidRPr="009106F1" w14:paraId="6B6618DE" w14:textId="77777777" w:rsidTr="00E1481F">
        <w:tc>
          <w:tcPr>
            <w:cnfStyle w:val="001000000000" w:firstRow="0" w:lastRow="0" w:firstColumn="1" w:lastColumn="0" w:oddVBand="0" w:evenVBand="0" w:oddHBand="0" w:evenHBand="0" w:firstRowFirstColumn="0" w:firstRowLastColumn="0" w:lastRowFirstColumn="0" w:lastRowLastColumn="0"/>
            <w:tcW w:w="0" w:type="auto"/>
            <w:gridSpan w:val="3"/>
          </w:tcPr>
          <w:p w14:paraId="6EF295B4" w14:textId="77777777" w:rsidR="00B947F6" w:rsidRPr="009106F1" w:rsidRDefault="00B947F6" w:rsidP="00E1481F">
            <w:pPr>
              <w:rPr>
                <w:rFonts w:cstheme="minorHAnsi"/>
                <w:sz w:val="24"/>
                <w:szCs w:val="24"/>
              </w:rPr>
            </w:pPr>
            <w:r w:rsidRPr="009106F1">
              <w:rPr>
                <w:rFonts w:cstheme="minorHAnsi"/>
                <w:sz w:val="24"/>
                <w:szCs w:val="24"/>
              </w:rPr>
              <w:t>Data Source: NCDS</w:t>
            </w:r>
          </w:p>
        </w:tc>
      </w:tr>
    </w:tbl>
    <w:p w14:paraId="46D4EDDD" w14:textId="77777777" w:rsidR="00B947F6" w:rsidRPr="009106F1" w:rsidRDefault="00B947F6" w:rsidP="00B947F6">
      <w:pPr>
        <w:rPr>
          <w:rFonts w:cstheme="minorHAnsi"/>
          <w:sz w:val="24"/>
          <w:szCs w:val="24"/>
          <w:lang w:val="en-US"/>
        </w:rPr>
      </w:pPr>
    </w:p>
    <w:p w14:paraId="71B622CE" w14:textId="77777777" w:rsidR="00B947F6" w:rsidRPr="009106F1" w:rsidRDefault="00B947F6" w:rsidP="00B947F6">
      <w:pPr>
        <w:pStyle w:val="Heading2"/>
        <w:rPr>
          <w:rFonts w:asciiTheme="minorHAnsi" w:hAnsiTheme="minorHAnsi" w:cstheme="minorHAnsi"/>
          <w:b/>
          <w:bCs/>
          <w:color w:val="auto"/>
          <w:sz w:val="24"/>
          <w:szCs w:val="24"/>
        </w:rPr>
      </w:pPr>
      <w:bookmarkStart w:id="27" w:name="_Toc137904658"/>
      <w:r w:rsidRPr="009106F1">
        <w:rPr>
          <w:rFonts w:asciiTheme="minorHAnsi" w:hAnsiTheme="minorHAnsi" w:cstheme="minorHAnsi"/>
          <w:b/>
          <w:bCs/>
          <w:color w:val="auto"/>
          <w:sz w:val="24"/>
          <w:szCs w:val="24"/>
        </w:rPr>
        <w:t>Modelling Main Economic Activity</w:t>
      </w:r>
      <w:bookmarkEnd w:id="27"/>
    </w:p>
    <w:p w14:paraId="73622BC6" w14:textId="62EF1C61" w:rsidR="00B947F6" w:rsidRPr="009106F1" w:rsidRDefault="00B947F6" w:rsidP="00B947F6">
      <w:pPr>
        <w:rPr>
          <w:rFonts w:cstheme="minorHAnsi"/>
          <w:sz w:val="24"/>
          <w:szCs w:val="24"/>
        </w:rPr>
      </w:pPr>
      <w:r w:rsidRPr="009106F1">
        <w:rPr>
          <w:rFonts w:cstheme="minorHAnsi"/>
          <w:sz w:val="24"/>
          <w:szCs w:val="24"/>
        </w:rPr>
        <w:t>The main outcome variable is the main economic activity of individuals in September of 1974. This is the first month individuals were in when they received their O-level results after mandatory schooling. The first set of analyses estimate a multinominal logistic regression model. Table 1.</w:t>
      </w:r>
      <w:r w:rsidR="00804CFB" w:rsidRPr="009106F1">
        <w:rPr>
          <w:rFonts w:cstheme="minorHAnsi"/>
          <w:sz w:val="24"/>
          <w:szCs w:val="24"/>
        </w:rPr>
        <w:t>9</w:t>
      </w:r>
      <w:r w:rsidRPr="009106F1">
        <w:rPr>
          <w:rFonts w:cstheme="minorHAnsi"/>
          <w:sz w:val="24"/>
          <w:szCs w:val="24"/>
        </w:rPr>
        <w:t xml:space="preserve"> details the deviance, change in deviance, change in degrees of </w:t>
      </w:r>
      <w:r w:rsidRPr="009106F1">
        <w:rPr>
          <w:rFonts w:cstheme="minorHAnsi"/>
          <w:sz w:val="24"/>
          <w:szCs w:val="24"/>
        </w:rPr>
        <w:lastRenderedPageBreak/>
        <w:t>freedom, the McFadden’s Adjusted Pseudo R2, AIC, and BIC measure to compare the null model with models of one explanatory variable. Table 1.</w:t>
      </w:r>
      <w:r w:rsidR="00804CFB" w:rsidRPr="009106F1">
        <w:rPr>
          <w:rFonts w:cstheme="minorHAnsi"/>
          <w:sz w:val="24"/>
          <w:szCs w:val="24"/>
        </w:rPr>
        <w:t>10</w:t>
      </w:r>
      <w:r w:rsidRPr="009106F1">
        <w:rPr>
          <w:rFonts w:cstheme="minorHAnsi"/>
          <w:sz w:val="24"/>
          <w:szCs w:val="24"/>
        </w:rPr>
        <w:t xml:space="preserve"> details the same but through a sequential building of the null model with each subsequent independent variable added. </w:t>
      </w:r>
    </w:p>
    <w:p w14:paraId="18363D59" w14:textId="77777777" w:rsidR="00B947F6" w:rsidRPr="009106F1" w:rsidRDefault="00B947F6" w:rsidP="00B947F6">
      <w:pPr>
        <w:rPr>
          <w:rFonts w:cstheme="minorHAnsi"/>
          <w:sz w:val="24"/>
          <w:szCs w:val="24"/>
        </w:rPr>
      </w:pPr>
      <w:r w:rsidRPr="009106F1">
        <w:rPr>
          <w:rFonts w:cstheme="minorHAnsi"/>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5B7A1451" w:rsidR="00D23B37" w:rsidRPr="009106F1" w:rsidRDefault="00B947F6" w:rsidP="00804CFB">
      <w:pPr>
        <w:rPr>
          <w:rFonts w:cstheme="minorHAnsi"/>
          <w:sz w:val="24"/>
          <w:szCs w:val="24"/>
        </w:rPr>
      </w:pPr>
      <w:r w:rsidRPr="009106F1">
        <w:rPr>
          <w:rFonts w:cstheme="minorHAnsi"/>
          <w:sz w:val="24"/>
          <w:szCs w:val="24"/>
        </w:rPr>
        <w:t xml:space="preserve">The model output is using the reference category of full-time employment for two reasons. The first is that said category has the largest sample of all economic activity sub-categories. The second is that a contrast with full-time employment is sociologically compelling. Contrasting full-time employment with other economic activity destinations like education or apprenticeships is temporally relevant given the possible impact that increasing the mandatory school leaving age, decline in manufacturing industry, rise in part-time work may have on the economic destinations of youth. </w:t>
      </w:r>
    </w:p>
    <w:p w14:paraId="62C4CB1D" w14:textId="16207397" w:rsidR="00CE053C" w:rsidRPr="009106F1" w:rsidRDefault="00CE053C" w:rsidP="00CE053C">
      <w:pPr>
        <w:pStyle w:val="Caption"/>
        <w:keepNext/>
        <w:rPr>
          <w:rFonts w:cstheme="minorHAnsi"/>
          <w:color w:val="auto"/>
          <w:sz w:val="24"/>
          <w:szCs w:val="24"/>
        </w:rPr>
      </w:pPr>
      <w:bookmarkStart w:id="28" w:name="_Toc137904678"/>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9</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w:t>
      </w:r>
      <w:bookmarkEnd w:id="28"/>
    </w:p>
    <w:tbl>
      <w:tblPr>
        <w:tblStyle w:val="PlainTable4"/>
        <w:tblW w:w="5000" w:type="pct"/>
        <w:tblLook w:val="04A0" w:firstRow="1" w:lastRow="0" w:firstColumn="1" w:lastColumn="0" w:noHBand="0" w:noVBand="1"/>
      </w:tblPr>
      <w:tblGrid>
        <w:gridCol w:w="1962"/>
        <w:gridCol w:w="1228"/>
        <w:gridCol w:w="1154"/>
        <w:gridCol w:w="777"/>
        <w:gridCol w:w="1451"/>
        <w:gridCol w:w="1228"/>
        <w:gridCol w:w="1226"/>
      </w:tblGrid>
      <w:tr w:rsidR="009106F1" w:rsidRPr="009106F1" w14:paraId="1B42E8DE" w14:textId="77777777" w:rsidTr="00F94D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33960FD9"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680" w:type="pct"/>
          </w:tcPr>
          <w:p w14:paraId="1EEAC57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39" w:type="pct"/>
          </w:tcPr>
          <w:p w14:paraId="2FA5FA3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430" w:type="pct"/>
          </w:tcPr>
          <w:p w14:paraId="0D7DBCB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804" w:type="pct"/>
          </w:tcPr>
          <w:p w14:paraId="2BBEA2E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80" w:type="pct"/>
          </w:tcPr>
          <w:p w14:paraId="4B7C8EF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79" w:type="pct"/>
          </w:tcPr>
          <w:p w14:paraId="0485C77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1D2A11E0"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70EC5A0C"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680" w:type="pct"/>
          </w:tcPr>
          <w:p w14:paraId="364770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39" w:type="pct"/>
          </w:tcPr>
          <w:p w14:paraId="6DB5A4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30" w:type="pct"/>
          </w:tcPr>
          <w:p w14:paraId="6C67E2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804" w:type="pct"/>
          </w:tcPr>
          <w:p w14:paraId="68649E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80" w:type="pct"/>
          </w:tcPr>
          <w:p w14:paraId="772700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79" w:type="pct"/>
          </w:tcPr>
          <w:p w14:paraId="2E3AB4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5E12B041" w14:textId="77777777" w:rsidTr="00F94D1C">
        <w:tc>
          <w:tcPr>
            <w:cnfStyle w:val="001000000000" w:firstRow="0" w:lastRow="0" w:firstColumn="1" w:lastColumn="0" w:oddVBand="0" w:evenVBand="0" w:oddHBand="0" w:evenHBand="0" w:firstRowFirstColumn="0" w:firstRowLastColumn="0" w:lastRowFirstColumn="0" w:lastRowLastColumn="0"/>
            <w:tcW w:w="1087" w:type="pct"/>
          </w:tcPr>
          <w:p w14:paraId="71FC6D47"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680" w:type="pct"/>
          </w:tcPr>
          <w:p w14:paraId="7BF931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39" w:type="pct"/>
          </w:tcPr>
          <w:p w14:paraId="21F6A7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430" w:type="pct"/>
          </w:tcPr>
          <w:p w14:paraId="0E8F88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3371EF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80" w:type="pct"/>
          </w:tcPr>
          <w:p w14:paraId="350E3C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79" w:type="pct"/>
          </w:tcPr>
          <w:p w14:paraId="7E38A4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64C3173A"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0E008FFF" w14:textId="77777777" w:rsidR="00B947F6" w:rsidRPr="009106F1" w:rsidRDefault="00B947F6" w:rsidP="00E1481F">
            <w:pPr>
              <w:rPr>
                <w:rFonts w:cstheme="minorHAnsi"/>
                <w:sz w:val="24"/>
                <w:szCs w:val="24"/>
              </w:rPr>
            </w:pPr>
            <w:r w:rsidRPr="009106F1">
              <w:rPr>
                <w:rFonts w:cstheme="minorHAnsi"/>
                <w:sz w:val="24"/>
                <w:szCs w:val="24"/>
              </w:rPr>
              <w:t>Null Model + Sex</w:t>
            </w:r>
          </w:p>
        </w:tc>
        <w:tc>
          <w:tcPr>
            <w:tcW w:w="680" w:type="pct"/>
          </w:tcPr>
          <w:p w14:paraId="46A0F0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639" w:type="pct"/>
          </w:tcPr>
          <w:p w14:paraId="2726B2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430" w:type="pct"/>
          </w:tcPr>
          <w:p w14:paraId="129A37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416278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680" w:type="pct"/>
          </w:tcPr>
          <w:p w14:paraId="79B456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679" w:type="pct"/>
          </w:tcPr>
          <w:p w14:paraId="167014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9106F1" w:rsidRPr="009106F1" w14:paraId="1455273F" w14:textId="77777777" w:rsidTr="00F94D1C">
        <w:tc>
          <w:tcPr>
            <w:cnfStyle w:val="001000000000" w:firstRow="0" w:lastRow="0" w:firstColumn="1" w:lastColumn="0" w:oddVBand="0" w:evenVBand="0" w:oddHBand="0" w:evenHBand="0" w:firstRowFirstColumn="0" w:firstRowLastColumn="0" w:lastRowFirstColumn="0" w:lastRowLastColumn="0"/>
            <w:tcW w:w="1087" w:type="pct"/>
          </w:tcPr>
          <w:p w14:paraId="2B5F0934" w14:textId="77777777" w:rsidR="00B947F6" w:rsidRPr="009106F1" w:rsidRDefault="00B947F6" w:rsidP="00E1481F">
            <w:pPr>
              <w:rPr>
                <w:rFonts w:cstheme="minorHAnsi"/>
                <w:sz w:val="24"/>
                <w:szCs w:val="24"/>
              </w:rPr>
            </w:pPr>
            <w:r w:rsidRPr="009106F1">
              <w:rPr>
                <w:rFonts w:cstheme="minorHAnsi"/>
                <w:sz w:val="24"/>
                <w:szCs w:val="24"/>
              </w:rPr>
              <w:t>Null Model + Tenure</w:t>
            </w:r>
          </w:p>
        </w:tc>
        <w:tc>
          <w:tcPr>
            <w:tcW w:w="680" w:type="pct"/>
          </w:tcPr>
          <w:p w14:paraId="77F0D0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639" w:type="pct"/>
          </w:tcPr>
          <w:p w14:paraId="6C77E8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430" w:type="pct"/>
          </w:tcPr>
          <w:p w14:paraId="4F1850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72DAFF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680" w:type="pct"/>
          </w:tcPr>
          <w:p w14:paraId="5693E2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679" w:type="pct"/>
          </w:tcPr>
          <w:p w14:paraId="0265BE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9106F1" w:rsidRPr="009106F1" w14:paraId="15CB4170"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21CF69E4" w14:textId="77777777" w:rsidR="00B947F6" w:rsidRPr="009106F1" w:rsidRDefault="00B947F6" w:rsidP="00E1481F">
            <w:pPr>
              <w:rPr>
                <w:rFonts w:cstheme="minorHAnsi"/>
                <w:sz w:val="24"/>
                <w:szCs w:val="24"/>
              </w:rPr>
            </w:pPr>
            <w:r w:rsidRPr="009106F1">
              <w:rPr>
                <w:rFonts w:cstheme="minorHAnsi"/>
                <w:sz w:val="24"/>
                <w:szCs w:val="24"/>
              </w:rPr>
              <w:t>Null Model + NS-SEC</w:t>
            </w:r>
          </w:p>
        </w:tc>
        <w:tc>
          <w:tcPr>
            <w:tcW w:w="680" w:type="pct"/>
          </w:tcPr>
          <w:p w14:paraId="2D1E1D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92.89</w:t>
            </w:r>
          </w:p>
        </w:tc>
        <w:tc>
          <w:tcPr>
            <w:tcW w:w="639" w:type="pct"/>
          </w:tcPr>
          <w:p w14:paraId="77656B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3.58</w:t>
            </w:r>
          </w:p>
        </w:tc>
        <w:tc>
          <w:tcPr>
            <w:tcW w:w="430" w:type="pct"/>
          </w:tcPr>
          <w:p w14:paraId="08D954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4</w:t>
            </w:r>
          </w:p>
        </w:tc>
        <w:tc>
          <w:tcPr>
            <w:tcW w:w="804" w:type="pct"/>
          </w:tcPr>
          <w:p w14:paraId="149083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680" w:type="pct"/>
          </w:tcPr>
          <w:p w14:paraId="071465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548.89</w:t>
            </w:r>
          </w:p>
        </w:tc>
        <w:tc>
          <w:tcPr>
            <w:tcW w:w="679" w:type="pct"/>
          </w:tcPr>
          <w:p w14:paraId="3478B52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44.23</w:t>
            </w:r>
          </w:p>
        </w:tc>
      </w:tr>
      <w:tr w:rsidR="009106F1" w:rsidRPr="009106F1" w14:paraId="5571BCB9" w14:textId="77777777" w:rsidTr="00F94D1C">
        <w:tc>
          <w:tcPr>
            <w:cnfStyle w:val="001000000000" w:firstRow="0" w:lastRow="0" w:firstColumn="1" w:lastColumn="0" w:oddVBand="0" w:evenVBand="0" w:oddHBand="0" w:evenHBand="0" w:firstRowFirstColumn="0" w:firstRowLastColumn="0" w:lastRowFirstColumn="0" w:lastRowLastColumn="0"/>
            <w:tcW w:w="1087" w:type="pct"/>
          </w:tcPr>
          <w:p w14:paraId="319A211B" w14:textId="77777777" w:rsidR="00B947F6" w:rsidRPr="009106F1" w:rsidRDefault="00B947F6" w:rsidP="00E1481F">
            <w:pPr>
              <w:rPr>
                <w:rFonts w:cstheme="minorHAnsi"/>
                <w:sz w:val="24"/>
                <w:szCs w:val="24"/>
              </w:rPr>
            </w:pPr>
            <w:r w:rsidRPr="009106F1">
              <w:rPr>
                <w:rFonts w:cstheme="minorHAnsi"/>
                <w:sz w:val="24"/>
                <w:szCs w:val="24"/>
              </w:rPr>
              <w:t>Null Model + Reading</w:t>
            </w:r>
          </w:p>
        </w:tc>
        <w:tc>
          <w:tcPr>
            <w:tcW w:w="680" w:type="pct"/>
          </w:tcPr>
          <w:p w14:paraId="00F4E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639" w:type="pct"/>
          </w:tcPr>
          <w:p w14:paraId="4DE429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430" w:type="pct"/>
          </w:tcPr>
          <w:p w14:paraId="450FBE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081BF8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680" w:type="pct"/>
          </w:tcPr>
          <w:p w14:paraId="341B99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679" w:type="pct"/>
          </w:tcPr>
          <w:p w14:paraId="21D07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9106F1" w:rsidRPr="009106F1" w14:paraId="495EA564" w14:textId="77777777" w:rsidTr="00F94D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7" w:type="pct"/>
          </w:tcPr>
          <w:p w14:paraId="0761E5DE" w14:textId="77777777" w:rsidR="00B947F6" w:rsidRPr="009106F1" w:rsidRDefault="00B947F6" w:rsidP="00E1481F">
            <w:pPr>
              <w:rPr>
                <w:rFonts w:cstheme="minorHAnsi"/>
                <w:sz w:val="24"/>
                <w:szCs w:val="24"/>
              </w:rPr>
            </w:pPr>
            <w:r w:rsidRPr="009106F1">
              <w:rPr>
                <w:rFonts w:cstheme="minorHAnsi"/>
                <w:sz w:val="24"/>
                <w:szCs w:val="24"/>
              </w:rPr>
              <w:t>Null Model + Maths</w:t>
            </w:r>
          </w:p>
        </w:tc>
        <w:tc>
          <w:tcPr>
            <w:tcW w:w="680" w:type="pct"/>
          </w:tcPr>
          <w:p w14:paraId="51BC35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639" w:type="pct"/>
          </w:tcPr>
          <w:p w14:paraId="3C542D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430" w:type="pct"/>
          </w:tcPr>
          <w:p w14:paraId="045C79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04" w:type="pct"/>
          </w:tcPr>
          <w:p w14:paraId="6AA5CA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680" w:type="pct"/>
          </w:tcPr>
          <w:p w14:paraId="75460B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679" w:type="pct"/>
          </w:tcPr>
          <w:p w14:paraId="1B37DE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4EFBDA93" w14:textId="77777777" w:rsidR="00B947F6" w:rsidRPr="009106F1" w:rsidRDefault="00B947F6" w:rsidP="00B947F6">
      <w:pPr>
        <w:rPr>
          <w:rFonts w:cstheme="minorHAnsi"/>
          <w:sz w:val="24"/>
          <w:szCs w:val="24"/>
        </w:rPr>
      </w:pPr>
    </w:p>
    <w:p w14:paraId="39FBB417" w14:textId="756A5FFC" w:rsidR="003A5D27" w:rsidRDefault="00B947F6" w:rsidP="00804CFB">
      <w:pPr>
        <w:rPr>
          <w:rFonts w:cstheme="minorHAnsi"/>
          <w:sz w:val="24"/>
          <w:szCs w:val="24"/>
        </w:rPr>
      </w:pPr>
      <w:r w:rsidRPr="009106F1">
        <w:rPr>
          <w:rFonts w:cstheme="minorHAnsi"/>
          <w:sz w:val="24"/>
          <w:szCs w:val="24"/>
        </w:rPr>
        <w:t xml:space="preserve">Explanatory variables are entered sequentially in the subsequent multiple logistic model following </w:t>
      </w:r>
      <w:r w:rsidRPr="009106F1">
        <w:rPr>
          <w:rFonts w:cstheme="minorHAnsi"/>
          <w:sz w:val="24"/>
          <w:szCs w:val="24"/>
        </w:rPr>
        <w:fldChar w:fldCharType="begin"/>
      </w:r>
      <w:r w:rsidRPr="009106F1">
        <w:rPr>
          <w:rFonts w:cstheme="minorHAnsi"/>
          <w:sz w:val="24"/>
          <w:szCs w:val="24"/>
        </w:rPr>
        <w:instrText xml:space="preserve"> ADDIN ZOTERO_ITEM CSL_CITATION {"citationID":"ftuk7Ilg","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example. </w:t>
      </w:r>
    </w:p>
    <w:p w14:paraId="2FDC7D1F" w14:textId="77777777" w:rsidR="009106F1" w:rsidRPr="009106F1" w:rsidRDefault="009106F1" w:rsidP="00804CFB">
      <w:pPr>
        <w:rPr>
          <w:rFonts w:cstheme="minorHAnsi"/>
          <w:sz w:val="24"/>
          <w:szCs w:val="24"/>
        </w:rPr>
      </w:pPr>
    </w:p>
    <w:p w14:paraId="232846B1" w14:textId="1770D5E3" w:rsidR="00CE053C" w:rsidRPr="009106F1" w:rsidRDefault="00CE053C" w:rsidP="00CE053C">
      <w:pPr>
        <w:pStyle w:val="Caption"/>
        <w:keepNext/>
        <w:rPr>
          <w:rFonts w:cstheme="minorHAnsi"/>
          <w:color w:val="auto"/>
          <w:sz w:val="24"/>
          <w:szCs w:val="24"/>
        </w:rPr>
      </w:pPr>
      <w:bookmarkStart w:id="29" w:name="_Toc137904679"/>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0</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w:t>
      </w:r>
      <w:bookmarkEnd w:id="29"/>
    </w:p>
    <w:tbl>
      <w:tblPr>
        <w:tblStyle w:val="PlainTable4"/>
        <w:tblW w:w="5000" w:type="pct"/>
        <w:tblLook w:val="04A0" w:firstRow="1" w:lastRow="0" w:firstColumn="1" w:lastColumn="0" w:noHBand="0" w:noVBand="1"/>
      </w:tblPr>
      <w:tblGrid>
        <w:gridCol w:w="1443"/>
        <w:gridCol w:w="1238"/>
        <w:gridCol w:w="1202"/>
        <w:gridCol w:w="1202"/>
        <w:gridCol w:w="1466"/>
        <w:gridCol w:w="1238"/>
        <w:gridCol w:w="1237"/>
      </w:tblGrid>
      <w:tr w:rsidR="009106F1" w:rsidRPr="009106F1" w14:paraId="4BD0F685"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09E1A60" w14:textId="77777777" w:rsidR="00B947F6" w:rsidRPr="009106F1" w:rsidRDefault="00B947F6" w:rsidP="00E1481F">
            <w:pPr>
              <w:rPr>
                <w:rFonts w:cstheme="minorHAnsi"/>
                <w:sz w:val="24"/>
                <w:szCs w:val="24"/>
              </w:rPr>
            </w:pPr>
            <w:r w:rsidRPr="009106F1">
              <w:rPr>
                <w:rFonts w:cstheme="minorHAnsi"/>
                <w:sz w:val="24"/>
                <w:szCs w:val="24"/>
              </w:rPr>
              <w:t xml:space="preserve">Outcome Variable: </w:t>
            </w:r>
            <w:r w:rsidRPr="009106F1">
              <w:rPr>
                <w:rFonts w:cstheme="minorHAnsi"/>
                <w:sz w:val="24"/>
                <w:szCs w:val="24"/>
              </w:rPr>
              <w:lastRenderedPageBreak/>
              <w:t>Economic Activity</w:t>
            </w:r>
          </w:p>
        </w:tc>
        <w:tc>
          <w:tcPr>
            <w:tcW w:w="686" w:type="pct"/>
          </w:tcPr>
          <w:p w14:paraId="6C669C9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lastRenderedPageBreak/>
              <w:t>Deviance</w:t>
            </w:r>
          </w:p>
        </w:tc>
        <w:tc>
          <w:tcPr>
            <w:tcW w:w="666" w:type="pct"/>
          </w:tcPr>
          <w:p w14:paraId="3791D37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w:t>
            </w:r>
            <w:r w:rsidRPr="009106F1">
              <w:rPr>
                <w:rFonts w:cstheme="minorHAnsi"/>
                <w:sz w:val="24"/>
                <w:szCs w:val="24"/>
              </w:rPr>
              <w:lastRenderedPageBreak/>
              <w:t>(from Previous)</w:t>
            </w:r>
          </w:p>
        </w:tc>
        <w:tc>
          <w:tcPr>
            <w:tcW w:w="666" w:type="pct"/>
          </w:tcPr>
          <w:p w14:paraId="7069BC0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w:lastRenderedPageBreak/>
                <m:t>Δ</m:t>
              </m:r>
            </m:oMath>
            <w:r w:rsidRPr="009106F1">
              <w:rPr>
                <w:rFonts w:eastAsiaTheme="minorEastAsia" w:cstheme="minorHAnsi"/>
                <w:sz w:val="24"/>
                <w:szCs w:val="24"/>
              </w:rPr>
              <w:t xml:space="preserve"> d.f. (from </w:t>
            </w:r>
            <w:r w:rsidRPr="009106F1">
              <w:rPr>
                <w:rFonts w:eastAsiaTheme="minorEastAsia" w:cstheme="minorHAnsi"/>
                <w:sz w:val="24"/>
                <w:szCs w:val="24"/>
              </w:rPr>
              <w:lastRenderedPageBreak/>
              <w:t>Previous)</w:t>
            </w:r>
          </w:p>
        </w:tc>
        <w:tc>
          <w:tcPr>
            <w:tcW w:w="812" w:type="pct"/>
          </w:tcPr>
          <w:p w14:paraId="235ECC1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lastRenderedPageBreak/>
              <w:t xml:space="preserve">McFadden’s Adjusted </w:t>
            </w:r>
            <w:r w:rsidRPr="009106F1">
              <w:rPr>
                <w:rFonts w:cstheme="minorHAnsi"/>
                <w:sz w:val="24"/>
                <w:szCs w:val="24"/>
              </w:rPr>
              <w:lastRenderedPageBreak/>
              <w:t>Pseudo R2</w:t>
            </w:r>
          </w:p>
        </w:tc>
        <w:tc>
          <w:tcPr>
            <w:tcW w:w="686" w:type="pct"/>
          </w:tcPr>
          <w:p w14:paraId="06C8FBF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lastRenderedPageBreak/>
              <w:t>AIC</w:t>
            </w:r>
          </w:p>
        </w:tc>
        <w:tc>
          <w:tcPr>
            <w:tcW w:w="685" w:type="pct"/>
          </w:tcPr>
          <w:p w14:paraId="677698C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72F71D7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A8E246F"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686" w:type="pct"/>
          </w:tcPr>
          <w:p w14:paraId="2A1881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66" w:type="pct"/>
          </w:tcPr>
          <w:p w14:paraId="092086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66" w:type="pct"/>
          </w:tcPr>
          <w:p w14:paraId="3FE005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812" w:type="pct"/>
          </w:tcPr>
          <w:p w14:paraId="104833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86" w:type="pct"/>
          </w:tcPr>
          <w:p w14:paraId="3CFAA5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85" w:type="pct"/>
          </w:tcPr>
          <w:p w14:paraId="769FFE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1115DB2A"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0D31DE4F"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686" w:type="pct"/>
          </w:tcPr>
          <w:p w14:paraId="4D2A37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66" w:type="pct"/>
          </w:tcPr>
          <w:p w14:paraId="679533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666" w:type="pct"/>
          </w:tcPr>
          <w:p w14:paraId="61F37A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54BFC78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86" w:type="pct"/>
          </w:tcPr>
          <w:p w14:paraId="5C56D3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85" w:type="pct"/>
          </w:tcPr>
          <w:p w14:paraId="09EE2B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37C0DF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0E8582DF"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w:t>
            </w:r>
          </w:p>
        </w:tc>
        <w:tc>
          <w:tcPr>
            <w:tcW w:w="686" w:type="pct"/>
          </w:tcPr>
          <w:p w14:paraId="32FA69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666" w:type="pct"/>
          </w:tcPr>
          <w:p w14:paraId="4BB6A7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666" w:type="pct"/>
          </w:tcPr>
          <w:p w14:paraId="393E72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2BC9AC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686" w:type="pct"/>
          </w:tcPr>
          <w:p w14:paraId="72F256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685" w:type="pct"/>
          </w:tcPr>
          <w:p w14:paraId="55F1C9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9106F1" w:rsidRPr="009106F1" w14:paraId="5B64B1D5"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7D5D5EF8"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w:t>
            </w:r>
          </w:p>
        </w:tc>
        <w:tc>
          <w:tcPr>
            <w:tcW w:w="686" w:type="pct"/>
          </w:tcPr>
          <w:p w14:paraId="021158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72.38</w:t>
            </w:r>
          </w:p>
        </w:tc>
        <w:tc>
          <w:tcPr>
            <w:tcW w:w="666" w:type="pct"/>
          </w:tcPr>
          <w:p w14:paraId="6E7E77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22</w:t>
            </w:r>
          </w:p>
        </w:tc>
        <w:tc>
          <w:tcPr>
            <w:tcW w:w="666" w:type="pct"/>
          </w:tcPr>
          <w:p w14:paraId="04AD14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7EF424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686" w:type="pct"/>
          </w:tcPr>
          <w:p w14:paraId="7723A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04.38</w:t>
            </w:r>
          </w:p>
        </w:tc>
        <w:tc>
          <w:tcPr>
            <w:tcW w:w="685" w:type="pct"/>
          </w:tcPr>
          <w:p w14:paraId="2D4C18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716.00</w:t>
            </w:r>
          </w:p>
        </w:tc>
      </w:tr>
      <w:tr w:rsidR="009106F1" w:rsidRPr="009106F1" w14:paraId="3EC0CE7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410716A4"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NS-SEC</w:t>
            </w:r>
          </w:p>
        </w:tc>
        <w:tc>
          <w:tcPr>
            <w:tcW w:w="686" w:type="pct"/>
          </w:tcPr>
          <w:p w14:paraId="47FC58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18.67</w:t>
            </w:r>
          </w:p>
        </w:tc>
        <w:tc>
          <w:tcPr>
            <w:tcW w:w="666" w:type="pct"/>
          </w:tcPr>
          <w:p w14:paraId="36D79A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3.71</w:t>
            </w:r>
          </w:p>
        </w:tc>
        <w:tc>
          <w:tcPr>
            <w:tcW w:w="666" w:type="pct"/>
          </w:tcPr>
          <w:p w14:paraId="084AD2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4</w:t>
            </w:r>
          </w:p>
        </w:tc>
        <w:tc>
          <w:tcPr>
            <w:tcW w:w="812" w:type="pct"/>
          </w:tcPr>
          <w:p w14:paraId="398059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686" w:type="pct"/>
          </w:tcPr>
          <w:p w14:paraId="0BEA5E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98.67</w:t>
            </w:r>
          </w:p>
        </w:tc>
        <w:tc>
          <w:tcPr>
            <w:tcW w:w="685" w:type="pct"/>
          </w:tcPr>
          <w:p w14:paraId="393198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677.73</w:t>
            </w:r>
          </w:p>
        </w:tc>
      </w:tr>
      <w:tr w:rsidR="009106F1" w:rsidRPr="009106F1" w14:paraId="291922CD"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05BD6FB8"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NS-SEC + Reading</w:t>
            </w:r>
          </w:p>
        </w:tc>
        <w:tc>
          <w:tcPr>
            <w:tcW w:w="686" w:type="pct"/>
          </w:tcPr>
          <w:p w14:paraId="4F739A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97.12</w:t>
            </w:r>
          </w:p>
        </w:tc>
        <w:tc>
          <w:tcPr>
            <w:tcW w:w="666" w:type="pct"/>
          </w:tcPr>
          <w:p w14:paraId="20EA6F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1.55</w:t>
            </w:r>
          </w:p>
        </w:tc>
        <w:tc>
          <w:tcPr>
            <w:tcW w:w="666" w:type="pct"/>
          </w:tcPr>
          <w:p w14:paraId="5CB79B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0AC86C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86" w:type="pct"/>
          </w:tcPr>
          <w:p w14:paraId="45ECE2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85.12</w:t>
            </w:r>
          </w:p>
        </w:tc>
        <w:tc>
          <w:tcPr>
            <w:tcW w:w="685" w:type="pct"/>
          </w:tcPr>
          <w:p w14:paraId="2BB3BA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92.09</w:t>
            </w:r>
          </w:p>
        </w:tc>
      </w:tr>
      <w:tr w:rsidR="009106F1" w:rsidRPr="009106F1" w14:paraId="00514BA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4458D05D"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NS-SEC + Reading + Maths</w:t>
            </w:r>
          </w:p>
        </w:tc>
        <w:tc>
          <w:tcPr>
            <w:tcW w:w="686" w:type="pct"/>
          </w:tcPr>
          <w:p w14:paraId="1E3E5A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26.66</w:t>
            </w:r>
          </w:p>
        </w:tc>
        <w:tc>
          <w:tcPr>
            <w:tcW w:w="666" w:type="pct"/>
          </w:tcPr>
          <w:p w14:paraId="5934DE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0.46</w:t>
            </w:r>
          </w:p>
        </w:tc>
        <w:tc>
          <w:tcPr>
            <w:tcW w:w="666" w:type="pct"/>
          </w:tcPr>
          <w:p w14:paraId="5C477D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812" w:type="pct"/>
          </w:tcPr>
          <w:p w14:paraId="3DA79F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686" w:type="pct"/>
          </w:tcPr>
          <w:p w14:paraId="6299FE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22.66</w:t>
            </w:r>
          </w:p>
        </w:tc>
        <w:tc>
          <w:tcPr>
            <w:tcW w:w="685" w:type="pct"/>
          </w:tcPr>
          <w:p w14:paraId="48D722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7.53</w:t>
            </w:r>
          </w:p>
        </w:tc>
      </w:tr>
    </w:tbl>
    <w:p w14:paraId="49D01025" w14:textId="77777777" w:rsidR="00B947F6" w:rsidRPr="009106F1" w:rsidRDefault="00B947F6" w:rsidP="00B947F6">
      <w:pPr>
        <w:rPr>
          <w:rFonts w:cstheme="minorHAnsi"/>
          <w:sz w:val="24"/>
          <w:szCs w:val="24"/>
        </w:rPr>
      </w:pPr>
    </w:p>
    <w:p w14:paraId="4E084A69" w14:textId="24076539" w:rsidR="00B947F6" w:rsidRPr="009106F1" w:rsidRDefault="00B947F6" w:rsidP="00B947F6">
      <w:pPr>
        <w:rPr>
          <w:rFonts w:cstheme="minorHAnsi"/>
          <w:sz w:val="24"/>
          <w:szCs w:val="24"/>
        </w:rPr>
      </w:pPr>
      <w:r w:rsidRPr="009106F1">
        <w:rPr>
          <w:rFonts w:eastAsiaTheme="minorEastAsia" w:cstheme="minorHAnsi"/>
          <w:sz w:val="24"/>
          <w:szCs w:val="24"/>
        </w:rPr>
        <w:t>The model fit statistics demonstrate that there are normally distributed residuals and that the model is correctly specified. Table 1.</w:t>
      </w:r>
      <w:r w:rsidR="00804CFB" w:rsidRPr="009106F1">
        <w:rPr>
          <w:rFonts w:eastAsiaTheme="minorEastAsia" w:cstheme="minorHAnsi"/>
          <w:sz w:val="24"/>
          <w:szCs w:val="24"/>
        </w:rPr>
        <w:t>10</w:t>
      </w:r>
      <w:r w:rsidRPr="009106F1">
        <w:rPr>
          <w:rFonts w:eastAsiaTheme="minorEastAsia" w:cstheme="minorHAnsi"/>
          <w:sz w:val="24"/>
          <w:szCs w:val="24"/>
        </w:rPr>
        <w:t xml:space="preserve"> suggests that for the full proposed model, deviance is reduced by 5,629.81 from the null. AIC and BIC statistics also suggest that the </w:t>
      </w:r>
      <w:r w:rsidRPr="009106F1">
        <w:rPr>
          <w:rFonts w:eastAsiaTheme="minorEastAsia" w:cstheme="minorHAnsi"/>
          <w:sz w:val="24"/>
          <w:szCs w:val="24"/>
        </w:rPr>
        <w:lastRenderedPageBreak/>
        <w:t xml:space="preserve">full model is the best fit model amongst those entered. Finally, the full model presents with an adjusted pseudo R2 of 0.26. In other words, the full model explains 26 per cent of the variance of economic activity, leaving 74 per cent unexplained. </w:t>
      </w:r>
      <w:r w:rsidRPr="009106F1">
        <w:rPr>
          <w:rFonts w:cstheme="minorHAnsi"/>
          <w:sz w:val="24"/>
          <w:szCs w:val="24"/>
        </w:rPr>
        <w:t xml:space="preserve">The following analysis with the full model is a complete case analysis with 7915 observations. </w:t>
      </w:r>
    </w:p>
    <w:p w14:paraId="2F1B86BF" w14:textId="77777777" w:rsidR="00B947F6" w:rsidRPr="009106F1" w:rsidRDefault="00B947F6" w:rsidP="00B947F6">
      <w:pPr>
        <w:rPr>
          <w:rFonts w:eastAsiaTheme="minorEastAsia" w:cstheme="minorHAnsi"/>
          <w:sz w:val="24"/>
          <w:szCs w:val="24"/>
        </w:rPr>
      </w:pPr>
      <w:r w:rsidRPr="009106F1">
        <w:rPr>
          <w:rFonts w:cstheme="minorHAnsi"/>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106F1">
        <w:rPr>
          <w:rFonts w:cstheme="minorHAnsi"/>
          <w:sz w:val="24"/>
          <w:szCs w:val="24"/>
        </w:rPr>
        <w:fldChar w:fldCharType="begin"/>
      </w:r>
      <w:r w:rsidRPr="009106F1">
        <w:rPr>
          <w:rFonts w:cstheme="minorHAnsi"/>
          <w:sz w:val="24"/>
          <w:szCs w:val="24"/>
        </w:rPr>
        <w:instrText xml:space="preserve"> ADDIN ZOTERO_ITEM CSL_CITATION {"citationID":"i4KHVSCs","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For example, for a categorical explanatory variable the coefficient associated with category effects is thought of as the effect on the log odds of moving from the reference category to the particular category of the X variable. Due to this difficulty in interpretation, some </w:t>
      </w:r>
      <w:r w:rsidRPr="009106F1">
        <w:rPr>
          <w:rFonts w:cstheme="minorHAnsi"/>
          <w:sz w:val="24"/>
          <w:szCs w:val="24"/>
        </w:rPr>
        <w:fldChar w:fldCharType="begin"/>
      </w:r>
      <w:r w:rsidRPr="009106F1">
        <w:rPr>
          <w:rFonts w:cstheme="minorHAnsi"/>
          <w:sz w:val="24"/>
          <w:szCs w:val="24"/>
        </w:rPr>
        <w:instrText xml:space="preserve"> ADDIN ZOTERO_ITEM CSL_CITATION {"citationID":"t5SSw1Rn","properties":{"formattedCitation":"(Norton and Dowd, 2018)","plainCitation":"(Norton and Dowd, 2018)","noteIndex":0},"citationItems":[{"id":12603,"uris":["http://zotero.org/users/8741181/items/AYB868BY"],"itemData":{"id":12603,"type":"article-journal","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Norton and Dowd, 2018)</w:t>
      </w:r>
      <w:r w:rsidRPr="009106F1">
        <w:rPr>
          <w:rFonts w:cstheme="minorHAnsi"/>
          <w:sz w:val="24"/>
          <w:szCs w:val="24"/>
        </w:rPr>
        <w:fldChar w:fldCharType="end"/>
      </w:r>
      <w:r w:rsidRPr="009106F1">
        <w:rPr>
          <w:rFonts w:cstheme="minorHAnsi"/>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9106F1">
        <w:rPr>
          <w:rFonts w:cstheme="minorHAnsi"/>
          <w:sz w:val="24"/>
          <w:szCs w:val="24"/>
        </w:rPr>
        <w:fldChar w:fldCharType="begin"/>
      </w:r>
      <w:r w:rsidRPr="009106F1">
        <w:rPr>
          <w:rFonts w:cstheme="minorHAnsi"/>
          <w:sz w:val="24"/>
          <w:szCs w:val="24"/>
        </w:rPr>
        <w:instrText xml:space="preserve"> ADDIN ZOTERO_ITEM CSL_CITATION {"citationID":"cW21tD40","properties":{"formattedCitation":"(Gayle and Lambert, 2009)","plainCitation":"(Gayle and Lambert, 2009)","noteIndex":0},"citationItems":[{"id":11328,"uris":["http://zotero.org/users/8741181/items/KKRY87H8"],"itemData":{"id":11328,"type":"article-journal","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Gayle and Lambert, 2009)</w:t>
      </w:r>
      <w:r w:rsidRPr="009106F1">
        <w:rPr>
          <w:rFonts w:cstheme="minorHAnsi"/>
          <w:sz w:val="24"/>
          <w:szCs w:val="24"/>
        </w:rPr>
        <w:fldChar w:fldCharType="end"/>
      </w:r>
      <w:r w:rsidRPr="009106F1">
        <w:rPr>
          <w:rFonts w:cstheme="minorHAnsi"/>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i</m:t>
            </m:r>
          </m:sub>
        </m:sSub>
      </m:oMath>
      <w:r w:rsidRPr="009106F1">
        <w:rPr>
          <w:rFonts w:eastAsiaTheme="minorEastAsia" w:cstheme="minorHAnsi"/>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106F1">
        <w:rPr>
          <w:rFonts w:eastAsiaTheme="minorEastAsia" w:cstheme="minorHAnsi"/>
          <w:sz w:val="24"/>
          <w:szCs w:val="24"/>
        </w:rPr>
        <w:fldChar w:fldCharType="begin"/>
      </w:r>
      <w:r w:rsidRPr="009106F1">
        <w:rPr>
          <w:rFonts w:eastAsiaTheme="minorEastAsia" w:cstheme="minorHAnsi"/>
          <w:sz w:val="24"/>
          <w:szCs w:val="24"/>
        </w:rPr>
        <w:instrText xml:space="preserve"> ADDIN ZOTERO_ITEM CSL_CITATION {"citationID":"DEW7BW1A","properties":{"formattedCitation":"(Norton and Dowd, 2018)","plainCitation":"(Norton and Dowd, 2018)","noteIndex":0},"citationItems":[{"id":12603,"uris":["http://zotero.org/users/8741181/items/AYB868BY"],"itemData":{"id":12603,"type":"article-journal","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106F1">
        <w:rPr>
          <w:rFonts w:eastAsiaTheme="minorEastAsia" w:cstheme="minorHAnsi"/>
          <w:sz w:val="24"/>
          <w:szCs w:val="24"/>
        </w:rPr>
        <w:fldChar w:fldCharType="separate"/>
      </w:r>
      <w:r w:rsidRPr="009106F1">
        <w:rPr>
          <w:rFonts w:cstheme="minorHAnsi"/>
          <w:sz w:val="24"/>
          <w:szCs w:val="24"/>
        </w:rPr>
        <w:t>(Norton and Dowd, 2018)</w:t>
      </w:r>
      <w:r w:rsidRPr="009106F1">
        <w:rPr>
          <w:rFonts w:eastAsiaTheme="minorEastAsia" w:cstheme="minorHAnsi"/>
          <w:sz w:val="24"/>
          <w:szCs w:val="24"/>
        </w:rPr>
        <w:fldChar w:fldCharType="end"/>
      </w:r>
      <w:r w:rsidRPr="009106F1">
        <w:rPr>
          <w:rFonts w:eastAsiaTheme="minorEastAsia" w:cstheme="minorHAnsi"/>
          <w:sz w:val="24"/>
          <w:szCs w:val="24"/>
        </w:rPr>
        <w:t>.</w:t>
      </w:r>
    </w:p>
    <w:p w14:paraId="4E0D16BE" w14:textId="77777777" w:rsidR="00B947F6" w:rsidRPr="009106F1" w:rsidRDefault="00B947F6" w:rsidP="00B947F6">
      <w:pPr>
        <w:rPr>
          <w:rFonts w:eastAsiaTheme="minorEastAsia" w:cstheme="minorHAnsi"/>
          <w:sz w:val="24"/>
          <w:szCs w:val="24"/>
        </w:rPr>
      </w:pPr>
      <w:r w:rsidRPr="009106F1">
        <w:rPr>
          <w:rFonts w:eastAsiaTheme="minorEastAsia" w:cstheme="minorHAnsi"/>
          <w:sz w:val="24"/>
          <w:szCs w:val="24"/>
        </w:rPr>
        <w:t xml:space="preserve">For subsequent analysis, log odds will be presented for use of basic substantive effects, with average marginal effects being used alongside as a complement to interpretation.  </w:t>
      </w:r>
    </w:p>
    <w:p w14:paraId="672E4A31" w14:textId="3EB4CE7F" w:rsidR="00B947F6" w:rsidRPr="009106F1" w:rsidRDefault="00B947F6" w:rsidP="00B947F6">
      <w:pPr>
        <w:rPr>
          <w:rFonts w:cstheme="minorHAnsi"/>
          <w:sz w:val="24"/>
          <w:szCs w:val="24"/>
        </w:rPr>
      </w:pPr>
      <w:r w:rsidRPr="009106F1">
        <w:rPr>
          <w:rFonts w:cstheme="minorHAnsi"/>
          <w:sz w:val="24"/>
          <w:szCs w:val="24"/>
        </w:rPr>
        <w:t>The results of the multinominal logistic regression model are reported in table 1.1</w:t>
      </w:r>
      <w:r w:rsidR="00804CFB" w:rsidRPr="009106F1">
        <w:rPr>
          <w:rFonts w:cstheme="minorHAnsi"/>
          <w:sz w:val="24"/>
          <w:szCs w:val="24"/>
        </w:rPr>
        <w:t>1</w:t>
      </w:r>
      <w:r w:rsidRPr="009106F1">
        <w:rPr>
          <w:rFonts w:cstheme="minorHAnsi"/>
          <w:sz w:val="24"/>
          <w:szCs w:val="24"/>
        </w:rPr>
        <w:t xml:space="preserve">. It is not possible to ascertain the significance parameters of variables other than in relation to the reference category </w:t>
      </w:r>
      <w:r w:rsidRPr="009106F1">
        <w:rPr>
          <w:rFonts w:cstheme="minorHAnsi"/>
          <w:sz w:val="24"/>
          <w:szCs w:val="24"/>
        </w:rPr>
        <w:fldChar w:fldCharType="begin"/>
      </w:r>
      <w:r w:rsidRPr="009106F1">
        <w:rPr>
          <w:rFonts w:cstheme="minorHAnsi"/>
          <w:sz w:val="24"/>
          <w:szCs w:val="24"/>
        </w:rPr>
        <w:instrText xml:space="preserve"> ADDIN ZOTERO_ITEM CSL_CITATION {"citationID":"cF3jiyZS","properties":{"formattedCitation":"(Firth, 2003)","plainCitation":"(Firth, 2003)","noteIndex":0},"citationItems":[{"id":2704,"uris":["http://zotero.org/users/8741181/items/I3UQ8YDX"],"itemData":{"id":2704,"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irth, 2003)</w:t>
      </w:r>
      <w:r w:rsidRPr="009106F1">
        <w:rPr>
          <w:rFonts w:cstheme="minorHAnsi"/>
          <w:sz w:val="24"/>
          <w:szCs w:val="24"/>
        </w:rPr>
        <w:fldChar w:fldCharType="end"/>
      </w:r>
      <w:r w:rsidRPr="009106F1">
        <w:rPr>
          <w:rFonts w:cstheme="minorHAnsi"/>
          <w:sz w:val="24"/>
          <w:szCs w:val="24"/>
        </w:rPr>
        <w:t xml:space="preserve">. This is known as the reference category problem. Quasi-variances were considered to overcome this reference category problem, these are detailed for NS-SEC (the only variable that can provide </w:t>
      </w:r>
      <w:r w:rsidR="00F15E62" w:rsidRPr="009106F1">
        <w:rPr>
          <w:rFonts w:cstheme="minorHAnsi"/>
          <w:sz w:val="24"/>
          <w:szCs w:val="24"/>
        </w:rPr>
        <w:t>quasi</w:t>
      </w:r>
      <w:r w:rsidRPr="009106F1">
        <w:rPr>
          <w:rFonts w:cstheme="minorHAnsi"/>
          <w:sz w:val="24"/>
          <w:szCs w:val="24"/>
        </w:rPr>
        <w:t>-variance statistics) in table 1.1</w:t>
      </w:r>
      <w:r w:rsidR="00F15E62" w:rsidRPr="009106F1">
        <w:rPr>
          <w:rFonts w:cstheme="minorHAnsi"/>
          <w:sz w:val="24"/>
          <w:szCs w:val="24"/>
        </w:rPr>
        <w:t>1</w:t>
      </w:r>
      <w:r w:rsidRPr="009106F1">
        <w:rPr>
          <w:rFonts w:cstheme="minorHAnsi"/>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multinominal logistic regression models. Due to this, the creation of quasi-variance statistics was done via a quasi-variance calculator</w:t>
      </w:r>
      <w:r w:rsidRPr="009106F1">
        <w:rPr>
          <w:rStyle w:val="FootnoteReference"/>
          <w:rFonts w:cstheme="minorHAnsi"/>
          <w:sz w:val="24"/>
          <w:szCs w:val="24"/>
        </w:rPr>
        <w:footnoteReference w:id="10"/>
      </w:r>
      <w:r w:rsidRPr="009106F1">
        <w:rPr>
          <w:rFonts w:cstheme="minorHAnsi"/>
          <w:sz w:val="24"/>
          <w:szCs w:val="24"/>
        </w:rPr>
        <w:t xml:space="preserve"> </w:t>
      </w:r>
      <w:r w:rsidRPr="009106F1">
        <w:rPr>
          <w:rFonts w:cstheme="minorHAnsi"/>
          <w:sz w:val="24"/>
          <w:szCs w:val="24"/>
        </w:rPr>
        <w:fldChar w:fldCharType="begin"/>
      </w:r>
      <w:r w:rsidRPr="009106F1">
        <w:rPr>
          <w:rFonts w:cstheme="minorHAnsi"/>
          <w:sz w:val="24"/>
          <w:szCs w:val="24"/>
        </w:rPr>
        <w:instrText xml:space="preserve"> ADDIN ZOTERO_ITEM CSL_CITATION {"citationID":"kB9F3rvA","properties":{"formattedCitation":"(Firth, 2000)","plainCitation":"(Firth, 2000)","noteIndex":0},"citationItems":[{"id":12702,"uris":["http://zotero.org/users/8741181/items/V87BA7L7"],"itemData":{"id":12702,"type":"article-journal","abstract":"The most common summary of a ﬁtted statistical model, a list of parameter estimates and standard errors, does not give the precision of estimated combinations of the parameters, such as diﬀ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Firth, 2000)</w:t>
      </w:r>
      <w:r w:rsidRPr="009106F1">
        <w:rPr>
          <w:rFonts w:cstheme="minorHAnsi"/>
          <w:sz w:val="24"/>
          <w:szCs w:val="24"/>
        </w:rPr>
        <w:fldChar w:fldCharType="end"/>
      </w:r>
      <w:r w:rsidRPr="009106F1">
        <w:rPr>
          <w:rFonts w:cstheme="minorHAnsi"/>
          <w:sz w:val="24"/>
          <w:szCs w:val="24"/>
        </w:rPr>
        <w:t xml:space="preserve">. Whilst this does produce the required quasi-variance statistics, there are two notable issues with this direction. The first is that by </w:t>
      </w:r>
      <w:r w:rsidRPr="009106F1">
        <w:rPr>
          <w:rFonts w:cstheme="minorHAnsi"/>
          <w:sz w:val="24"/>
          <w:szCs w:val="24"/>
        </w:rPr>
        <w:lastRenderedPageBreak/>
        <w:t xml:space="preserve">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p>
    <w:p w14:paraId="75E12B77" w14:textId="58B687FE" w:rsidR="00B947F6" w:rsidRPr="009106F1" w:rsidRDefault="00B947F6" w:rsidP="00B947F6">
      <w:pPr>
        <w:rPr>
          <w:rFonts w:cstheme="minorHAnsi"/>
          <w:sz w:val="24"/>
          <w:szCs w:val="24"/>
        </w:rPr>
      </w:pPr>
      <w:bookmarkStart w:id="30" w:name="_Hlk133861904"/>
      <w:r w:rsidRPr="009106F1">
        <w:rPr>
          <w:rFonts w:cstheme="minorHAnsi"/>
          <w:sz w:val="24"/>
          <w:szCs w:val="24"/>
        </w:rPr>
        <w:t xml:space="preserve">The output for post-schooling education demonstrates that individuals that received five or more O-levels had an increased higher log odds of being in post-schooling education over employment. Using average marginal effects there is a 3 per cent increased probability for an individual to be in post-schooling education over employment if they received five or more O-levels. Individuals that are men had a decreased log odds of being in post-schooling education over employment than woman, or in terms of average marginal effects, a 7 per cent decreased probability of being in post-schooling education over employment if the individual is a man. Individuals that didn’t own their own home compared to those that did </w:t>
      </w:r>
      <w:r w:rsidR="00804CFB" w:rsidRPr="009106F1">
        <w:rPr>
          <w:rFonts w:cstheme="minorHAnsi"/>
          <w:sz w:val="24"/>
          <w:szCs w:val="24"/>
        </w:rPr>
        <w:t>have</w:t>
      </w:r>
      <w:r w:rsidRPr="009106F1">
        <w:rPr>
          <w:rFonts w:cstheme="minorHAnsi"/>
          <w:sz w:val="24"/>
          <w:szCs w:val="24"/>
        </w:rPr>
        <w:t xml:space="preserve"> a decreased log odds of being in post-schooling education over employment. In other words, there is a 3 per cent decreased probability of being in post-schooling education over employment if the individual resided in a home that their parents did not own. Results suggest that individuals whose parents have lower NS-SEC social class occupations have a significantly lower log odds of being in post-schooling education over employment. For a full breakdown of social class across each economic activity category see figure 1.</w:t>
      </w:r>
      <w:r w:rsidR="00804CFB" w:rsidRPr="009106F1">
        <w:rPr>
          <w:rFonts w:cstheme="minorHAnsi"/>
          <w:sz w:val="24"/>
          <w:szCs w:val="24"/>
        </w:rPr>
        <w:t>1</w:t>
      </w:r>
      <w:r w:rsidRPr="009106F1">
        <w:rPr>
          <w:rFonts w:cstheme="minorHAnsi"/>
          <w:sz w:val="24"/>
          <w:szCs w:val="24"/>
        </w:rPr>
        <w:t xml:space="preserve"> for the predicted probabilities. The 95 per cent quasi-variance comparison intervals suggest that there are significant differences in post-schooling education activity of children whose fathers occupy different NS-SEC categories. Whilst reading and maths scores are statistically significant and demonstrate increased scores indicate a slight increased log odds in being in post-schooling education over employment. Substantively speaking, neither reading nor maths provide an increased probability of being in post-schooling education over employment when looking at average marginal effects. </w:t>
      </w:r>
    </w:p>
    <w:p w14:paraId="5A4D6320" w14:textId="77777777" w:rsidR="00B947F6" w:rsidRPr="009106F1" w:rsidRDefault="00B947F6" w:rsidP="00B947F6">
      <w:pPr>
        <w:rPr>
          <w:rFonts w:cstheme="minorHAnsi"/>
          <w:sz w:val="24"/>
          <w:szCs w:val="24"/>
        </w:rPr>
      </w:pPr>
      <w:r w:rsidRPr="009106F1">
        <w:rPr>
          <w:rFonts w:cstheme="minorHAnsi"/>
          <w:sz w:val="24"/>
          <w:szCs w:val="24"/>
        </w:rPr>
        <w:t xml:space="preserve">The output for school demonstrates that individuals that received five or more O-levels had an increased log odds of being in school over employment, using average marginal effects individuals with five or more O-levels saw a 44 per cent increased probability of being in school over employment. Individuals that are men over women had an increased log odds of being in school over employment, this translates into a 0 per cent increased probability of being in school over employment. Individuals that didn’t own their own home compared to those that did have a decreased log odds of being in school over employment, this translates to a 3 per cent decreased probability. Results suggest a downward gradient for individuals whose parents have lower NS-SEC occupations. Those individuals whose parents have lower NS-SEC occupations have a significantly lower log odds of being in school over employment – the greatest decrease in log odds comes from those fathers that are classified as being small employers. Quasi-variance statistics concur with this. Reading and maths scores are against statistically significant and show an increased log odds of being in school over employment – though only reading scores translate to a substantive 1 per cent increase probability of being in school over employment. </w:t>
      </w:r>
    </w:p>
    <w:p w14:paraId="65E095DE" w14:textId="77777777" w:rsidR="00B947F6" w:rsidRPr="009106F1" w:rsidRDefault="00B947F6" w:rsidP="00B947F6">
      <w:pPr>
        <w:rPr>
          <w:rFonts w:cstheme="minorHAnsi"/>
          <w:sz w:val="24"/>
          <w:szCs w:val="24"/>
        </w:rPr>
      </w:pPr>
      <w:r w:rsidRPr="009106F1">
        <w:rPr>
          <w:rFonts w:cstheme="minorHAnsi"/>
          <w:sz w:val="24"/>
          <w:szCs w:val="24"/>
        </w:rPr>
        <w:lastRenderedPageBreak/>
        <w:t xml:space="preserve">The output for training &amp; apprenticeships demonstrates that individuals that received five or more O-levels had a decreased log odds of being in training &amp; apprenticeships over employment, in terms of average marginal effects, this corresponds to a decreased probability of 16 per cent. Individuals that are men over women had an increased log odds of being in training &amp; apprenticeships over employment, or a 25 per cent increased probability. Results suggest that individuals that didn’t own their own home compared to those that did have a decreased log odds of being in training &amp; apprenticeships over employment.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lower managerial and routine occupations, there was a decreased log odds of being in training &amp; apprenticeships over employment. Reading scores are not statistically significant. Maths scores are statistically significant though hold no substantive significance – there is a 0 per cent increase in probability of being in training &amp; apprenticeships over employment with increased maths scores. </w:t>
      </w:r>
    </w:p>
    <w:p w14:paraId="4E47DAEE" w14:textId="2CA7789A" w:rsidR="00B947F6" w:rsidRPr="009106F1" w:rsidRDefault="00B947F6" w:rsidP="00B947F6">
      <w:pPr>
        <w:rPr>
          <w:rFonts w:cstheme="minorHAnsi"/>
          <w:sz w:val="24"/>
          <w:szCs w:val="24"/>
        </w:rPr>
        <w:sectPr w:rsidR="00B947F6" w:rsidRPr="009106F1">
          <w:pgSz w:w="11906" w:h="16838"/>
          <w:pgMar w:top="1440" w:right="1440" w:bottom="1440" w:left="1440" w:header="708" w:footer="708" w:gutter="0"/>
          <w:cols w:space="708"/>
          <w:docGrid w:linePitch="360"/>
        </w:sectPr>
      </w:pPr>
      <w:r w:rsidRPr="009106F1">
        <w:rPr>
          <w:rFonts w:cstheme="minorHAnsi"/>
          <w:sz w:val="24"/>
          <w:szCs w:val="24"/>
        </w:rPr>
        <w:t xml:space="preserve">The output for unemployment &amp; OLF demonstrates that </w:t>
      </w:r>
      <w:r w:rsidR="007904B9" w:rsidRPr="009106F1">
        <w:rPr>
          <w:rFonts w:cstheme="minorHAnsi"/>
          <w:sz w:val="24"/>
          <w:szCs w:val="24"/>
        </w:rPr>
        <w:t>individuals</w:t>
      </w:r>
      <w:r w:rsidRPr="009106F1">
        <w:rPr>
          <w:rFonts w:cstheme="minorHAnsi"/>
          <w:sz w:val="24"/>
          <w:szCs w:val="24"/>
        </w:rPr>
        <w:t xml:space="preserve"> whose fathers were lower supervisory &amp; technical occupations has a decreased log odds of being in unemployment &amp; OLF over employment. This translates to a 1 per cent decreased probability of being in unemployment &amp; OLF over employment if an individual’s father is part of lower supervisory &amp; technical occupations over higher managerial occupations. Increased reading scores translate to a decreased log odds of being in unemployment &amp; OLF over employment, though there is no substantive effect as average marginal effects demonstrate a 0 per cent increased probability of being in unemployment &amp; OLF over employment. </w:t>
      </w:r>
      <w:bookmarkEnd w:id="30"/>
    </w:p>
    <w:p w14:paraId="667B6906" w14:textId="2C8B4012" w:rsidR="003A5D27" w:rsidRPr="009106F1" w:rsidRDefault="003A5D27" w:rsidP="003A5D27">
      <w:pPr>
        <w:pStyle w:val="Caption"/>
        <w:keepNext/>
        <w:rPr>
          <w:rFonts w:cstheme="minorHAnsi"/>
          <w:color w:val="auto"/>
          <w:sz w:val="24"/>
          <w:szCs w:val="24"/>
        </w:rPr>
      </w:pPr>
    </w:p>
    <w:p w14:paraId="2DDB179F" w14:textId="0DF9B286" w:rsidR="00CE053C" w:rsidRPr="009106F1" w:rsidRDefault="00CE053C" w:rsidP="00CE053C">
      <w:pPr>
        <w:pStyle w:val="Caption"/>
        <w:keepNext/>
        <w:rPr>
          <w:rFonts w:cstheme="minorHAnsi"/>
          <w:color w:val="auto"/>
          <w:sz w:val="24"/>
          <w:szCs w:val="24"/>
        </w:rPr>
      </w:pPr>
      <w:bookmarkStart w:id="31" w:name="_Toc137904680"/>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1</w:t>
      </w:r>
      <w:r w:rsidRPr="009106F1">
        <w:rPr>
          <w:rFonts w:cstheme="minorHAnsi"/>
          <w:color w:val="auto"/>
          <w:sz w:val="24"/>
          <w:szCs w:val="24"/>
        </w:rPr>
        <w:fldChar w:fldCharType="end"/>
      </w:r>
      <w:r w:rsidRPr="009106F1">
        <w:rPr>
          <w:rFonts w:cstheme="minorHAnsi"/>
          <w:color w:val="auto"/>
          <w:sz w:val="24"/>
          <w:szCs w:val="24"/>
        </w:rPr>
        <w:t xml:space="preserve"> Mlogit of Economic Activity</w:t>
      </w:r>
      <w:bookmarkEnd w:id="31"/>
    </w:p>
    <w:tbl>
      <w:tblPr>
        <w:tblStyle w:val="PlainTable4"/>
        <w:tblW w:w="5000" w:type="pct"/>
        <w:tblLook w:val="04A0" w:firstRow="1" w:lastRow="0" w:firstColumn="1" w:lastColumn="0" w:noHBand="0" w:noVBand="1"/>
      </w:tblPr>
      <w:tblGrid>
        <w:gridCol w:w="5569"/>
        <w:gridCol w:w="815"/>
        <w:gridCol w:w="843"/>
        <w:gridCol w:w="659"/>
        <w:gridCol w:w="1801"/>
        <w:gridCol w:w="1429"/>
        <w:gridCol w:w="1424"/>
        <w:gridCol w:w="1418"/>
      </w:tblGrid>
      <w:tr w:rsidR="009106F1" w:rsidRPr="009106F1" w14:paraId="0963224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106F1" w:rsidRDefault="00B947F6" w:rsidP="00E1481F">
            <w:pPr>
              <w:rPr>
                <w:rFonts w:cstheme="minorHAnsi"/>
                <w:sz w:val="24"/>
                <w:szCs w:val="24"/>
              </w:rPr>
            </w:pPr>
            <w:bookmarkStart w:id="32" w:name="_Hlk133662765"/>
            <w:bookmarkStart w:id="33" w:name="_Hlk133842776"/>
          </w:p>
        </w:tc>
        <w:tc>
          <w:tcPr>
            <w:tcW w:w="830" w:type="pct"/>
            <w:gridSpan w:val="3"/>
          </w:tcPr>
          <w:p w14:paraId="56C0C440"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S-SEC</w:t>
            </w:r>
          </w:p>
        </w:tc>
        <w:tc>
          <w:tcPr>
            <w:tcW w:w="1157" w:type="pct"/>
            <w:gridSpan w:val="2"/>
          </w:tcPr>
          <w:p w14:paraId="3C359D4C"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verage Marginal Effects</w:t>
            </w:r>
          </w:p>
        </w:tc>
        <w:tc>
          <w:tcPr>
            <w:tcW w:w="1018" w:type="pct"/>
            <w:gridSpan w:val="2"/>
          </w:tcPr>
          <w:p w14:paraId="6FE04279" w14:textId="77777777" w:rsidR="00B947F6" w:rsidRPr="009106F1" w:rsidRDefault="00B947F6" w:rsidP="00E1481F">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Quasi-variance</w:t>
            </w:r>
          </w:p>
        </w:tc>
      </w:tr>
      <w:tr w:rsidR="009106F1" w:rsidRPr="009106F1" w14:paraId="196517C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292" w:type="pct"/>
          </w:tcPr>
          <w:p w14:paraId="0297B8F9"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02" w:type="pct"/>
          </w:tcPr>
          <w:p w14:paraId="119FEAE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36" w:type="pct"/>
          </w:tcPr>
          <w:p w14:paraId="3F0417A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645" w:type="pct"/>
          </w:tcPr>
          <w:p w14:paraId="1B0B7FA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m:oMath>
              <m:r>
                <m:rPr>
                  <m:sty m:val="b"/>
                </m:rPr>
                <w:rPr>
                  <w:rFonts w:ascii="Cambria Math" w:hAnsi="Cambria Math" w:cstheme="minorHAnsi"/>
                  <w:sz w:val="24"/>
                  <w:szCs w:val="24"/>
                </w:rPr>
                <m:t>Δ</m:t>
              </m:r>
            </m:oMath>
            <w:r w:rsidRPr="009106F1">
              <w:rPr>
                <w:rFonts w:eastAsiaTheme="minorEastAsia" w:cstheme="minorHAnsi"/>
                <w:b/>
                <w:sz w:val="24"/>
                <w:szCs w:val="24"/>
              </w:rPr>
              <w:t xml:space="preserve"> Prob.</w:t>
            </w:r>
          </w:p>
        </w:tc>
        <w:tc>
          <w:tcPr>
            <w:tcW w:w="512" w:type="pct"/>
          </w:tcPr>
          <w:p w14:paraId="232D601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S.E</w:t>
            </w:r>
          </w:p>
        </w:tc>
        <w:tc>
          <w:tcPr>
            <w:tcW w:w="510" w:type="pct"/>
          </w:tcPr>
          <w:p w14:paraId="1ECD440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S.E</w:t>
            </w:r>
          </w:p>
        </w:tc>
        <w:tc>
          <w:tcPr>
            <w:tcW w:w="508" w:type="pct"/>
          </w:tcPr>
          <w:p w14:paraId="43B888C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sz w:val="24"/>
                <w:szCs w:val="24"/>
              </w:rPr>
            </w:pPr>
            <w:r w:rsidRPr="009106F1">
              <w:rPr>
                <w:rFonts w:cstheme="minorHAnsi"/>
                <w:b/>
                <w:sz w:val="24"/>
                <w:szCs w:val="24"/>
              </w:rPr>
              <w:t>QV</w:t>
            </w:r>
          </w:p>
        </w:tc>
      </w:tr>
      <w:tr w:rsidR="009106F1" w:rsidRPr="009106F1" w14:paraId="2B4F377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292" w:type="pct"/>
          </w:tcPr>
          <w:p w14:paraId="6EB2B4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8CBBE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B657A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1F0A07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EC1E0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ED42C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CCD4E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CBA944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77777777" w:rsidR="00B947F6" w:rsidRPr="009106F1" w:rsidRDefault="00B947F6" w:rsidP="00E1481F">
            <w:pPr>
              <w:rPr>
                <w:rFonts w:cstheme="minorHAnsi"/>
                <w:sz w:val="24"/>
                <w:szCs w:val="24"/>
              </w:rPr>
            </w:pPr>
          </w:p>
        </w:tc>
        <w:tc>
          <w:tcPr>
            <w:tcW w:w="292" w:type="pct"/>
          </w:tcPr>
          <w:p w14:paraId="20D5B3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4154EE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72590C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D4649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C70BD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C106B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5D09D1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6B9C55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292" w:type="pct"/>
          </w:tcPr>
          <w:p w14:paraId="68347E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0E8BA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B5025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CBE2E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76FC64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BA986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19045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735C24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292" w:type="pct"/>
          </w:tcPr>
          <w:p w14:paraId="75ABF6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610B50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A2C65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44BEF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503C62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78D0B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38FAC3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F4E595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46BB401"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292" w:type="pct"/>
          </w:tcPr>
          <w:p w14:paraId="22E54E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1FD763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03AC3F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20DA5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09738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469DB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C11BB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83CC28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C66E65"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292" w:type="pct"/>
            <w:vAlign w:val="bottom"/>
          </w:tcPr>
          <w:p w14:paraId="2685E1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02" w:type="pct"/>
            <w:vAlign w:val="bottom"/>
          </w:tcPr>
          <w:p w14:paraId="793AD9A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36" w:type="pct"/>
          </w:tcPr>
          <w:p w14:paraId="61BCF7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297BFB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146A1B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5A19A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3B455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834751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B947F6" w:rsidRPr="009106F1" w:rsidRDefault="00B947F6" w:rsidP="00E1481F">
            <w:pPr>
              <w:rPr>
                <w:rFonts w:cstheme="minorHAnsi"/>
                <w:sz w:val="24"/>
                <w:szCs w:val="24"/>
              </w:rPr>
            </w:pPr>
            <w:r w:rsidRPr="009106F1">
              <w:rPr>
                <w:rFonts w:cstheme="minorHAnsi"/>
                <w:sz w:val="24"/>
                <w:szCs w:val="24"/>
              </w:rPr>
              <w:t>Sex</w:t>
            </w:r>
          </w:p>
        </w:tc>
        <w:tc>
          <w:tcPr>
            <w:tcW w:w="292" w:type="pct"/>
          </w:tcPr>
          <w:p w14:paraId="2A9EFC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03706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9FAE5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94D3F7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638943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23E0FC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0947F2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3E8DB3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7037FB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2EBB99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6DEBC0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8363F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43978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BE203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8A598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2C4B26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292" w:type="pct"/>
            <w:vAlign w:val="bottom"/>
          </w:tcPr>
          <w:p w14:paraId="60A113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02" w:type="pct"/>
          </w:tcPr>
          <w:p w14:paraId="1E6974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36" w:type="pct"/>
          </w:tcPr>
          <w:p w14:paraId="4EB477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C6AC4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12" w:type="pct"/>
          </w:tcPr>
          <w:p w14:paraId="2706FB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1ED5C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9F3A3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6281EF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0492104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2863B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29E8A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746C9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1AA39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A6555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C9F4B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2410C61"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292" w:type="pct"/>
          </w:tcPr>
          <w:p w14:paraId="4C87BD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E81F1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A0FF2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0DA97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1CFB5A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1C2B6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5D39D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292C6C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292" w:type="pct"/>
          </w:tcPr>
          <w:p w14:paraId="73EB10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02" w:type="pct"/>
          </w:tcPr>
          <w:p w14:paraId="1BECAE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36" w:type="pct"/>
          </w:tcPr>
          <w:p w14:paraId="61FC6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BD021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6AB4E6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90D55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F9497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ADFA102"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B947F6" w:rsidRPr="009106F1" w:rsidRDefault="00B947F6" w:rsidP="00E1481F">
            <w:pPr>
              <w:rPr>
                <w:rFonts w:cstheme="minorHAnsi"/>
                <w:sz w:val="24"/>
                <w:szCs w:val="24"/>
              </w:rPr>
            </w:pPr>
            <w:r w:rsidRPr="009106F1">
              <w:rPr>
                <w:rFonts w:cstheme="minorHAnsi"/>
                <w:sz w:val="24"/>
                <w:szCs w:val="24"/>
              </w:rPr>
              <w:t>NS-SEC</w:t>
            </w:r>
          </w:p>
        </w:tc>
        <w:tc>
          <w:tcPr>
            <w:tcW w:w="292" w:type="pct"/>
          </w:tcPr>
          <w:p w14:paraId="6278B1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B2CA9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0B79BB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82BCA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2F3CC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E07EA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10C46E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07E719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030A4B0"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292" w:type="pct"/>
          </w:tcPr>
          <w:p w14:paraId="752AE1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9163B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4E568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FE5CD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E0DC9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20513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57D279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shd w:val="clear" w:color="auto" w:fill="F7F7F7"/>
              </w:rPr>
              <w:t>0.01</w:t>
            </w:r>
          </w:p>
        </w:tc>
      </w:tr>
      <w:tr w:rsidR="009106F1" w:rsidRPr="009106F1" w14:paraId="17353E7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DD8459B"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292" w:type="pct"/>
          </w:tcPr>
          <w:p w14:paraId="7CF33B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7</w:t>
            </w:r>
          </w:p>
        </w:tc>
        <w:tc>
          <w:tcPr>
            <w:tcW w:w="302" w:type="pct"/>
          </w:tcPr>
          <w:p w14:paraId="1A3AAE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58349F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5D091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D68333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18130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08" w:type="pct"/>
          </w:tcPr>
          <w:p w14:paraId="54352E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B7DA4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0AAE719"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292" w:type="pct"/>
            <w:vAlign w:val="bottom"/>
          </w:tcPr>
          <w:p w14:paraId="677091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6</w:t>
            </w:r>
          </w:p>
        </w:tc>
        <w:tc>
          <w:tcPr>
            <w:tcW w:w="302" w:type="pct"/>
          </w:tcPr>
          <w:p w14:paraId="649B4E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0)</w:t>
            </w:r>
          </w:p>
        </w:tc>
        <w:tc>
          <w:tcPr>
            <w:tcW w:w="236" w:type="pct"/>
          </w:tcPr>
          <w:p w14:paraId="351A76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33F98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49D9E8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47C3F4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508" w:type="pct"/>
          </w:tcPr>
          <w:p w14:paraId="43908C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r>
      <w:tr w:rsidR="009106F1" w:rsidRPr="009106F1" w14:paraId="5D3A0CC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E2411E3"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292" w:type="pct"/>
          </w:tcPr>
          <w:p w14:paraId="08CF07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02" w:type="pct"/>
          </w:tcPr>
          <w:p w14:paraId="095C07B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236" w:type="pct"/>
          </w:tcPr>
          <w:p w14:paraId="2AA180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0D719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26FD2C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9951D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508" w:type="pct"/>
          </w:tcPr>
          <w:p w14:paraId="48897A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573F561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0A02FF"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292" w:type="pct"/>
            <w:vAlign w:val="bottom"/>
          </w:tcPr>
          <w:p w14:paraId="7621A1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02" w:type="pct"/>
          </w:tcPr>
          <w:p w14:paraId="032BE3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45C3DB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5BD1F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tcPr>
          <w:p w14:paraId="4376F8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61A41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08" w:type="pct"/>
          </w:tcPr>
          <w:p w14:paraId="7843AC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A5EBC4E"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3D6AB77"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292" w:type="pct"/>
            <w:vAlign w:val="bottom"/>
          </w:tcPr>
          <w:p w14:paraId="4D7CB8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02" w:type="pct"/>
          </w:tcPr>
          <w:p w14:paraId="44BB9F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36" w:type="pct"/>
          </w:tcPr>
          <w:p w14:paraId="6CE618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24AC7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19CEA7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8094B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07A545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58DE1F4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F6AF98A"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292" w:type="pct"/>
            <w:vAlign w:val="bottom"/>
          </w:tcPr>
          <w:p w14:paraId="55F410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302" w:type="pct"/>
          </w:tcPr>
          <w:p w14:paraId="0F3C2B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126172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F665A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54AEA4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AE9CB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063275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bookmarkEnd w:id="32"/>
      <w:tr w:rsidR="009106F1" w:rsidRPr="009106F1" w14:paraId="77D50EC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C63A10A" w14:textId="77777777" w:rsidR="00B947F6" w:rsidRPr="009106F1" w:rsidRDefault="00B947F6" w:rsidP="00E1481F">
            <w:pPr>
              <w:rPr>
                <w:rFonts w:cstheme="minorHAnsi"/>
                <w:sz w:val="24"/>
                <w:szCs w:val="24"/>
              </w:rPr>
            </w:pPr>
            <w:r w:rsidRPr="009106F1">
              <w:rPr>
                <w:rFonts w:cstheme="minorHAnsi"/>
                <w:sz w:val="24"/>
                <w:szCs w:val="24"/>
              </w:rPr>
              <w:t>Reading Scores</w:t>
            </w:r>
          </w:p>
        </w:tc>
        <w:tc>
          <w:tcPr>
            <w:tcW w:w="292" w:type="pct"/>
            <w:vAlign w:val="bottom"/>
          </w:tcPr>
          <w:p w14:paraId="7525F5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02" w:type="pct"/>
            <w:vAlign w:val="bottom"/>
          </w:tcPr>
          <w:p w14:paraId="4C3C3C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vAlign w:val="bottom"/>
          </w:tcPr>
          <w:p w14:paraId="3DEDDE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96C67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7EBC03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0DE986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2E009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C6CDA8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3A5C7A2" w14:textId="77777777" w:rsidR="00B947F6" w:rsidRPr="009106F1" w:rsidRDefault="00B947F6" w:rsidP="00E1481F">
            <w:pPr>
              <w:rPr>
                <w:rFonts w:cstheme="minorHAnsi"/>
                <w:sz w:val="24"/>
                <w:szCs w:val="24"/>
              </w:rPr>
            </w:pPr>
            <w:r w:rsidRPr="009106F1">
              <w:rPr>
                <w:rFonts w:cstheme="minorHAnsi"/>
                <w:sz w:val="24"/>
                <w:szCs w:val="24"/>
              </w:rPr>
              <w:t>Maths Scores</w:t>
            </w:r>
          </w:p>
        </w:tc>
        <w:tc>
          <w:tcPr>
            <w:tcW w:w="292" w:type="pct"/>
            <w:vAlign w:val="bottom"/>
          </w:tcPr>
          <w:p w14:paraId="49E860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vAlign w:val="bottom"/>
          </w:tcPr>
          <w:p w14:paraId="72D489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5EB963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0936E0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19507D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3FDFE5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B7116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6013C1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292" w:type="pct"/>
            <w:vAlign w:val="bottom"/>
          </w:tcPr>
          <w:p w14:paraId="1AA124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5</w:t>
            </w:r>
          </w:p>
        </w:tc>
        <w:tc>
          <w:tcPr>
            <w:tcW w:w="302" w:type="pct"/>
            <w:vAlign w:val="bottom"/>
          </w:tcPr>
          <w:p w14:paraId="330F63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36" w:type="pct"/>
          </w:tcPr>
          <w:p w14:paraId="70677C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4D1C9A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D513F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10F18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B3D34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9D9882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B947F6" w:rsidRPr="009106F1" w:rsidRDefault="00B947F6" w:rsidP="00E1481F">
            <w:pPr>
              <w:rPr>
                <w:rFonts w:cstheme="minorHAnsi"/>
                <w:sz w:val="24"/>
                <w:szCs w:val="24"/>
              </w:rPr>
            </w:pPr>
          </w:p>
        </w:tc>
        <w:tc>
          <w:tcPr>
            <w:tcW w:w="292" w:type="pct"/>
          </w:tcPr>
          <w:p w14:paraId="04714F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0A01CE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25A5C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FADFA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06C06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B425F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7C5592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38D2BC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B947F6" w:rsidRPr="009106F1" w:rsidRDefault="00B947F6" w:rsidP="00E1481F">
            <w:pPr>
              <w:rPr>
                <w:rFonts w:cstheme="minorHAnsi"/>
                <w:sz w:val="24"/>
                <w:szCs w:val="24"/>
              </w:rPr>
            </w:pPr>
            <w:r w:rsidRPr="009106F1">
              <w:rPr>
                <w:rFonts w:cstheme="minorHAnsi"/>
                <w:sz w:val="24"/>
                <w:szCs w:val="24"/>
              </w:rPr>
              <w:t>School</w:t>
            </w:r>
          </w:p>
        </w:tc>
        <w:tc>
          <w:tcPr>
            <w:tcW w:w="292" w:type="pct"/>
          </w:tcPr>
          <w:p w14:paraId="7A934A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7F8F56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90325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8D511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0FD38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D7FD3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2BE822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63602E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6634A" w14:textId="77777777" w:rsidR="00B947F6" w:rsidRPr="009106F1" w:rsidRDefault="00B947F6" w:rsidP="00E1481F">
            <w:pPr>
              <w:rPr>
                <w:rFonts w:cstheme="minorHAnsi"/>
                <w:sz w:val="24"/>
                <w:szCs w:val="24"/>
              </w:rPr>
            </w:pPr>
            <w:r w:rsidRPr="009106F1">
              <w:rPr>
                <w:rFonts w:cstheme="minorHAnsi"/>
                <w:sz w:val="24"/>
                <w:szCs w:val="24"/>
              </w:rPr>
              <w:lastRenderedPageBreak/>
              <w:t>Educational Attainment</w:t>
            </w:r>
          </w:p>
        </w:tc>
        <w:tc>
          <w:tcPr>
            <w:tcW w:w="292" w:type="pct"/>
          </w:tcPr>
          <w:p w14:paraId="10ABE5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D8F39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6AA7A9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D1AE4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4BAEAEA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76F80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5B9174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B0380F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119A9D7"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292" w:type="pct"/>
          </w:tcPr>
          <w:p w14:paraId="20955B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1CF062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CFBDE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59234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05053C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4F62E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3756D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B7F329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0782002"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5B70CC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02" w:type="pct"/>
            <w:vAlign w:val="bottom"/>
          </w:tcPr>
          <w:p w14:paraId="115330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36" w:type="pct"/>
          </w:tcPr>
          <w:p w14:paraId="3F831D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41493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4</w:t>
            </w:r>
          </w:p>
        </w:tc>
        <w:tc>
          <w:tcPr>
            <w:tcW w:w="512" w:type="pct"/>
          </w:tcPr>
          <w:p w14:paraId="446903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BB39C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480C7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C4A1E3B"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9C56AA8"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292" w:type="pct"/>
          </w:tcPr>
          <w:p w14:paraId="65997C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C5019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7F93A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F510E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13B5A4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A78D5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8AB3C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1E2028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276AF9F"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4E3C60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7D3E6F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5F4391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E3ACD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0F669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8344B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93E9B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534A3E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686F4FD"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292" w:type="pct"/>
            <w:vAlign w:val="bottom"/>
          </w:tcPr>
          <w:p w14:paraId="12717D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7</w:t>
            </w:r>
          </w:p>
        </w:tc>
        <w:tc>
          <w:tcPr>
            <w:tcW w:w="302" w:type="pct"/>
            <w:vAlign w:val="bottom"/>
          </w:tcPr>
          <w:p w14:paraId="26F613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494E40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A13AA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F849E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5DC361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B7DD3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44EE1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8031EE"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140831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963DF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77C43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53974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830CC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332137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C6907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D19BA0"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124295E"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292" w:type="pct"/>
          </w:tcPr>
          <w:p w14:paraId="4353E2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418A8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1115D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23430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72B0D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09A5EE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DC580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F941BE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04C2BF4"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292" w:type="pct"/>
          </w:tcPr>
          <w:p w14:paraId="353F1F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02" w:type="pct"/>
          </w:tcPr>
          <w:p w14:paraId="51B6FE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745B3A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AE003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2EEFB4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3CFCC3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7E823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0D3FF63"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FFF69BF"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292" w:type="pct"/>
          </w:tcPr>
          <w:p w14:paraId="6488B5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6BB180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38D7C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5DE02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111DB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52983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649B9C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61D87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F95654"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292" w:type="pct"/>
          </w:tcPr>
          <w:p w14:paraId="3B7194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0F5817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418983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37955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0C72E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448C5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16D249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356D7AC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0BA9D9A"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292" w:type="pct"/>
            <w:vAlign w:val="bottom"/>
          </w:tcPr>
          <w:p w14:paraId="423D22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7</w:t>
            </w:r>
          </w:p>
        </w:tc>
        <w:tc>
          <w:tcPr>
            <w:tcW w:w="302" w:type="pct"/>
          </w:tcPr>
          <w:p w14:paraId="3E65E3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5C3AF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F395C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c>
          <w:tcPr>
            <w:tcW w:w="512" w:type="pct"/>
          </w:tcPr>
          <w:p w14:paraId="7690CE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C54ED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51228C4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C4BE7A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40C1A74"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292" w:type="pct"/>
            <w:vAlign w:val="bottom"/>
          </w:tcPr>
          <w:p w14:paraId="1F5FBF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w:t>
            </w:r>
          </w:p>
        </w:tc>
        <w:tc>
          <w:tcPr>
            <w:tcW w:w="302" w:type="pct"/>
          </w:tcPr>
          <w:p w14:paraId="37348A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36" w:type="pct"/>
          </w:tcPr>
          <w:p w14:paraId="75A82E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501C77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12" w:type="pct"/>
          </w:tcPr>
          <w:p w14:paraId="6F31FD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0" w:type="pct"/>
          </w:tcPr>
          <w:p w14:paraId="6BCB13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08" w:type="pct"/>
          </w:tcPr>
          <w:p w14:paraId="68C443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7446BDA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7033E3A"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292" w:type="pct"/>
          </w:tcPr>
          <w:p w14:paraId="7276E5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w:t>
            </w:r>
          </w:p>
        </w:tc>
        <w:tc>
          <w:tcPr>
            <w:tcW w:w="302" w:type="pct"/>
          </w:tcPr>
          <w:p w14:paraId="565E968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05C26B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0EA5C3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512" w:type="pct"/>
          </w:tcPr>
          <w:p w14:paraId="0853F6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1815B4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13B726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56787C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8E6BF01"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292" w:type="pct"/>
          </w:tcPr>
          <w:p w14:paraId="273A75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302" w:type="pct"/>
          </w:tcPr>
          <w:p w14:paraId="08BFB3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D5F95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702DD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12" w:type="pct"/>
          </w:tcPr>
          <w:p w14:paraId="63F82C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2E047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31159E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698286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FCFDA66"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292" w:type="pct"/>
            <w:vAlign w:val="bottom"/>
          </w:tcPr>
          <w:p w14:paraId="33FA22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9</w:t>
            </w:r>
          </w:p>
        </w:tc>
        <w:tc>
          <w:tcPr>
            <w:tcW w:w="302" w:type="pct"/>
          </w:tcPr>
          <w:p w14:paraId="1DF7DE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492669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1BA12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12" w:type="pct"/>
          </w:tcPr>
          <w:p w14:paraId="3A6085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23DF438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472EB9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398E909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652DFB7"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292" w:type="pct"/>
            <w:vAlign w:val="bottom"/>
          </w:tcPr>
          <w:p w14:paraId="645D69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8</w:t>
            </w:r>
          </w:p>
        </w:tc>
        <w:tc>
          <w:tcPr>
            <w:tcW w:w="302" w:type="pct"/>
          </w:tcPr>
          <w:p w14:paraId="6EAC68A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73838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2EB7B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512" w:type="pct"/>
            <w:vAlign w:val="bottom"/>
          </w:tcPr>
          <w:p w14:paraId="4EFAA7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10BA0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508" w:type="pct"/>
          </w:tcPr>
          <w:p w14:paraId="3624B7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B9A9C1B"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D4DB843"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292" w:type="pct"/>
            <w:vAlign w:val="bottom"/>
          </w:tcPr>
          <w:p w14:paraId="19A2C0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02" w:type="pct"/>
            <w:vAlign w:val="bottom"/>
          </w:tcPr>
          <w:p w14:paraId="13B25B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3C6E2F3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A1573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3F308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2DA5CD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CCE90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554A62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56380A3"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292" w:type="pct"/>
            <w:vAlign w:val="bottom"/>
          </w:tcPr>
          <w:p w14:paraId="354ADC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02" w:type="pct"/>
            <w:vAlign w:val="bottom"/>
          </w:tcPr>
          <w:p w14:paraId="13F391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020FA5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2D5908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4BA65F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48BAD5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2997C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7CE5B3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B76E10F"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292" w:type="pct"/>
            <w:vAlign w:val="bottom"/>
          </w:tcPr>
          <w:p w14:paraId="4AA4F3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9</w:t>
            </w:r>
          </w:p>
        </w:tc>
        <w:tc>
          <w:tcPr>
            <w:tcW w:w="302" w:type="pct"/>
            <w:vAlign w:val="bottom"/>
          </w:tcPr>
          <w:p w14:paraId="352A33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36" w:type="pct"/>
          </w:tcPr>
          <w:p w14:paraId="2F0D47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B8714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836CE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69A480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6D015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2761E6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B947F6" w:rsidRPr="009106F1" w:rsidRDefault="00B947F6" w:rsidP="00E1481F">
            <w:pPr>
              <w:rPr>
                <w:rFonts w:cstheme="minorHAnsi"/>
                <w:sz w:val="24"/>
                <w:szCs w:val="24"/>
              </w:rPr>
            </w:pPr>
          </w:p>
        </w:tc>
        <w:tc>
          <w:tcPr>
            <w:tcW w:w="292" w:type="pct"/>
          </w:tcPr>
          <w:p w14:paraId="3276D0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31B0D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FDFEC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C9280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3B5FF2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AEC96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16248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E22FCBE"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B947F6" w:rsidRPr="009106F1" w:rsidRDefault="00B947F6" w:rsidP="00E1481F">
            <w:pPr>
              <w:rPr>
                <w:rFonts w:cstheme="minorHAnsi"/>
                <w:sz w:val="24"/>
                <w:szCs w:val="24"/>
              </w:rPr>
            </w:pPr>
            <w:r w:rsidRPr="009106F1">
              <w:rPr>
                <w:rFonts w:cstheme="minorHAnsi"/>
                <w:sz w:val="24"/>
                <w:szCs w:val="24"/>
              </w:rPr>
              <w:t>Training &amp; Apprenticeships</w:t>
            </w:r>
          </w:p>
        </w:tc>
        <w:tc>
          <w:tcPr>
            <w:tcW w:w="292" w:type="pct"/>
          </w:tcPr>
          <w:p w14:paraId="14DB74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4206A8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48AA0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5435E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248751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763E30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AD590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2B32C3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292" w:type="pct"/>
          </w:tcPr>
          <w:p w14:paraId="02F3AFF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59B378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5518BB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0E265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86670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0CEE6B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31AB464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2CE506A"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EB321F3"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292" w:type="pct"/>
          </w:tcPr>
          <w:p w14:paraId="392A52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27A8EF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7061F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10323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508180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33853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2F7AD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25CA4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0B461D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02" w:type="pct"/>
            <w:vAlign w:val="bottom"/>
          </w:tcPr>
          <w:p w14:paraId="1BEACD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36" w:type="pct"/>
          </w:tcPr>
          <w:p w14:paraId="19D6B9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5D8B5F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512" w:type="pct"/>
          </w:tcPr>
          <w:p w14:paraId="46D3BF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4476AE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80BA8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9EF452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292" w:type="pct"/>
          </w:tcPr>
          <w:p w14:paraId="7717BF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650C02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18C4B9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E0E4B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1582D1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56A394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5C7FB2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E1530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5CDA23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79037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2BC28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75B28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F3B81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28EB7A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CCA75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389506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292" w:type="pct"/>
            <w:vAlign w:val="bottom"/>
          </w:tcPr>
          <w:p w14:paraId="02FE9F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02" w:type="pct"/>
          </w:tcPr>
          <w:p w14:paraId="7D3DF9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36" w:type="pct"/>
          </w:tcPr>
          <w:p w14:paraId="4DA962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76338C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12" w:type="pct"/>
          </w:tcPr>
          <w:p w14:paraId="3290D5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95F00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C99CE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93D1D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5F91A8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2083B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40E116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163249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22358C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7B6AD6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CAD23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004F74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292" w:type="pct"/>
          </w:tcPr>
          <w:p w14:paraId="43266E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46576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337553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71629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683177D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4CD056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6F95C7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C86E1A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Don't Own Home</w:t>
            </w:r>
          </w:p>
        </w:tc>
        <w:tc>
          <w:tcPr>
            <w:tcW w:w="292" w:type="pct"/>
            <w:vAlign w:val="bottom"/>
          </w:tcPr>
          <w:p w14:paraId="4E1399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02" w:type="pct"/>
          </w:tcPr>
          <w:p w14:paraId="60E53C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36" w:type="pct"/>
            <w:vAlign w:val="bottom"/>
          </w:tcPr>
          <w:p w14:paraId="5541AF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54036E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22AF07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FC898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3D8E70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71F63D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292" w:type="pct"/>
          </w:tcPr>
          <w:p w14:paraId="5CEA53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48FA3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357913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0F47EA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EAADB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BC018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53816C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ED8A3C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292" w:type="pct"/>
          </w:tcPr>
          <w:p w14:paraId="16FB8C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4B4840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DE883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4C09B4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2B5D39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27F88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619EA9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9AB897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8101029"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292" w:type="pct"/>
          </w:tcPr>
          <w:p w14:paraId="1B48F3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0</w:t>
            </w:r>
          </w:p>
        </w:tc>
        <w:tc>
          <w:tcPr>
            <w:tcW w:w="302" w:type="pct"/>
          </w:tcPr>
          <w:p w14:paraId="58AA94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36" w:type="pct"/>
            <w:vAlign w:val="bottom"/>
          </w:tcPr>
          <w:p w14:paraId="232065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CCF72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tcPr>
          <w:p w14:paraId="2D59967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0EDC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1D8886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7036529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292" w:type="pct"/>
            <w:vAlign w:val="bottom"/>
          </w:tcPr>
          <w:p w14:paraId="79D994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02" w:type="pct"/>
          </w:tcPr>
          <w:p w14:paraId="2B1A01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36" w:type="pct"/>
          </w:tcPr>
          <w:p w14:paraId="1FB544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811F2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339169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0" w:type="pct"/>
          </w:tcPr>
          <w:p w14:paraId="6C93B7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508" w:type="pct"/>
          </w:tcPr>
          <w:p w14:paraId="79E563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03F8998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F0B0AD9"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292" w:type="pct"/>
          </w:tcPr>
          <w:p w14:paraId="15AC16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02" w:type="pct"/>
          </w:tcPr>
          <w:p w14:paraId="05DE72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36" w:type="pct"/>
          </w:tcPr>
          <w:p w14:paraId="41EE10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4F443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512" w:type="pct"/>
          </w:tcPr>
          <w:p w14:paraId="09C4A9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58AB00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508" w:type="pct"/>
          </w:tcPr>
          <w:p w14:paraId="334548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5E76C1D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292" w:type="pct"/>
            <w:vAlign w:val="bottom"/>
          </w:tcPr>
          <w:p w14:paraId="2787B7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02" w:type="pct"/>
          </w:tcPr>
          <w:p w14:paraId="1C92C3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456AA4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73415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2" w:type="pct"/>
            <w:vAlign w:val="bottom"/>
          </w:tcPr>
          <w:p w14:paraId="1418EA9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1AED87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508" w:type="pct"/>
          </w:tcPr>
          <w:p w14:paraId="25663E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F66011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CF6CC1E"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292" w:type="pct"/>
          </w:tcPr>
          <w:p w14:paraId="730156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02" w:type="pct"/>
          </w:tcPr>
          <w:p w14:paraId="15537D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3EF2FB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0A9518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tcPr>
          <w:p w14:paraId="14D23D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6083D2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08" w:type="pct"/>
          </w:tcPr>
          <w:p w14:paraId="3C316E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9A199A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292" w:type="pct"/>
            <w:vAlign w:val="bottom"/>
          </w:tcPr>
          <w:p w14:paraId="49D504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02" w:type="pct"/>
          </w:tcPr>
          <w:p w14:paraId="0C27847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6310E9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ACE1C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7017A5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562C33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508" w:type="pct"/>
          </w:tcPr>
          <w:p w14:paraId="78CF73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6339B27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790BFD6"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292" w:type="pct"/>
            <w:vAlign w:val="bottom"/>
          </w:tcPr>
          <w:p w14:paraId="671C4D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vAlign w:val="bottom"/>
          </w:tcPr>
          <w:p w14:paraId="43DA1D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21A9E0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vAlign w:val="bottom"/>
          </w:tcPr>
          <w:p w14:paraId="0D0E19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710379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2D5ABB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CCB02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5B84CA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781A6A7"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292" w:type="pct"/>
            <w:vAlign w:val="bottom"/>
          </w:tcPr>
          <w:p w14:paraId="03E319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02" w:type="pct"/>
            <w:vAlign w:val="bottom"/>
          </w:tcPr>
          <w:p w14:paraId="3A5447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4E3DCF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3454AB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vAlign w:val="bottom"/>
          </w:tcPr>
          <w:p w14:paraId="2F372E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72F20A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A8F47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9A277F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292" w:type="pct"/>
            <w:vAlign w:val="bottom"/>
          </w:tcPr>
          <w:p w14:paraId="6E7BC8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0</w:t>
            </w:r>
          </w:p>
        </w:tc>
        <w:tc>
          <w:tcPr>
            <w:tcW w:w="302" w:type="pct"/>
            <w:vAlign w:val="bottom"/>
          </w:tcPr>
          <w:p w14:paraId="1DCFD1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36" w:type="pct"/>
          </w:tcPr>
          <w:p w14:paraId="489863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193E0D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C99E8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76A3B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179D3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A44BB4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B947F6" w:rsidRPr="009106F1" w:rsidRDefault="00B947F6" w:rsidP="00E1481F">
            <w:pPr>
              <w:rPr>
                <w:rFonts w:cstheme="minorHAnsi"/>
                <w:i/>
                <w:iCs/>
                <w:sz w:val="24"/>
                <w:szCs w:val="24"/>
              </w:rPr>
            </w:pPr>
          </w:p>
        </w:tc>
        <w:tc>
          <w:tcPr>
            <w:tcW w:w="292" w:type="pct"/>
          </w:tcPr>
          <w:p w14:paraId="785D0B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24A045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339A83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49AC0B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684E51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1FA7EF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0896BF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1F41F5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292" w:type="pct"/>
          </w:tcPr>
          <w:p w14:paraId="4ADDE9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3E5846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5B82C5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2D99C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14886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65E5E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2D599D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152B2B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292" w:type="pct"/>
          </w:tcPr>
          <w:p w14:paraId="09DBD93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5229EA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2D05D0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53299E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7EA6D9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61E1AF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2A10CB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9DBF8D2"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C9DF29D"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292" w:type="pct"/>
          </w:tcPr>
          <w:p w14:paraId="127141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1DE535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7D412E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48A6E8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4627B7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7CC275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B146E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47B990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6E59237"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292" w:type="pct"/>
            <w:vAlign w:val="bottom"/>
          </w:tcPr>
          <w:p w14:paraId="202720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02" w:type="pct"/>
            <w:vAlign w:val="bottom"/>
          </w:tcPr>
          <w:p w14:paraId="181589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36" w:type="pct"/>
          </w:tcPr>
          <w:p w14:paraId="0D40B2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061551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2" w:type="pct"/>
            <w:vAlign w:val="bottom"/>
          </w:tcPr>
          <w:p w14:paraId="7AD344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5F7C8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5DC472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5DE2FB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292" w:type="pct"/>
          </w:tcPr>
          <w:p w14:paraId="2B6027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2DE3D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42F7F4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D7E86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39F98D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35B259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162BB5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453E59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292" w:type="pct"/>
          </w:tcPr>
          <w:p w14:paraId="6772E9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3E6DE2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189C0D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35B678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433A5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3C51CE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295F9E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271A67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292" w:type="pct"/>
            <w:vAlign w:val="bottom"/>
          </w:tcPr>
          <w:p w14:paraId="17424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02" w:type="pct"/>
          </w:tcPr>
          <w:p w14:paraId="64720C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36" w:type="pct"/>
          </w:tcPr>
          <w:p w14:paraId="064D0D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54F8AE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35363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112372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17D99D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DB7DE2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292" w:type="pct"/>
          </w:tcPr>
          <w:p w14:paraId="674248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74EBD9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170172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D8FD0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0141D0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54DC25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1C9150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E9ED4F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292" w:type="pct"/>
          </w:tcPr>
          <w:p w14:paraId="0671BF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4BE6A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7F626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9309A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48B545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6D4873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0F7B77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32900F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292" w:type="pct"/>
          </w:tcPr>
          <w:p w14:paraId="538A3C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02" w:type="pct"/>
          </w:tcPr>
          <w:p w14:paraId="792E11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36" w:type="pct"/>
          </w:tcPr>
          <w:p w14:paraId="776F46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02F0EE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FFB69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1B1B0A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77589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1DAAA8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292" w:type="pct"/>
          </w:tcPr>
          <w:p w14:paraId="12E2FF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02" w:type="pct"/>
          </w:tcPr>
          <w:p w14:paraId="2980F1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36" w:type="pct"/>
          </w:tcPr>
          <w:p w14:paraId="52CC02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779655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2" w:type="pct"/>
          </w:tcPr>
          <w:p w14:paraId="5D52C7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0" w:type="pct"/>
          </w:tcPr>
          <w:p w14:paraId="4BBD89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08" w:type="pct"/>
          </w:tcPr>
          <w:p w14:paraId="41526A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25AB12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CCCDBC1"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292" w:type="pct"/>
          </w:tcPr>
          <w:p w14:paraId="2A1745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02" w:type="pct"/>
          </w:tcPr>
          <w:p w14:paraId="59CD01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36" w:type="pct"/>
          </w:tcPr>
          <w:p w14:paraId="28B45B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A1B5A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765FD9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561A6E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508" w:type="pct"/>
          </w:tcPr>
          <w:p w14:paraId="4F0874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61F32D2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C4B2FB6"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292" w:type="pct"/>
          </w:tcPr>
          <w:p w14:paraId="2B722D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02" w:type="pct"/>
          </w:tcPr>
          <w:p w14:paraId="56421C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36" w:type="pct"/>
          </w:tcPr>
          <w:p w14:paraId="41476A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6BCB23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6B1163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151173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508" w:type="pct"/>
          </w:tcPr>
          <w:p w14:paraId="5995C6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r>
      <w:tr w:rsidR="009106F1" w:rsidRPr="009106F1" w14:paraId="48C6269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9179F8F"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292" w:type="pct"/>
            <w:vAlign w:val="bottom"/>
          </w:tcPr>
          <w:p w14:paraId="2A5116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9</w:t>
            </w:r>
          </w:p>
        </w:tc>
        <w:tc>
          <w:tcPr>
            <w:tcW w:w="302" w:type="pct"/>
          </w:tcPr>
          <w:p w14:paraId="03E684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8)</w:t>
            </w:r>
          </w:p>
        </w:tc>
        <w:tc>
          <w:tcPr>
            <w:tcW w:w="236" w:type="pct"/>
          </w:tcPr>
          <w:p w14:paraId="3D6BBF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69ACB2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213CD6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0" w:type="pct"/>
          </w:tcPr>
          <w:p w14:paraId="35EB5D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508" w:type="pct"/>
          </w:tcPr>
          <w:p w14:paraId="21800E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r>
      <w:tr w:rsidR="009106F1" w:rsidRPr="009106F1" w14:paraId="666A35B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4C382E9"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292" w:type="pct"/>
            <w:vAlign w:val="bottom"/>
          </w:tcPr>
          <w:p w14:paraId="0B8221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02" w:type="pct"/>
          </w:tcPr>
          <w:p w14:paraId="1A596F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36" w:type="pct"/>
          </w:tcPr>
          <w:p w14:paraId="742104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31B65D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3C325C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730EB0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2</w:t>
            </w:r>
          </w:p>
        </w:tc>
        <w:tc>
          <w:tcPr>
            <w:tcW w:w="508" w:type="pct"/>
          </w:tcPr>
          <w:p w14:paraId="15A498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r>
      <w:tr w:rsidR="009106F1" w:rsidRPr="009106F1" w14:paraId="340406D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9B8526"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292" w:type="pct"/>
            <w:vAlign w:val="bottom"/>
          </w:tcPr>
          <w:p w14:paraId="504FCA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02" w:type="pct"/>
          </w:tcPr>
          <w:p w14:paraId="200D57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2)</w:t>
            </w:r>
          </w:p>
        </w:tc>
        <w:tc>
          <w:tcPr>
            <w:tcW w:w="236" w:type="pct"/>
          </w:tcPr>
          <w:p w14:paraId="3ADFDA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38C760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2" w:type="pct"/>
          </w:tcPr>
          <w:p w14:paraId="53DEDF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28361A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508" w:type="pct"/>
          </w:tcPr>
          <w:p w14:paraId="3EADFE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r>
      <w:tr w:rsidR="009106F1" w:rsidRPr="009106F1" w14:paraId="2118D262"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987EDEE"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292" w:type="pct"/>
            <w:vAlign w:val="bottom"/>
          </w:tcPr>
          <w:p w14:paraId="0EBF8C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02" w:type="pct"/>
          </w:tcPr>
          <w:p w14:paraId="6575E2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36" w:type="pct"/>
          </w:tcPr>
          <w:p w14:paraId="766C02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645" w:type="pct"/>
          </w:tcPr>
          <w:p w14:paraId="289B58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6A8EBC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0F0AD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508" w:type="pct"/>
          </w:tcPr>
          <w:p w14:paraId="2C38FB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09B76A8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04BC89D"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Routine Occupations</w:t>
            </w:r>
          </w:p>
        </w:tc>
        <w:tc>
          <w:tcPr>
            <w:tcW w:w="292" w:type="pct"/>
            <w:vAlign w:val="bottom"/>
          </w:tcPr>
          <w:p w14:paraId="065C0A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02" w:type="pct"/>
          </w:tcPr>
          <w:p w14:paraId="140838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36" w:type="pct"/>
          </w:tcPr>
          <w:p w14:paraId="1A66EF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7A019F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2B44C4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0" w:type="pct"/>
          </w:tcPr>
          <w:p w14:paraId="08349C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508" w:type="pct"/>
          </w:tcPr>
          <w:p w14:paraId="655F07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5FA639C1"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C7E39E5"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292" w:type="pct"/>
            <w:vAlign w:val="bottom"/>
          </w:tcPr>
          <w:p w14:paraId="717FEE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02" w:type="pct"/>
            <w:vAlign w:val="bottom"/>
          </w:tcPr>
          <w:p w14:paraId="53E48C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36" w:type="pct"/>
          </w:tcPr>
          <w:p w14:paraId="01DBF2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vAlign w:val="bottom"/>
          </w:tcPr>
          <w:p w14:paraId="6DEE62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6D3D45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6299FBA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8577E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868040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028F30"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292" w:type="pct"/>
            <w:vAlign w:val="bottom"/>
          </w:tcPr>
          <w:p w14:paraId="083BD1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02" w:type="pct"/>
            <w:vAlign w:val="bottom"/>
          </w:tcPr>
          <w:p w14:paraId="79DCE8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36" w:type="pct"/>
          </w:tcPr>
          <w:p w14:paraId="2AE0D9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vAlign w:val="bottom"/>
          </w:tcPr>
          <w:p w14:paraId="0EF601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2" w:type="pct"/>
          </w:tcPr>
          <w:p w14:paraId="0EAB49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0" w:type="pct"/>
          </w:tcPr>
          <w:p w14:paraId="5C2AC7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703691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C1AD1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292" w:type="pct"/>
            <w:vAlign w:val="bottom"/>
          </w:tcPr>
          <w:p w14:paraId="529194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4</w:t>
            </w:r>
          </w:p>
        </w:tc>
        <w:tc>
          <w:tcPr>
            <w:tcW w:w="302" w:type="pct"/>
            <w:vAlign w:val="bottom"/>
          </w:tcPr>
          <w:p w14:paraId="36075B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36" w:type="pct"/>
          </w:tcPr>
          <w:p w14:paraId="535CE9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645" w:type="pct"/>
          </w:tcPr>
          <w:p w14:paraId="2E6D61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2" w:type="pct"/>
          </w:tcPr>
          <w:p w14:paraId="35551F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0" w:type="pct"/>
          </w:tcPr>
          <w:p w14:paraId="1D93E3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08" w:type="pct"/>
          </w:tcPr>
          <w:p w14:paraId="4D7EFF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D8C12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B947F6" w:rsidRPr="009106F1" w:rsidRDefault="00B947F6" w:rsidP="00E1481F">
            <w:pPr>
              <w:rPr>
                <w:rFonts w:cstheme="minorHAnsi"/>
                <w:sz w:val="24"/>
                <w:szCs w:val="24"/>
              </w:rPr>
            </w:pPr>
          </w:p>
        </w:tc>
        <w:tc>
          <w:tcPr>
            <w:tcW w:w="292" w:type="pct"/>
          </w:tcPr>
          <w:p w14:paraId="2D7C3C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02" w:type="pct"/>
          </w:tcPr>
          <w:p w14:paraId="123B59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36" w:type="pct"/>
          </w:tcPr>
          <w:p w14:paraId="09E1621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645" w:type="pct"/>
          </w:tcPr>
          <w:p w14:paraId="267CE3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2" w:type="pct"/>
          </w:tcPr>
          <w:p w14:paraId="203062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0" w:type="pct"/>
          </w:tcPr>
          <w:p w14:paraId="7B3F50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08" w:type="pct"/>
          </w:tcPr>
          <w:p w14:paraId="46EF83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A09EC0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3005" w:type="pct"/>
            <w:gridSpan w:val="7"/>
          </w:tcPr>
          <w:p w14:paraId="0A1D1D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r>
      <w:tr w:rsidR="009106F1" w:rsidRPr="009106F1" w14:paraId="2A1855D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B947F6" w:rsidRPr="009106F1" w:rsidRDefault="00B947F6" w:rsidP="00E1481F">
            <w:pPr>
              <w:rPr>
                <w:rFonts w:cstheme="minorHAnsi"/>
                <w:sz w:val="24"/>
                <w:szCs w:val="24"/>
              </w:rPr>
            </w:pPr>
            <w:r w:rsidRPr="009106F1">
              <w:rPr>
                <w:rFonts w:cstheme="minorHAnsi"/>
                <w:sz w:val="24"/>
                <w:szCs w:val="24"/>
              </w:rPr>
              <w:t>McFadden’s Adjusted Pseudo R2</w:t>
            </w:r>
          </w:p>
        </w:tc>
        <w:tc>
          <w:tcPr>
            <w:tcW w:w="3005" w:type="pct"/>
            <w:gridSpan w:val="7"/>
          </w:tcPr>
          <w:p w14:paraId="491E4A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r>
      <w:tr w:rsidR="009106F1" w:rsidRPr="009106F1" w14:paraId="60E0626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B947F6" w:rsidRPr="009106F1" w:rsidRDefault="00B947F6" w:rsidP="00E1481F">
            <w:pPr>
              <w:rPr>
                <w:rFonts w:cstheme="minorHAnsi"/>
                <w:sz w:val="24"/>
                <w:szCs w:val="24"/>
              </w:rPr>
            </w:pPr>
            <w:r w:rsidRPr="009106F1">
              <w:rPr>
                <w:rFonts w:cstheme="minorHAnsi"/>
                <w:sz w:val="24"/>
                <w:szCs w:val="24"/>
              </w:rPr>
              <w:t>Cox-Snell Pseudo R2</w:t>
            </w:r>
          </w:p>
        </w:tc>
        <w:tc>
          <w:tcPr>
            <w:tcW w:w="3005" w:type="pct"/>
            <w:gridSpan w:val="7"/>
          </w:tcPr>
          <w:p w14:paraId="396B35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1</w:t>
            </w:r>
          </w:p>
        </w:tc>
      </w:tr>
      <w:tr w:rsidR="009106F1" w:rsidRPr="009106F1" w14:paraId="444F26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B947F6" w:rsidRPr="009106F1" w:rsidRDefault="00B947F6" w:rsidP="00E1481F">
            <w:pPr>
              <w:rPr>
                <w:rFonts w:cstheme="minorHAnsi"/>
                <w:sz w:val="24"/>
                <w:szCs w:val="24"/>
              </w:rPr>
            </w:pPr>
            <w:r w:rsidRPr="009106F1">
              <w:rPr>
                <w:rFonts w:cstheme="minorHAnsi"/>
                <w:sz w:val="24"/>
                <w:szCs w:val="24"/>
              </w:rPr>
              <w:t>Nagelkerke Pseudo R2</w:t>
            </w:r>
          </w:p>
        </w:tc>
        <w:tc>
          <w:tcPr>
            <w:tcW w:w="3005" w:type="pct"/>
            <w:gridSpan w:val="7"/>
          </w:tcPr>
          <w:p w14:paraId="0D139B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4</w:t>
            </w:r>
          </w:p>
        </w:tc>
      </w:tr>
      <w:tr w:rsidR="009106F1" w:rsidRPr="009106F1" w14:paraId="12CD1637"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B947F6" w:rsidRPr="009106F1" w:rsidRDefault="00B947F6" w:rsidP="00E1481F">
            <w:pPr>
              <w:rPr>
                <w:rFonts w:cstheme="minorHAnsi"/>
                <w:sz w:val="24"/>
                <w:szCs w:val="24"/>
              </w:rPr>
            </w:pPr>
            <w:r w:rsidRPr="009106F1">
              <w:rPr>
                <w:rFonts w:cstheme="minorHAnsi"/>
                <w:sz w:val="24"/>
                <w:szCs w:val="24"/>
              </w:rPr>
              <w:t>AIC</w:t>
            </w:r>
          </w:p>
        </w:tc>
        <w:tc>
          <w:tcPr>
            <w:tcW w:w="3005" w:type="pct"/>
            <w:gridSpan w:val="7"/>
          </w:tcPr>
          <w:p w14:paraId="15B66F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22.66</w:t>
            </w:r>
          </w:p>
        </w:tc>
      </w:tr>
      <w:tr w:rsidR="009106F1" w:rsidRPr="009106F1" w14:paraId="2465769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B947F6" w:rsidRPr="009106F1" w:rsidRDefault="00B947F6" w:rsidP="00E1481F">
            <w:pPr>
              <w:rPr>
                <w:rFonts w:cstheme="minorHAnsi"/>
                <w:sz w:val="24"/>
                <w:szCs w:val="24"/>
              </w:rPr>
            </w:pPr>
            <w:r w:rsidRPr="009106F1">
              <w:rPr>
                <w:rFonts w:cstheme="minorHAnsi"/>
                <w:sz w:val="24"/>
                <w:szCs w:val="24"/>
              </w:rPr>
              <w:t>BIC</w:t>
            </w:r>
          </w:p>
        </w:tc>
        <w:tc>
          <w:tcPr>
            <w:tcW w:w="3005" w:type="pct"/>
            <w:gridSpan w:val="7"/>
            <w:vAlign w:val="bottom"/>
          </w:tcPr>
          <w:p w14:paraId="235F91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7.53</w:t>
            </w:r>
          </w:p>
        </w:tc>
      </w:tr>
      <w:tr w:rsidR="009106F1" w:rsidRPr="009106F1" w14:paraId="039D35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38259C9" w14:textId="77777777" w:rsidR="00B947F6" w:rsidRPr="009106F1" w:rsidRDefault="00B947F6" w:rsidP="00E1481F">
            <w:pPr>
              <w:rPr>
                <w:rFonts w:cstheme="minorHAnsi"/>
                <w:sz w:val="24"/>
                <w:szCs w:val="24"/>
              </w:rPr>
            </w:pPr>
          </w:p>
        </w:tc>
        <w:tc>
          <w:tcPr>
            <w:tcW w:w="3005" w:type="pct"/>
            <w:gridSpan w:val="7"/>
          </w:tcPr>
          <w:p w14:paraId="1ABB6E4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23836A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ote: Complete Case Analysis</w:t>
            </w:r>
          </w:p>
        </w:tc>
      </w:tr>
      <w:bookmarkEnd w:id="33"/>
    </w:tbl>
    <w:p w14:paraId="33241B7A" w14:textId="77777777" w:rsidR="00B947F6" w:rsidRPr="009106F1" w:rsidRDefault="00B947F6">
      <w:pPr>
        <w:rPr>
          <w:rFonts w:cstheme="minorHAnsi"/>
          <w:sz w:val="24"/>
          <w:szCs w:val="24"/>
        </w:rPr>
        <w:sectPr w:rsidR="00B947F6" w:rsidRPr="009106F1" w:rsidSect="00B947F6">
          <w:pgSz w:w="16838" w:h="11906" w:orient="landscape"/>
          <w:pgMar w:top="1440" w:right="1440" w:bottom="1440" w:left="1440" w:header="709" w:footer="709" w:gutter="0"/>
          <w:cols w:space="708"/>
          <w:docGrid w:linePitch="360"/>
        </w:sectPr>
      </w:pPr>
    </w:p>
    <w:p w14:paraId="2A9CD589" w14:textId="0C22BC10" w:rsidR="00224718" w:rsidRPr="009106F1" w:rsidRDefault="007904B9" w:rsidP="00B947F6">
      <w:pPr>
        <w:rPr>
          <w:rFonts w:cstheme="minorHAnsi"/>
          <w:sz w:val="24"/>
          <w:szCs w:val="24"/>
        </w:rPr>
      </w:pPr>
      <w:r w:rsidRPr="009106F1">
        <w:rPr>
          <w:rFonts w:cstheme="minorHAnsi"/>
          <w:sz w:val="24"/>
          <w:szCs w:val="24"/>
        </w:rPr>
        <w:lastRenderedPageBreak/>
        <w:t>To understand this in a more manageable format, each variable</w:t>
      </w:r>
      <w:r w:rsidRPr="009106F1">
        <w:rPr>
          <w:rStyle w:val="FootnoteReference"/>
          <w:rFonts w:cstheme="minorHAnsi"/>
          <w:sz w:val="24"/>
          <w:szCs w:val="24"/>
        </w:rPr>
        <w:footnoteReference w:id="11"/>
      </w:r>
      <w:r w:rsidR="00224718" w:rsidRPr="009106F1">
        <w:rPr>
          <w:rFonts w:cstheme="minorHAnsi"/>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61622EF7" w:rsidR="00B947F6" w:rsidRPr="009106F1" w:rsidRDefault="00B947F6" w:rsidP="00B947F6">
      <w:pPr>
        <w:rPr>
          <w:rFonts w:cstheme="minorHAnsi"/>
          <w:sz w:val="24"/>
          <w:szCs w:val="24"/>
        </w:rPr>
      </w:pPr>
      <w:r w:rsidRPr="009106F1">
        <w:rPr>
          <w:rFonts w:cstheme="minorHAnsi"/>
          <w:sz w:val="24"/>
          <w:szCs w:val="24"/>
        </w:rPr>
        <w:t xml:space="preserve">Focusing on NS-SEC, figure 1.1 depicts the predicted probabilities at means of economic activity of those categories that were statistically significant. Predicted probabilities for each economic activity category are presented. There is a general upward trend for individuals to be in employment going down the class schema. The opposite can be said with respect to post-schooling education and </w:t>
      </w:r>
      <w:r w:rsidR="00224718" w:rsidRPr="009106F1">
        <w:rPr>
          <w:rFonts w:cstheme="minorHAnsi"/>
          <w:sz w:val="24"/>
          <w:szCs w:val="24"/>
        </w:rPr>
        <w:t xml:space="preserve">even more sharply so for those individuals that are continuing in </w:t>
      </w:r>
      <w:r w:rsidRPr="009106F1">
        <w:rPr>
          <w:rFonts w:cstheme="minorHAnsi"/>
          <w:sz w:val="24"/>
          <w:szCs w:val="24"/>
        </w:rPr>
        <w:t>school.</w:t>
      </w:r>
      <w:r w:rsidR="00224718" w:rsidRPr="009106F1">
        <w:rPr>
          <w:rFonts w:cstheme="minorHAnsi"/>
          <w:sz w:val="24"/>
          <w:szCs w:val="24"/>
        </w:rPr>
        <w:t xml:space="preserve"> Training &amp; apprenticeships demonstrate that those individuals whose fathers were from NS-SEC class IV – in other words skilled manual occupations – are most likely to </w:t>
      </w:r>
      <w:r w:rsidR="00B06FD1" w:rsidRPr="009106F1">
        <w:rPr>
          <w:rFonts w:cstheme="minorHAnsi"/>
          <w:sz w:val="24"/>
          <w:szCs w:val="24"/>
        </w:rPr>
        <w:t>enter</w:t>
      </w:r>
      <w:r w:rsidR="00224718" w:rsidRPr="009106F1">
        <w:rPr>
          <w:rFonts w:cstheme="minorHAnsi"/>
          <w:sz w:val="24"/>
          <w:szCs w:val="24"/>
        </w:rPr>
        <w:t xml:space="preserve"> into training &amp; apprenticeship pathways. This is not entirely surprising giving the socio-historical context of the NCDS. Apprenticeship &amp; training schemes were heavily influenced by skilled manual worker occupations </w:t>
      </w:r>
      <w:r w:rsidR="00224718" w:rsidRPr="009106F1">
        <w:rPr>
          <w:rFonts w:cstheme="minorHAnsi"/>
          <w:sz w:val="24"/>
          <w:szCs w:val="24"/>
        </w:rPr>
        <w:fldChar w:fldCharType="begin"/>
      </w:r>
      <w:r w:rsidR="00224718" w:rsidRPr="009106F1">
        <w:rPr>
          <w:rFonts w:cstheme="minorHAnsi"/>
          <w:sz w:val="24"/>
          <w:szCs w:val="24"/>
        </w:rPr>
        <w:instrText xml:space="preserve"> ADDIN ZOTERO_ITEM CSL_CITATION {"citationID":"YN6Cug9d","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106F1">
        <w:rPr>
          <w:rFonts w:cstheme="minorHAnsi"/>
          <w:sz w:val="24"/>
          <w:szCs w:val="24"/>
        </w:rPr>
        <w:fldChar w:fldCharType="separate"/>
      </w:r>
      <w:r w:rsidR="00224718" w:rsidRPr="009106F1">
        <w:rPr>
          <w:rFonts w:cstheme="minorHAnsi"/>
          <w:sz w:val="24"/>
          <w:szCs w:val="24"/>
        </w:rPr>
        <w:t>(Booth and Satchell, 1994)</w:t>
      </w:r>
      <w:r w:rsidR="00224718" w:rsidRPr="009106F1">
        <w:rPr>
          <w:rFonts w:cstheme="minorHAnsi"/>
          <w:sz w:val="24"/>
          <w:szCs w:val="24"/>
        </w:rPr>
        <w:fldChar w:fldCharType="end"/>
      </w:r>
      <w:r w:rsidR="00224718" w:rsidRPr="009106F1">
        <w:rPr>
          <w:rFonts w:cstheme="minorHAnsi"/>
          <w:sz w:val="24"/>
          <w:szCs w:val="24"/>
        </w:rPr>
        <w:t xml:space="preserve">. </w:t>
      </w:r>
    </w:p>
    <w:p w14:paraId="4E488534" w14:textId="77777777" w:rsidR="00B947F6" w:rsidRPr="009106F1" w:rsidRDefault="00B947F6" w:rsidP="00B947F6">
      <w:pPr>
        <w:rPr>
          <w:rFonts w:cstheme="minorHAnsi"/>
          <w:sz w:val="24"/>
          <w:szCs w:val="24"/>
        </w:rPr>
      </w:pPr>
    </w:p>
    <w:p w14:paraId="7F473BE9" w14:textId="77777777" w:rsidR="00CE053C" w:rsidRPr="009106F1" w:rsidRDefault="00B947F6" w:rsidP="00CE053C">
      <w:pPr>
        <w:keepNext/>
        <w:rPr>
          <w:rFonts w:cstheme="minorHAnsi"/>
          <w:sz w:val="24"/>
          <w:szCs w:val="24"/>
        </w:rPr>
      </w:pPr>
      <w:r w:rsidRPr="009106F1">
        <w:rPr>
          <w:rFonts w:cstheme="minorHAnsi"/>
          <w:noProof/>
          <w:sz w:val="24"/>
          <w:szCs w:val="24"/>
        </w:rPr>
        <w:drawing>
          <wp:inline distT="0" distB="0" distL="0" distR="0" wp14:anchorId="3BB149BC" wp14:editId="1B66824C">
            <wp:extent cx="5029200" cy="3657600"/>
            <wp:effectExtent l="0" t="0" r="0" b="0"/>
            <wp:docPr id="35972518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25187" name="Picture 1"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C997B74" w14:textId="1F8CA97B" w:rsidR="00F94D1C" w:rsidRPr="009106F1" w:rsidRDefault="00CE053C" w:rsidP="00CE053C">
      <w:pPr>
        <w:pStyle w:val="Caption"/>
        <w:rPr>
          <w:rFonts w:cstheme="minorHAnsi"/>
          <w:color w:val="auto"/>
          <w:sz w:val="24"/>
          <w:szCs w:val="24"/>
        </w:rPr>
      </w:pPr>
      <w:bookmarkStart w:id="34" w:name="_Toc137904689"/>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NS-SEC</w:t>
      </w:r>
      <w:bookmarkEnd w:id="34"/>
    </w:p>
    <w:p w14:paraId="45775C05" w14:textId="144EE298" w:rsidR="00B947F6" w:rsidRPr="009106F1" w:rsidRDefault="00224718" w:rsidP="00B947F6">
      <w:pPr>
        <w:pStyle w:val="Caption"/>
        <w:rPr>
          <w:rFonts w:cstheme="minorHAnsi"/>
          <w:b w:val="0"/>
          <w:bCs w:val="0"/>
          <w:color w:val="auto"/>
          <w:sz w:val="24"/>
          <w:szCs w:val="24"/>
        </w:rPr>
      </w:pPr>
      <w:r w:rsidRPr="009106F1">
        <w:rPr>
          <w:rFonts w:cstheme="minorHAnsi"/>
          <w:b w:val="0"/>
          <w:bCs w:val="0"/>
          <w:color w:val="auto"/>
          <w:sz w:val="24"/>
          <w:szCs w:val="24"/>
        </w:rPr>
        <w:t>Moving on to Sex, figure 1.</w:t>
      </w:r>
      <w:r w:rsidR="00804CFB" w:rsidRPr="009106F1">
        <w:rPr>
          <w:rFonts w:cstheme="minorHAnsi"/>
          <w:b w:val="0"/>
          <w:bCs w:val="0"/>
          <w:color w:val="auto"/>
          <w:sz w:val="24"/>
          <w:szCs w:val="24"/>
        </w:rPr>
        <w:t>2</w:t>
      </w:r>
      <w:r w:rsidRPr="009106F1">
        <w:rPr>
          <w:rFonts w:cstheme="minorHAnsi"/>
          <w:b w:val="0"/>
          <w:bCs w:val="0"/>
          <w:color w:val="auto"/>
          <w:sz w:val="24"/>
          <w:szCs w:val="24"/>
        </w:rPr>
        <w:t xml:space="preserve"> demonstrates that women are more likely than men to enter in employment post-mandatory schooling. </w:t>
      </w:r>
      <w:r w:rsidR="00D866C8" w:rsidRPr="009106F1">
        <w:rPr>
          <w:rFonts w:cstheme="minorHAnsi"/>
          <w:b w:val="0"/>
          <w:bCs w:val="0"/>
          <w:color w:val="auto"/>
          <w:sz w:val="24"/>
          <w:szCs w:val="24"/>
        </w:rPr>
        <w:t xml:space="preserve">This is also true for less traditional post-schooling education and school (though comparatively the effect sizes are much smaller for school </w:t>
      </w:r>
      <w:r w:rsidR="00D866C8" w:rsidRPr="009106F1">
        <w:rPr>
          <w:rFonts w:cstheme="minorHAnsi"/>
          <w:b w:val="0"/>
          <w:bCs w:val="0"/>
          <w:color w:val="auto"/>
          <w:sz w:val="24"/>
          <w:szCs w:val="24"/>
        </w:rPr>
        <w:lastRenderedPageBreak/>
        <w:t xml:space="preserve">than for post-schooling education). The largest </w:t>
      </w:r>
      <w:r w:rsidR="00F87056" w:rsidRPr="009106F1">
        <w:rPr>
          <w:rFonts w:cstheme="minorHAnsi"/>
          <w:b w:val="0"/>
          <w:bCs w:val="0"/>
          <w:color w:val="auto"/>
          <w:sz w:val="24"/>
          <w:szCs w:val="24"/>
        </w:rPr>
        <w:t>sex-based</w:t>
      </w:r>
      <w:r w:rsidR="00D866C8" w:rsidRPr="009106F1">
        <w:rPr>
          <w:rFonts w:cstheme="minorHAnsi"/>
          <w:b w:val="0"/>
          <w:bCs w:val="0"/>
          <w:color w:val="auto"/>
          <w:sz w:val="24"/>
          <w:szCs w:val="24"/>
        </w:rPr>
        <w:t xml:space="preserve"> effect relates to men being more likely to </w:t>
      </w:r>
      <w:r w:rsidR="00F87056" w:rsidRPr="009106F1">
        <w:rPr>
          <w:rFonts w:cstheme="minorHAnsi"/>
          <w:b w:val="0"/>
          <w:bCs w:val="0"/>
          <w:color w:val="auto"/>
          <w:sz w:val="24"/>
          <w:szCs w:val="24"/>
        </w:rPr>
        <w:t>enter</w:t>
      </w:r>
      <w:r w:rsidR="00D866C8" w:rsidRPr="009106F1">
        <w:rPr>
          <w:rFonts w:cstheme="minorHAnsi"/>
          <w:b w:val="0"/>
          <w:bCs w:val="0"/>
          <w:color w:val="auto"/>
          <w:sz w:val="24"/>
          <w:szCs w:val="24"/>
        </w:rPr>
        <w:t xml:space="preserve"> training &amp; apprenticeship pathways compared to women. Given that the ‘feminization’ of the labour market had only recently begun </w:t>
      </w:r>
      <w:r w:rsidR="00D866C8" w:rsidRPr="009106F1">
        <w:rPr>
          <w:rFonts w:cstheme="minorHAnsi"/>
          <w:b w:val="0"/>
          <w:bCs w:val="0"/>
          <w:color w:val="auto"/>
          <w:sz w:val="24"/>
          <w:szCs w:val="24"/>
        </w:rPr>
        <w:fldChar w:fldCharType="begin"/>
      </w:r>
      <w:r w:rsidR="00D866C8" w:rsidRPr="009106F1">
        <w:rPr>
          <w:rFonts w:cstheme="minorHAnsi"/>
          <w:b w:val="0"/>
          <w:bCs w:val="0"/>
          <w:color w:val="auto"/>
          <w:sz w:val="24"/>
          <w:szCs w:val="24"/>
        </w:rPr>
        <w:instrText xml:space="preserve"> ADDIN ZOTERO_ITEM CSL_CITATION {"citationID":"iWc8aHaA","properties":{"formattedCitation":"(Guinea-Martin and Elliott, 2008)","plainCitation":"(Guinea-Martin and Elliott, 2008)","noteIndex":0},"citationItems":[{"id":11660,"uris":["http://zotero.org/users/8741181/items/DREYBAX8"],"itemData":{"id":11660,"type":"article-journal","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106F1">
        <w:rPr>
          <w:rFonts w:cstheme="minorHAnsi"/>
          <w:b w:val="0"/>
          <w:bCs w:val="0"/>
          <w:color w:val="auto"/>
          <w:sz w:val="24"/>
          <w:szCs w:val="24"/>
        </w:rPr>
        <w:fldChar w:fldCharType="separate"/>
      </w:r>
      <w:r w:rsidR="00D866C8" w:rsidRPr="009106F1">
        <w:rPr>
          <w:rFonts w:cstheme="minorHAnsi"/>
          <w:b w:val="0"/>
          <w:bCs w:val="0"/>
          <w:color w:val="auto"/>
          <w:sz w:val="24"/>
          <w:szCs w:val="24"/>
        </w:rPr>
        <w:t>(Guinea-Martin and Elliott, 2008)</w:t>
      </w:r>
      <w:r w:rsidR="00D866C8" w:rsidRPr="009106F1">
        <w:rPr>
          <w:rFonts w:cstheme="minorHAnsi"/>
          <w:b w:val="0"/>
          <w:bCs w:val="0"/>
          <w:color w:val="auto"/>
          <w:sz w:val="24"/>
          <w:szCs w:val="24"/>
        </w:rPr>
        <w:fldChar w:fldCharType="end"/>
      </w:r>
      <w:r w:rsidR="00D866C8" w:rsidRPr="009106F1">
        <w:rPr>
          <w:rFonts w:cstheme="minorHAnsi"/>
          <w:b w:val="0"/>
          <w:bCs w:val="0"/>
          <w:color w:val="auto"/>
          <w:sz w:val="24"/>
          <w:szCs w:val="24"/>
        </w:rPr>
        <w:t xml:space="preserve"> under the NCDS cohort, alongside the predisposition for apprenticeship programs to be focused primarily upon skilled manual labour </w:t>
      </w:r>
      <w:r w:rsidR="00D866C8" w:rsidRPr="009106F1">
        <w:rPr>
          <w:rFonts w:cstheme="minorHAnsi"/>
          <w:b w:val="0"/>
          <w:bCs w:val="0"/>
          <w:color w:val="auto"/>
          <w:sz w:val="24"/>
          <w:szCs w:val="24"/>
        </w:rPr>
        <w:fldChar w:fldCharType="begin"/>
      </w:r>
      <w:r w:rsidR="00D866C8" w:rsidRPr="009106F1">
        <w:rPr>
          <w:rFonts w:cstheme="minorHAnsi"/>
          <w:b w:val="0"/>
          <w:bCs w:val="0"/>
          <w:color w:val="auto"/>
          <w:sz w:val="24"/>
          <w:szCs w:val="24"/>
        </w:rPr>
        <w:instrText xml:space="preserve"> ADDIN ZOTERO_ITEM CSL_CITATION {"citationID":"BRBDy66L","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106F1">
        <w:rPr>
          <w:rFonts w:cstheme="minorHAnsi"/>
          <w:b w:val="0"/>
          <w:bCs w:val="0"/>
          <w:color w:val="auto"/>
          <w:sz w:val="24"/>
          <w:szCs w:val="24"/>
        </w:rPr>
        <w:fldChar w:fldCharType="separate"/>
      </w:r>
      <w:r w:rsidR="00D866C8" w:rsidRPr="009106F1">
        <w:rPr>
          <w:rFonts w:cstheme="minorHAnsi"/>
          <w:b w:val="0"/>
          <w:bCs w:val="0"/>
          <w:color w:val="auto"/>
          <w:sz w:val="24"/>
          <w:szCs w:val="24"/>
        </w:rPr>
        <w:t>(Booth and Satchell, 1994)</w:t>
      </w:r>
      <w:r w:rsidR="00D866C8" w:rsidRPr="009106F1">
        <w:rPr>
          <w:rFonts w:cstheme="minorHAnsi"/>
          <w:b w:val="0"/>
          <w:bCs w:val="0"/>
          <w:color w:val="auto"/>
          <w:sz w:val="24"/>
          <w:szCs w:val="24"/>
        </w:rPr>
        <w:fldChar w:fldCharType="end"/>
      </w:r>
      <w:r w:rsidR="00D866C8" w:rsidRPr="009106F1">
        <w:rPr>
          <w:rFonts w:cstheme="minorHAnsi"/>
          <w:b w:val="0"/>
          <w:bCs w:val="0"/>
          <w:color w:val="auto"/>
          <w:sz w:val="24"/>
          <w:szCs w:val="24"/>
        </w:rPr>
        <w:t xml:space="preserve"> it is somewhat understandable as to why this effect size is as large as it is. </w:t>
      </w:r>
    </w:p>
    <w:p w14:paraId="43D8D862" w14:textId="77777777" w:rsidR="00CE053C" w:rsidRPr="009106F1" w:rsidRDefault="00B947F6" w:rsidP="00CE053C">
      <w:pPr>
        <w:pStyle w:val="Caption"/>
        <w:keepNext/>
        <w:rPr>
          <w:rFonts w:cstheme="minorHAnsi"/>
          <w:color w:val="auto"/>
          <w:sz w:val="24"/>
          <w:szCs w:val="24"/>
        </w:rPr>
      </w:pPr>
      <w:r w:rsidRPr="009106F1">
        <w:rPr>
          <w:rFonts w:cstheme="minorHAnsi"/>
          <w:noProof/>
          <w:color w:val="auto"/>
          <w:sz w:val="24"/>
          <w:szCs w:val="24"/>
        </w:rPr>
        <w:drawing>
          <wp:inline distT="0" distB="0" distL="0" distR="0" wp14:anchorId="46A15EA6" wp14:editId="37B8D342">
            <wp:extent cx="5029200" cy="3657600"/>
            <wp:effectExtent l="0" t="0" r="0" b="0"/>
            <wp:docPr id="962780261"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0261" name="Picture 1" descr="A picture containing text, diagram, line, parallel&#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D1F3656" w14:textId="4D9FCF2E" w:rsidR="00935A6A" w:rsidRPr="009106F1" w:rsidRDefault="00CE053C" w:rsidP="00CE053C">
      <w:pPr>
        <w:pStyle w:val="Caption"/>
        <w:rPr>
          <w:rFonts w:cstheme="minorHAnsi"/>
          <w:color w:val="auto"/>
          <w:sz w:val="24"/>
          <w:szCs w:val="24"/>
        </w:rPr>
      </w:pPr>
      <w:bookmarkStart w:id="35" w:name="_Toc137904690"/>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Sex</w:t>
      </w:r>
      <w:bookmarkEnd w:id="35"/>
    </w:p>
    <w:p w14:paraId="7EA76FAD" w14:textId="7DF2C8C7" w:rsidR="00C939A3" w:rsidRPr="009106F1" w:rsidRDefault="00C939A3" w:rsidP="00C939A3">
      <w:pPr>
        <w:pStyle w:val="Caption"/>
        <w:rPr>
          <w:rFonts w:cstheme="minorHAnsi"/>
          <w:b w:val="0"/>
          <w:bCs w:val="0"/>
          <w:color w:val="auto"/>
          <w:sz w:val="24"/>
          <w:szCs w:val="24"/>
        </w:rPr>
      </w:pPr>
      <w:r w:rsidRPr="009106F1">
        <w:rPr>
          <w:rFonts w:cstheme="minorHAnsi"/>
          <w:b w:val="0"/>
          <w:bCs w:val="0"/>
          <w:color w:val="auto"/>
          <w:sz w:val="24"/>
          <w:szCs w:val="24"/>
        </w:rPr>
        <w:t>Moving on to educational attainment, figure 1.</w:t>
      </w:r>
      <w:r w:rsidR="00804CFB" w:rsidRPr="009106F1">
        <w:rPr>
          <w:rFonts w:cstheme="minorHAnsi"/>
          <w:b w:val="0"/>
          <w:bCs w:val="0"/>
          <w:color w:val="auto"/>
          <w:sz w:val="24"/>
          <w:szCs w:val="24"/>
        </w:rPr>
        <w:t>3</w:t>
      </w:r>
      <w:r w:rsidRPr="009106F1">
        <w:rPr>
          <w:rFonts w:cstheme="minorHAnsi"/>
          <w:b w:val="0"/>
          <w:bCs w:val="0"/>
          <w:color w:val="auto"/>
          <w:sz w:val="24"/>
          <w:szCs w:val="24"/>
        </w:rPr>
        <w:t xml:space="preserve"> demonstrates tha</w:t>
      </w:r>
      <w:r w:rsidR="00D866C8" w:rsidRPr="009106F1">
        <w:rPr>
          <w:rFonts w:cstheme="minorHAnsi"/>
          <w:b w:val="0"/>
          <w:bCs w:val="0"/>
          <w:color w:val="auto"/>
          <w:sz w:val="24"/>
          <w:szCs w:val="24"/>
        </w:rPr>
        <w:t xml:space="preserve">t effect sizes comparatively are largest when discussing attainment over other variables. Predictably, those individuals that gained five or more O-levels were more likely to enter school pathways and less likely to enter in employment pathways compared to their peers that received less than five O-levels. Those that earned less than five O-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4EE33CFC" w14:textId="77777777" w:rsidR="00C939A3" w:rsidRPr="009106F1" w:rsidRDefault="00C939A3" w:rsidP="00C939A3">
      <w:pPr>
        <w:rPr>
          <w:rFonts w:cstheme="minorHAnsi"/>
          <w:sz w:val="24"/>
          <w:szCs w:val="24"/>
          <w:lang w:val="en-US"/>
        </w:rPr>
      </w:pPr>
    </w:p>
    <w:p w14:paraId="77254A5A" w14:textId="77777777" w:rsidR="00CE053C" w:rsidRPr="009106F1" w:rsidRDefault="00B947F6" w:rsidP="00CE053C">
      <w:pPr>
        <w:pStyle w:val="Caption"/>
        <w:keepNext/>
        <w:rPr>
          <w:rFonts w:cstheme="minorHAnsi"/>
          <w:color w:val="auto"/>
          <w:sz w:val="24"/>
          <w:szCs w:val="24"/>
        </w:rPr>
      </w:pPr>
      <w:r w:rsidRPr="009106F1">
        <w:rPr>
          <w:rFonts w:cstheme="minorHAnsi"/>
          <w:noProof/>
          <w:color w:val="auto"/>
          <w:sz w:val="24"/>
          <w:szCs w:val="24"/>
        </w:rPr>
        <w:lastRenderedPageBreak/>
        <w:drawing>
          <wp:inline distT="0" distB="0" distL="0" distR="0" wp14:anchorId="488D535B" wp14:editId="70C3B5BA">
            <wp:extent cx="5029200" cy="3657600"/>
            <wp:effectExtent l="0" t="0" r="0" b="0"/>
            <wp:docPr id="1642326829" name="Picture 2"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26829" name="Picture 2" descr="A picture containing text, diagram, line, paralle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CE393E2" w14:textId="6744098C" w:rsidR="00935A6A" w:rsidRPr="009106F1" w:rsidRDefault="00CE053C" w:rsidP="00CE053C">
      <w:pPr>
        <w:pStyle w:val="Caption"/>
        <w:rPr>
          <w:rFonts w:cstheme="minorHAnsi"/>
          <w:color w:val="auto"/>
          <w:sz w:val="24"/>
          <w:szCs w:val="24"/>
        </w:rPr>
      </w:pPr>
      <w:bookmarkStart w:id="36" w:name="_Toc137904691"/>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Educational Attainment</w:t>
      </w:r>
      <w:bookmarkEnd w:id="36"/>
    </w:p>
    <w:p w14:paraId="6FD491D8" w14:textId="09B0AE2A" w:rsidR="00C939A3" w:rsidRPr="009106F1" w:rsidRDefault="00C939A3" w:rsidP="00C939A3">
      <w:pPr>
        <w:pStyle w:val="Caption"/>
        <w:rPr>
          <w:rFonts w:cstheme="minorHAnsi"/>
          <w:b w:val="0"/>
          <w:bCs w:val="0"/>
          <w:color w:val="auto"/>
          <w:sz w:val="24"/>
          <w:szCs w:val="24"/>
        </w:rPr>
      </w:pPr>
      <w:r w:rsidRPr="009106F1">
        <w:rPr>
          <w:rFonts w:cstheme="minorHAnsi"/>
          <w:b w:val="0"/>
          <w:bCs w:val="0"/>
          <w:color w:val="auto"/>
          <w:sz w:val="24"/>
          <w:szCs w:val="24"/>
        </w:rPr>
        <w:t>Moving on to housing tenure, figure 1.</w:t>
      </w:r>
      <w:r w:rsidR="00804CFB" w:rsidRPr="009106F1">
        <w:rPr>
          <w:rFonts w:cstheme="minorHAnsi"/>
          <w:b w:val="0"/>
          <w:bCs w:val="0"/>
          <w:color w:val="auto"/>
          <w:sz w:val="24"/>
          <w:szCs w:val="24"/>
        </w:rPr>
        <w:t>4</w:t>
      </w:r>
      <w:r w:rsidRPr="009106F1">
        <w:rPr>
          <w:rFonts w:cstheme="minorHAnsi"/>
          <w:b w:val="0"/>
          <w:bCs w:val="0"/>
          <w:color w:val="auto"/>
          <w:sz w:val="24"/>
          <w:szCs w:val="24"/>
        </w:rPr>
        <w:t xml:space="preserve"> demonstrates that</w:t>
      </w:r>
      <w:r w:rsidR="00D866C8" w:rsidRPr="009106F1">
        <w:rPr>
          <w:rFonts w:cstheme="minorHAnsi"/>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106F1">
        <w:rPr>
          <w:rFonts w:cstheme="minorHAnsi"/>
          <w:b w:val="0"/>
          <w:bCs w:val="0"/>
          <w:color w:val="auto"/>
          <w:sz w:val="24"/>
          <w:szCs w:val="24"/>
        </w:rPr>
        <w:t xml:space="preserve">less likely to enter employment straight after mandatory schooling ended and more likely to </w:t>
      </w:r>
      <w:r w:rsidR="00F87056" w:rsidRPr="009106F1">
        <w:rPr>
          <w:rFonts w:cstheme="minorHAnsi"/>
          <w:b w:val="0"/>
          <w:bCs w:val="0"/>
          <w:color w:val="auto"/>
          <w:sz w:val="24"/>
          <w:szCs w:val="24"/>
        </w:rPr>
        <w:t>enter</w:t>
      </w:r>
      <w:r w:rsidR="007A41FC" w:rsidRPr="009106F1">
        <w:rPr>
          <w:rFonts w:cstheme="minorHAnsi"/>
          <w:b w:val="0"/>
          <w:bCs w:val="0"/>
          <w:color w:val="auto"/>
          <w:sz w:val="24"/>
          <w:szCs w:val="24"/>
        </w:rPr>
        <w:t xml:space="preserve"> some form of education – either post-schooling education or </w:t>
      </w:r>
      <w:r w:rsidR="00F87056" w:rsidRPr="009106F1">
        <w:rPr>
          <w:rFonts w:cstheme="minorHAnsi"/>
          <w:b w:val="0"/>
          <w:bCs w:val="0"/>
          <w:color w:val="auto"/>
          <w:sz w:val="24"/>
          <w:szCs w:val="24"/>
        </w:rPr>
        <w:t>school-based</w:t>
      </w:r>
      <w:r w:rsidR="007A41FC" w:rsidRPr="009106F1">
        <w:rPr>
          <w:rFonts w:cstheme="minorHAnsi"/>
          <w:b w:val="0"/>
          <w:bCs w:val="0"/>
          <w:color w:val="auto"/>
          <w:sz w:val="24"/>
          <w:szCs w:val="24"/>
        </w:rPr>
        <w:t xml:space="preserve"> pathways. </w:t>
      </w:r>
    </w:p>
    <w:p w14:paraId="4F5E4D9E" w14:textId="77777777" w:rsidR="00C939A3" w:rsidRPr="009106F1" w:rsidRDefault="00C939A3" w:rsidP="00C939A3">
      <w:pPr>
        <w:rPr>
          <w:rFonts w:cstheme="minorHAnsi"/>
          <w:sz w:val="24"/>
          <w:szCs w:val="24"/>
          <w:lang w:val="en-US"/>
        </w:rPr>
      </w:pPr>
    </w:p>
    <w:p w14:paraId="3EC4D95E" w14:textId="77777777" w:rsidR="00CE053C" w:rsidRPr="009106F1" w:rsidRDefault="00B947F6" w:rsidP="00CE053C">
      <w:pPr>
        <w:pStyle w:val="Caption"/>
        <w:keepNext/>
        <w:rPr>
          <w:rFonts w:cstheme="minorHAnsi"/>
          <w:color w:val="auto"/>
          <w:sz w:val="24"/>
          <w:szCs w:val="24"/>
        </w:rPr>
      </w:pPr>
      <w:r w:rsidRPr="009106F1">
        <w:rPr>
          <w:rFonts w:cstheme="minorHAnsi"/>
          <w:noProof/>
          <w:color w:val="auto"/>
          <w:sz w:val="24"/>
          <w:szCs w:val="24"/>
        </w:rPr>
        <w:lastRenderedPageBreak/>
        <w:drawing>
          <wp:inline distT="0" distB="0" distL="0" distR="0" wp14:anchorId="1F1FA173" wp14:editId="1B817C71">
            <wp:extent cx="5029200" cy="3657600"/>
            <wp:effectExtent l="0" t="0" r="0" b="0"/>
            <wp:docPr id="1483202472" name="Picture 3"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02472" name="Picture 3" descr="A picture containing text, diagram, line, screensho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A8DB155" w14:textId="2B4EC998" w:rsidR="00935A6A" w:rsidRPr="009106F1" w:rsidRDefault="00CE053C" w:rsidP="00CE053C">
      <w:pPr>
        <w:pStyle w:val="Caption"/>
        <w:rPr>
          <w:rFonts w:cstheme="minorHAnsi"/>
          <w:color w:val="auto"/>
          <w:sz w:val="24"/>
          <w:szCs w:val="24"/>
        </w:rPr>
      </w:pPr>
      <w:bookmarkStart w:id="37" w:name="_Toc137904692"/>
      <w:r w:rsidRPr="009106F1">
        <w:rPr>
          <w:rFonts w:cstheme="minorHAnsi"/>
          <w:color w:val="auto"/>
          <w:sz w:val="24"/>
          <w:szCs w:val="24"/>
        </w:rPr>
        <w:t xml:space="preserve">Figure 1. </w:t>
      </w:r>
      <w:r w:rsidRPr="009106F1">
        <w:rPr>
          <w:rFonts w:cstheme="minorHAnsi"/>
          <w:color w:val="auto"/>
          <w:sz w:val="24"/>
          <w:szCs w:val="24"/>
        </w:rPr>
        <w:fldChar w:fldCharType="begin"/>
      </w:r>
      <w:r w:rsidRPr="009106F1">
        <w:rPr>
          <w:rFonts w:cstheme="minorHAnsi"/>
          <w:color w:val="auto"/>
          <w:sz w:val="24"/>
          <w:szCs w:val="24"/>
        </w:rPr>
        <w:instrText xml:space="preserve"> SEQ Figure_1. \* ARABIC </w:instrText>
      </w:r>
      <w:r w:rsidRPr="009106F1">
        <w:rPr>
          <w:rFonts w:cstheme="minorHAnsi"/>
          <w:color w:val="auto"/>
          <w:sz w:val="24"/>
          <w:szCs w:val="24"/>
        </w:rPr>
        <w:fldChar w:fldCharType="separate"/>
      </w:r>
      <w:r w:rsidR="0067151A">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Predicted Probabilities of Economic Activity by Housing Tenure</w:t>
      </w:r>
      <w:bookmarkEnd w:id="37"/>
    </w:p>
    <w:p w14:paraId="09690FCA" w14:textId="77777777" w:rsidR="00B947F6" w:rsidRPr="009106F1" w:rsidRDefault="00B947F6" w:rsidP="00B947F6">
      <w:pPr>
        <w:pStyle w:val="Heading3"/>
        <w:rPr>
          <w:rFonts w:asciiTheme="minorHAnsi" w:hAnsiTheme="minorHAnsi" w:cstheme="minorHAnsi"/>
          <w:b/>
          <w:bCs/>
          <w:color w:val="auto"/>
        </w:rPr>
      </w:pPr>
      <w:bookmarkStart w:id="38" w:name="_Toc137904659"/>
      <w:r w:rsidRPr="009106F1">
        <w:rPr>
          <w:rFonts w:asciiTheme="minorHAnsi" w:hAnsiTheme="minorHAnsi" w:cstheme="minorHAnsi"/>
          <w:b/>
          <w:bCs/>
          <w:color w:val="auto"/>
        </w:rPr>
        <w:t>Discussion and Conclusion</w:t>
      </w:r>
      <w:bookmarkEnd w:id="38"/>
    </w:p>
    <w:p w14:paraId="1DE82BAA" w14:textId="77777777" w:rsidR="007A41FC" w:rsidRPr="009106F1" w:rsidRDefault="00B947F6" w:rsidP="00B947F6">
      <w:pPr>
        <w:rPr>
          <w:rFonts w:cstheme="minorHAnsi"/>
          <w:sz w:val="24"/>
          <w:szCs w:val="24"/>
        </w:rPr>
      </w:pPr>
      <w:r w:rsidRPr="009106F1">
        <w:rPr>
          <w:rFonts w:cstheme="minorHAnsi"/>
          <w:sz w:val="24"/>
          <w:szCs w:val="24"/>
        </w:rPr>
        <w:t xml:space="preserve">The multinominal logistic regression model indicates that educational attainment by far has the largest single substantive impact upon an individual’s economic activity sorting post-mandatory schooling. The impact of educational attainment had the greatest level of impact on those sorting into schooling over employment. Sex was also found to have substantively significant relationships with certain economic activities – primarily training &amp; apprenticeships. The negative gradient amongst NS-SEC indicates that for educational economic activity outcomes, there is a class-based impact upon individual activity sorting post-mandatory education. Though, this class impact is not as pronounced as educational attainment. Cognitive ability provides a small but statistically significant effect upon economic activity outcomes. The interaction between cognitive ability and educational attainment within this model presents evidence for a mediating effect. </w:t>
      </w:r>
    </w:p>
    <w:p w14:paraId="389FC36F" w14:textId="5C8C8EDD" w:rsidR="002B417C" w:rsidRPr="009106F1" w:rsidRDefault="007A41FC" w:rsidP="00B947F6">
      <w:pPr>
        <w:rPr>
          <w:rFonts w:cstheme="minorHAnsi"/>
          <w:sz w:val="24"/>
          <w:szCs w:val="24"/>
        </w:rPr>
      </w:pPr>
      <w:r w:rsidRPr="009106F1">
        <w:rPr>
          <w:rFonts w:cstheme="minorHAnsi"/>
          <w:sz w:val="24"/>
          <w:szCs w:val="24"/>
        </w:rPr>
        <w:t xml:space="preserve">There are </w:t>
      </w:r>
      <w:r w:rsidR="00D26CB7" w:rsidRPr="009106F1">
        <w:rPr>
          <w:rFonts w:cstheme="minorHAnsi"/>
          <w:sz w:val="24"/>
          <w:szCs w:val="24"/>
        </w:rPr>
        <w:t>several</w:t>
      </w:r>
      <w:r w:rsidRPr="009106F1">
        <w:rPr>
          <w:rFonts w:cstheme="minorHAnsi"/>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stay on in school post-mandatory schooling. With those whose parents occupy NS-SEC VII having a much lower chance of choosing this pathway comparative to say, choosing to start employment. Comparative to another structural inequality such as sex however, and the sexed effects for staying on in school are very small </w:t>
      </w:r>
      <w:r w:rsidRPr="009106F1">
        <w:rPr>
          <w:rFonts w:cstheme="minorHAnsi"/>
          <w:sz w:val="24"/>
          <w:szCs w:val="24"/>
        </w:rPr>
        <w:lastRenderedPageBreak/>
        <w:t xml:space="preserve">substantively speaking. When it comes to training &amp; apprenticeship pathways however, there is a much more pronounced effect here – with men much more likely to choose this pathway comparative to women. These varied structural effects speak to the complex socio-historical context of the NCDS. </w:t>
      </w:r>
      <w:r w:rsidR="002B417C" w:rsidRPr="009106F1">
        <w:rPr>
          <w:rFonts w:cstheme="minorHAnsi"/>
          <w:sz w:val="24"/>
          <w:szCs w:val="24"/>
        </w:rPr>
        <w:t xml:space="preserve">As previously mentioned, the status of the labour market at the time of the NCDS cohort, as well as the skilled manual dominance of training &amp; apprenticeship schemes during this time is probably the best explanation for this structural variation. </w:t>
      </w:r>
    </w:p>
    <w:p w14:paraId="3041A23A" w14:textId="77777777" w:rsidR="00D26CB7" w:rsidRPr="009106F1" w:rsidRDefault="002B417C" w:rsidP="00B947F6">
      <w:pPr>
        <w:rPr>
          <w:rFonts w:cstheme="minorHAnsi"/>
          <w:sz w:val="24"/>
          <w:szCs w:val="24"/>
        </w:rPr>
      </w:pPr>
      <w:r w:rsidRPr="009106F1">
        <w:rPr>
          <w:rFonts w:cstheme="minorHAnsi"/>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106F1">
        <w:rPr>
          <w:rFonts w:cstheme="minorHAnsi"/>
          <w:sz w:val="24"/>
          <w:szCs w:val="24"/>
        </w:rPr>
        <w:fldChar w:fldCharType="begin"/>
      </w:r>
      <w:r w:rsidRPr="009106F1">
        <w:rPr>
          <w:rFonts w:cstheme="minorHAnsi"/>
          <w:sz w:val="24"/>
          <w:szCs w:val="24"/>
        </w:rPr>
        <w:instrText xml:space="preserve"> ADDIN ZOTERO_ITEM CSL_CITATION {"citationID":"uEpaCxxB","properties":{"formattedCitation":"(Saunders, 2003)","plainCitation":"(Saunders, 2003)","noteIndex":0},"citationItems":[{"id":12723,"uris":["http://zotero.org/users/8741181/items/MJKZD9AL"],"itemData":{"id":12723,"type":"book","publisher":"Routledge","title":"Social Theory and the Urban Question","author":[{"family":"Saunders","given":"Peter"}],"issued":{"date-parts":[["200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03)</w:t>
      </w:r>
      <w:r w:rsidRPr="009106F1">
        <w:rPr>
          <w:rFonts w:cstheme="minorHAnsi"/>
          <w:sz w:val="24"/>
          <w:szCs w:val="24"/>
        </w:rPr>
        <w:fldChar w:fldCharType="end"/>
      </w:r>
      <w:r w:rsidRPr="009106F1">
        <w:rPr>
          <w:rFonts w:cstheme="minorHAnsi"/>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106F1">
        <w:rPr>
          <w:rFonts w:cstheme="minorHAnsi"/>
          <w:sz w:val="24"/>
          <w:szCs w:val="24"/>
        </w:rPr>
        <w:fldChar w:fldCharType="begin"/>
      </w:r>
      <w:r w:rsidRPr="009106F1">
        <w:rPr>
          <w:rFonts w:cstheme="minorHAnsi"/>
          <w:sz w:val="24"/>
          <w:szCs w:val="24"/>
        </w:rPr>
        <w:instrText xml:space="preserve"> ADDIN ZOTERO_ITEM CSL_CITATION {"citationID":"UcK3t85i","properties":{"formattedCitation":"(Saunders, 2021)","plainCitation":"(Saunders, 2021)","noteIndex":0},"citationItems":[{"id":12724,"uris":["http://zotero.org/users/8741181/items/ABKNULJG"],"itemData":{"id":12724,"type":"book","publisher":"Routledge","title":"A Nation of Home Owners","author":[{"family":"Saunders","given":"Peter"}],"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Saunders, 2021)</w:t>
      </w:r>
      <w:r w:rsidRPr="009106F1">
        <w:rPr>
          <w:rFonts w:cstheme="minorHAnsi"/>
          <w:sz w:val="24"/>
          <w:szCs w:val="24"/>
        </w:rPr>
        <w:fldChar w:fldCharType="end"/>
      </w:r>
      <w:r w:rsidRPr="009106F1">
        <w:rPr>
          <w:rFonts w:cstheme="minorHAnsi"/>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p>
    <w:p w14:paraId="6FFE9754" w14:textId="77777777" w:rsidR="00D26CB7" w:rsidRPr="009106F1" w:rsidRDefault="00D26CB7" w:rsidP="00B947F6">
      <w:pPr>
        <w:rPr>
          <w:rFonts w:cstheme="minorHAnsi"/>
          <w:sz w:val="24"/>
          <w:szCs w:val="24"/>
        </w:rPr>
      </w:pPr>
      <w:r w:rsidRPr="009106F1">
        <w:rPr>
          <w:rFonts w:cstheme="minorHAnsi"/>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1E8F66B1" w14:textId="04FEA1FC" w:rsidR="00B947F6" w:rsidRPr="009106F1" w:rsidRDefault="00D26CB7" w:rsidP="00B947F6">
      <w:pPr>
        <w:rPr>
          <w:rFonts w:eastAsiaTheme="majorEastAsia" w:cstheme="minorHAnsi"/>
          <w:sz w:val="24"/>
          <w:szCs w:val="24"/>
        </w:rPr>
      </w:pPr>
      <w:r w:rsidRPr="009106F1">
        <w:rPr>
          <w:rFonts w:cstheme="minorHAnsi"/>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7915 individuals. This amounts to 63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106F1">
        <w:rPr>
          <w:rFonts w:cstheme="minorHAnsi"/>
          <w:sz w:val="24"/>
          <w:szCs w:val="24"/>
        </w:rPr>
        <w:br w:type="page"/>
      </w:r>
    </w:p>
    <w:p w14:paraId="7E635184" w14:textId="77777777" w:rsidR="00B947F6" w:rsidRPr="009106F1" w:rsidRDefault="00B947F6" w:rsidP="00B947F6">
      <w:pPr>
        <w:pStyle w:val="Heading2"/>
        <w:rPr>
          <w:rFonts w:asciiTheme="minorHAnsi" w:hAnsiTheme="minorHAnsi" w:cstheme="minorHAnsi"/>
          <w:b/>
          <w:bCs/>
          <w:color w:val="auto"/>
          <w:sz w:val="24"/>
          <w:szCs w:val="24"/>
        </w:rPr>
      </w:pPr>
      <w:bookmarkStart w:id="39" w:name="_Toc137904660"/>
      <w:r w:rsidRPr="009106F1">
        <w:rPr>
          <w:rFonts w:asciiTheme="minorHAnsi" w:hAnsiTheme="minorHAnsi" w:cstheme="minorHAnsi"/>
          <w:b/>
          <w:bCs/>
          <w:color w:val="auto"/>
          <w:sz w:val="24"/>
          <w:szCs w:val="24"/>
        </w:rPr>
        <w:lastRenderedPageBreak/>
        <w:t>Sensitivity Analysis of Independent Variables</w:t>
      </w:r>
      <w:bookmarkEnd w:id="39"/>
    </w:p>
    <w:p w14:paraId="433B1E27" w14:textId="6FF4A63E" w:rsidR="00B947F6" w:rsidRPr="009106F1" w:rsidRDefault="00B947F6" w:rsidP="00B947F6">
      <w:pPr>
        <w:rPr>
          <w:rFonts w:cstheme="minorHAnsi"/>
          <w:sz w:val="24"/>
          <w:szCs w:val="24"/>
        </w:rPr>
      </w:pPr>
      <w:r w:rsidRPr="009106F1">
        <w:rPr>
          <w:rFonts w:cstheme="minorHAnsi"/>
          <w:sz w:val="24"/>
          <w:szCs w:val="24"/>
        </w:rPr>
        <w:t xml:space="preserve">There are a variety of socio-economic measures used by social scientists. It is not common practice within social stratification research </w:t>
      </w:r>
      <w:r w:rsidRPr="009106F1">
        <w:rPr>
          <w:rFonts w:cstheme="minorHAnsi"/>
          <w:sz w:val="24"/>
          <w:szCs w:val="24"/>
        </w:rPr>
        <w:fldChar w:fldCharType="begin"/>
      </w:r>
      <w:r w:rsidRPr="009106F1">
        <w:rPr>
          <w:rFonts w:cstheme="minorHAnsi"/>
          <w:sz w:val="24"/>
          <w:szCs w:val="24"/>
        </w:rPr>
        <w:instrText xml:space="preserve"> ADDIN ZOTERO_ITEM CSL_CITATION {"citationID":"XsjPChtI","properties":{"formattedCitation":"(Lambert and Barnett, 2021)","plainCitation":"(Lambert and Barnett, 2021)","noteIndex":0},"citationItems":[{"id":1305,"uris":["http://zotero.org/users/8741181/items/RQZ4C89C"],"itemData":{"id":1305,"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Lambert and Barnett, 2021)</w:t>
      </w:r>
      <w:r w:rsidRPr="009106F1">
        <w:rPr>
          <w:rFonts w:cstheme="minorHAnsi"/>
          <w:sz w:val="24"/>
          <w:szCs w:val="24"/>
        </w:rPr>
        <w:fldChar w:fldCharType="end"/>
      </w:r>
      <w:r w:rsidRPr="009106F1">
        <w:rPr>
          <w:rFonts w:cstheme="minorHAnsi"/>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106F1">
        <w:rPr>
          <w:rFonts w:cstheme="minorHAnsi"/>
          <w:sz w:val="24"/>
          <w:szCs w:val="24"/>
        </w:rPr>
        <w:t>subsequent</w:t>
      </w:r>
      <w:r w:rsidRPr="009106F1">
        <w:rPr>
          <w:rFonts w:cstheme="minorHAnsi"/>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106F1" w:rsidRDefault="00B947F6" w:rsidP="00B947F6">
      <w:pPr>
        <w:pStyle w:val="Heading3"/>
        <w:rPr>
          <w:rFonts w:asciiTheme="minorHAnsi" w:hAnsiTheme="minorHAnsi" w:cstheme="minorHAnsi"/>
          <w:b/>
          <w:bCs/>
          <w:color w:val="auto"/>
        </w:rPr>
      </w:pPr>
      <w:bookmarkStart w:id="40" w:name="_Toc137904661"/>
      <w:r w:rsidRPr="009106F1">
        <w:rPr>
          <w:rFonts w:asciiTheme="minorHAnsi" w:hAnsiTheme="minorHAnsi" w:cstheme="minorHAnsi"/>
          <w:b/>
          <w:bCs/>
          <w:color w:val="auto"/>
        </w:rPr>
        <w:t>Testing Measures of Parental Social Class</w:t>
      </w:r>
      <w:bookmarkEnd w:id="40"/>
    </w:p>
    <w:p w14:paraId="07F6D4DA" w14:textId="77777777" w:rsidR="00B947F6" w:rsidRPr="009106F1" w:rsidRDefault="00B947F6" w:rsidP="00B947F6">
      <w:pPr>
        <w:rPr>
          <w:rFonts w:cstheme="minorHAnsi"/>
          <w:sz w:val="24"/>
          <w:szCs w:val="24"/>
        </w:rPr>
      </w:pPr>
      <w:r w:rsidRPr="009106F1">
        <w:rPr>
          <w:rFonts w:cstheme="minorHAnsi"/>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1C8074C0" w:rsidR="00B947F6" w:rsidRPr="009106F1" w:rsidRDefault="00B947F6" w:rsidP="00B947F6">
      <w:pPr>
        <w:rPr>
          <w:rFonts w:cstheme="minorHAnsi"/>
          <w:sz w:val="24"/>
          <w:szCs w:val="24"/>
        </w:rPr>
      </w:pPr>
      <w:r w:rsidRPr="009106F1">
        <w:rPr>
          <w:rFonts w:cstheme="minorHAnsi"/>
          <w:sz w:val="24"/>
          <w:szCs w:val="24"/>
        </w:rPr>
        <w:t>Three separate multinominal logistic regressions are presented in table 1.1</w:t>
      </w:r>
      <w:r w:rsidR="00F15E62" w:rsidRPr="009106F1">
        <w:rPr>
          <w:rFonts w:cstheme="minorHAnsi"/>
          <w:sz w:val="24"/>
          <w:szCs w:val="24"/>
        </w:rPr>
        <w:t>2</w:t>
      </w:r>
      <w:r w:rsidRPr="009106F1">
        <w:rPr>
          <w:rFonts w:cstheme="minorHAnsi"/>
          <w:sz w:val="24"/>
          <w:szCs w:val="24"/>
        </w:rPr>
        <w:t xml:space="preserve">. The first model has been described at length in the previous section and uses NS-SEC. The second model uses CAMSIS and the third uses RGSC. These models all present using log odds. A further table assessing all models using average marginal effects is found within the appendix in table A5. </w:t>
      </w:r>
    </w:p>
    <w:p w14:paraId="5C2B8612" w14:textId="77777777" w:rsidR="00B947F6" w:rsidRPr="009106F1" w:rsidRDefault="00B947F6" w:rsidP="00B947F6">
      <w:pPr>
        <w:rPr>
          <w:rFonts w:cstheme="minorHAnsi"/>
          <w:sz w:val="24"/>
          <w:szCs w:val="24"/>
        </w:rPr>
      </w:pPr>
      <w:r w:rsidRPr="009106F1">
        <w:rPr>
          <w:rFonts w:cstheme="minorHAnsi"/>
          <w:sz w:val="24"/>
          <w:szCs w:val="24"/>
        </w:rPr>
        <w:t xml:space="preserve">The substantive conclusions drawn from the analysis of the NS-SEC model do not change across all three models. In fact, it is remarkable how similar the coefficients are across the models. Looking specifically the social stratification measures across the models, all produce substantively identical conclusions. This provides evidence to suggest that none of the socio-economic measures diverge greatly and all are as temporally sensitive (or insensitive) as one another. This is an interesting finding, considering the construction of each of these various socio-economic measures happened at different time-points, the similarity within substantive findings is remarkable. Especially when considering the fact each socio-economic measure operates under slightly different analytical frameworks. </w:t>
      </w:r>
    </w:p>
    <w:p w14:paraId="0CC34EC3" w14:textId="77777777" w:rsidR="00B947F6" w:rsidRPr="009106F1" w:rsidRDefault="00B947F6" w:rsidP="00B947F6">
      <w:pPr>
        <w:rPr>
          <w:rFonts w:cstheme="minorHAnsi"/>
          <w:sz w:val="24"/>
          <w:szCs w:val="24"/>
        </w:rPr>
      </w:pPr>
      <w:r w:rsidRPr="009106F1">
        <w:rPr>
          <w:rFonts w:cstheme="minorHAnsi"/>
          <w:sz w:val="24"/>
          <w:szCs w:val="24"/>
        </w:rPr>
        <w:t xml:space="preserve">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 CAMSIS model. Considering BIC penalises models for estimating additional parameters it is not entirely surprising that it considers the CAMSIS to be a better fit than the NS-SEC schema. These differences are however extremely small. Given the identical substantive conclusions alongside the near identical goodness-of-fit statistics there is no overall preferred model statistically speaking. As such, going forward the preferred model of choice for subsequent analysis will be the NS-SEC model. This choice </w:t>
      </w:r>
      <w:r w:rsidRPr="009106F1">
        <w:rPr>
          <w:rFonts w:cstheme="minorHAnsi"/>
          <w:sz w:val="24"/>
          <w:szCs w:val="24"/>
        </w:rPr>
        <w:lastRenderedPageBreak/>
        <w:t xml:space="preserve">was primarily made due to its relative use in contemporary sociological literature compared to the RGSC and to a lesser degree CAMSIS. </w:t>
      </w:r>
    </w:p>
    <w:p w14:paraId="76BAA9B9" w14:textId="77777777" w:rsidR="00F04363" w:rsidRPr="009106F1" w:rsidRDefault="00F04363">
      <w:pPr>
        <w:rPr>
          <w:rFonts w:cstheme="minorHAnsi"/>
          <w:sz w:val="24"/>
          <w:szCs w:val="24"/>
        </w:rPr>
      </w:pPr>
    </w:p>
    <w:p w14:paraId="3E65CB2C" w14:textId="77777777" w:rsidR="00B947F6" w:rsidRPr="009106F1" w:rsidRDefault="00B947F6">
      <w:pPr>
        <w:rPr>
          <w:rFonts w:cstheme="minorHAnsi"/>
          <w:sz w:val="24"/>
          <w:szCs w:val="24"/>
        </w:rPr>
      </w:pPr>
    </w:p>
    <w:p w14:paraId="6FA82AFC" w14:textId="77777777" w:rsidR="00B947F6" w:rsidRPr="009106F1" w:rsidRDefault="00B947F6">
      <w:pPr>
        <w:rPr>
          <w:rFonts w:cstheme="minorHAnsi"/>
          <w:sz w:val="24"/>
          <w:szCs w:val="24"/>
        </w:rPr>
      </w:pPr>
    </w:p>
    <w:p w14:paraId="295BB954" w14:textId="77777777" w:rsidR="00B947F6" w:rsidRPr="009106F1" w:rsidRDefault="00B947F6">
      <w:pPr>
        <w:rPr>
          <w:rFonts w:cstheme="minorHAnsi"/>
          <w:sz w:val="24"/>
          <w:szCs w:val="24"/>
        </w:rPr>
      </w:pPr>
    </w:p>
    <w:p w14:paraId="70B40FB0" w14:textId="77777777" w:rsidR="00B947F6" w:rsidRPr="009106F1" w:rsidRDefault="00B947F6">
      <w:pPr>
        <w:rPr>
          <w:rFonts w:cstheme="minorHAnsi"/>
          <w:sz w:val="24"/>
          <w:szCs w:val="24"/>
        </w:rPr>
      </w:pPr>
    </w:p>
    <w:p w14:paraId="69D16EC3" w14:textId="77777777" w:rsidR="00B947F6" w:rsidRPr="009106F1" w:rsidRDefault="00B947F6">
      <w:pPr>
        <w:rPr>
          <w:rFonts w:cstheme="minorHAnsi"/>
          <w:sz w:val="24"/>
          <w:szCs w:val="24"/>
        </w:rPr>
      </w:pPr>
    </w:p>
    <w:p w14:paraId="01C8BE75" w14:textId="77777777" w:rsidR="00B947F6" w:rsidRPr="009106F1" w:rsidRDefault="00B947F6">
      <w:pPr>
        <w:rPr>
          <w:rFonts w:cstheme="minorHAnsi"/>
          <w:sz w:val="24"/>
          <w:szCs w:val="24"/>
        </w:rPr>
      </w:pPr>
    </w:p>
    <w:p w14:paraId="5142CFCB" w14:textId="77777777" w:rsidR="00B947F6" w:rsidRPr="009106F1" w:rsidRDefault="00B947F6">
      <w:pPr>
        <w:rPr>
          <w:rFonts w:cstheme="minorHAnsi"/>
          <w:sz w:val="24"/>
          <w:szCs w:val="24"/>
        </w:rPr>
      </w:pPr>
    </w:p>
    <w:p w14:paraId="78F8B5C9" w14:textId="77777777" w:rsidR="00B947F6" w:rsidRPr="009106F1" w:rsidRDefault="00B947F6">
      <w:pPr>
        <w:rPr>
          <w:rFonts w:cstheme="minorHAnsi"/>
          <w:sz w:val="24"/>
          <w:szCs w:val="24"/>
        </w:rPr>
      </w:pPr>
    </w:p>
    <w:p w14:paraId="026951AB" w14:textId="77777777" w:rsidR="00B947F6" w:rsidRPr="009106F1" w:rsidRDefault="00B947F6">
      <w:pPr>
        <w:rPr>
          <w:rFonts w:cstheme="minorHAnsi"/>
          <w:sz w:val="24"/>
          <w:szCs w:val="24"/>
        </w:rPr>
      </w:pPr>
    </w:p>
    <w:p w14:paraId="3BA90D39" w14:textId="77777777" w:rsidR="00B947F6" w:rsidRPr="009106F1" w:rsidRDefault="00B947F6">
      <w:pPr>
        <w:rPr>
          <w:rFonts w:cstheme="minorHAnsi"/>
          <w:sz w:val="24"/>
          <w:szCs w:val="24"/>
        </w:rPr>
      </w:pPr>
    </w:p>
    <w:p w14:paraId="792A28FC" w14:textId="77777777" w:rsidR="00B947F6" w:rsidRPr="009106F1" w:rsidRDefault="00B947F6">
      <w:pPr>
        <w:rPr>
          <w:rFonts w:cstheme="minorHAnsi"/>
          <w:sz w:val="24"/>
          <w:szCs w:val="24"/>
        </w:rPr>
      </w:pPr>
    </w:p>
    <w:p w14:paraId="1CB29328" w14:textId="77777777" w:rsidR="00B947F6" w:rsidRPr="009106F1" w:rsidRDefault="00B947F6">
      <w:pPr>
        <w:rPr>
          <w:rFonts w:cstheme="minorHAnsi"/>
          <w:sz w:val="24"/>
          <w:szCs w:val="24"/>
        </w:rPr>
      </w:pPr>
    </w:p>
    <w:p w14:paraId="43874D52" w14:textId="77777777" w:rsidR="00B947F6" w:rsidRPr="009106F1" w:rsidRDefault="00B947F6">
      <w:pPr>
        <w:rPr>
          <w:rFonts w:cstheme="minorHAnsi"/>
          <w:sz w:val="24"/>
          <w:szCs w:val="24"/>
        </w:rPr>
      </w:pPr>
    </w:p>
    <w:p w14:paraId="0A34022C" w14:textId="77777777" w:rsidR="00B947F6" w:rsidRPr="009106F1" w:rsidRDefault="00B947F6">
      <w:pPr>
        <w:rPr>
          <w:rFonts w:cstheme="minorHAnsi"/>
          <w:sz w:val="24"/>
          <w:szCs w:val="24"/>
        </w:rPr>
      </w:pPr>
    </w:p>
    <w:p w14:paraId="3666DC76" w14:textId="77777777" w:rsidR="00B947F6" w:rsidRPr="009106F1" w:rsidRDefault="00B947F6">
      <w:pPr>
        <w:rPr>
          <w:rFonts w:cstheme="minorHAnsi"/>
          <w:sz w:val="24"/>
          <w:szCs w:val="24"/>
        </w:rPr>
      </w:pPr>
    </w:p>
    <w:p w14:paraId="459E97F5" w14:textId="77777777" w:rsidR="00B947F6" w:rsidRPr="009106F1" w:rsidRDefault="00B947F6">
      <w:pPr>
        <w:rPr>
          <w:rFonts w:cstheme="minorHAnsi"/>
          <w:sz w:val="24"/>
          <w:szCs w:val="24"/>
        </w:rPr>
      </w:pPr>
    </w:p>
    <w:p w14:paraId="3DA844FF" w14:textId="77777777" w:rsidR="00B947F6" w:rsidRPr="009106F1" w:rsidRDefault="00B947F6">
      <w:pPr>
        <w:rPr>
          <w:rFonts w:cstheme="minorHAnsi"/>
          <w:sz w:val="24"/>
          <w:szCs w:val="24"/>
        </w:rPr>
      </w:pPr>
    </w:p>
    <w:p w14:paraId="7132046B" w14:textId="77777777" w:rsidR="00B947F6" w:rsidRPr="009106F1" w:rsidRDefault="00B947F6">
      <w:pPr>
        <w:rPr>
          <w:rFonts w:cstheme="minorHAnsi"/>
          <w:sz w:val="24"/>
          <w:szCs w:val="24"/>
        </w:rPr>
      </w:pPr>
    </w:p>
    <w:p w14:paraId="0D649111" w14:textId="77777777" w:rsidR="00B947F6" w:rsidRPr="009106F1" w:rsidRDefault="00B947F6">
      <w:pPr>
        <w:rPr>
          <w:rFonts w:cstheme="minorHAnsi"/>
          <w:sz w:val="24"/>
          <w:szCs w:val="24"/>
        </w:rPr>
      </w:pPr>
    </w:p>
    <w:p w14:paraId="252C32EB" w14:textId="77777777" w:rsidR="00B947F6" w:rsidRPr="009106F1" w:rsidRDefault="00B947F6">
      <w:pPr>
        <w:rPr>
          <w:rFonts w:cstheme="minorHAnsi"/>
          <w:sz w:val="24"/>
          <w:szCs w:val="24"/>
        </w:rPr>
      </w:pPr>
    </w:p>
    <w:p w14:paraId="3B91C518" w14:textId="77777777" w:rsidR="00B947F6" w:rsidRPr="009106F1" w:rsidRDefault="00B947F6">
      <w:pPr>
        <w:rPr>
          <w:rFonts w:cstheme="minorHAnsi"/>
          <w:sz w:val="24"/>
          <w:szCs w:val="24"/>
        </w:rPr>
      </w:pPr>
    </w:p>
    <w:p w14:paraId="3DC18F95" w14:textId="77777777" w:rsidR="00B947F6" w:rsidRPr="009106F1" w:rsidRDefault="00B947F6">
      <w:pPr>
        <w:rPr>
          <w:rFonts w:cstheme="minorHAnsi"/>
          <w:sz w:val="24"/>
          <w:szCs w:val="24"/>
        </w:rPr>
      </w:pPr>
    </w:p>
    <w:p w14:paraId="42988E42" w14:textId="77777777" w:rsidR="00B947F6" w:rsidRPr="009106F1" w:rsidRDefault="00B947F6">
      <w:pPr>
        <w:rPr>
          <w:rFonts w:cstheme="minorHAnsi"/>
          <w:sz w:val="24"/>
          <w:szCs w:val="24"/>
        </w:rPr>
      </w:pPr>
    </w:p>
    <w:p w14:paraId="311CD373" w14:textId="77777777" w:rsidR="00B947F6" w:rsidRPr="009106F1" w:rsidRDefault="00B947F6">
      <w:pPr>
        <w:rPr>
          <w:rFonts w:cstheme="minorHAnsi"/>
          <w:sz w:val="24"/>
          <w:szCs w:val="24"/>
        </w:rPr>
      </w:pPr>
    </w:p>
    <w:p w14:paraId="2F3A1AD9" w14:textId="77777777" w:rsidR="00B947F6" w:rsidRPr="009106F1" w:rsidRDefault="00B947F6">
      <w:pPr>
        <w:rPr>
          <w:rFonts w:cstheme="minorHAnsi"/>
          <w:sz w:val="24"/>
          <w:szCs w:val="24"/>
        </w:rPr>
      </w:pPr>
    </w:p>
    <w:p w14:paraId="7375EEE8" w14:textId="77777777" w:rsidR="00B947F6" w:rsidRPr="009106F1" w:rsidRDefault="00B947F6" w:rsidP="00B947F6">
      <w:pPr>
        <w:rPr>
          <w:rFonts w:cstheme="minorHAnsi"/>
          <w:b/>
          <w:bCs/>
          <w:sz w:val="24"/>
          <w:szCs w:val="24"/>
        </w:rPr>
        <w:sectPr w:rsidR="00B947F6" w:rsidRPr="009106F1">
          <w:pgSz w:w="11906" w:h="16838"/>
          <w:pgMar w:top="1440" w:right="1440" w:bottom="1440" w:left="1440" w:header="708" w:footer="708" w:gutter="0"/>
          <w:cols w:space="708"/>
          <w:docGrid w:linePitch="360"/>
        </w:sectPr>
      </w:pPr>
    </w:p>
    <w:p w14:paraId="40CE89BA" w14:textId="531DD2D7" w:rsidR="003A5D27" w:rsidRPr="009106F1" w:rsidRDefault="003A5D27" w:rsidP="003A5D27">
      <w:pPr>
        <w:pStyle w:val="Caption"/>
        <w:keepNext/>
        <w:rPr>
          <w:rFonts w:cstheme="minorHAnsi"/>
          <w:color w:val="auto"/>
          <w:sz w:val="24"/>
          <w:szCs w:val="24"/>
        </w:rPr>
      </w:pPr>
    </w:p>
    <w:p w14:paraId="3FF1C2FC" w14:textId="0C3D4E31" w:rsidR="00CE053C" w:rsidRPr="009106F1" w:rsidRDefault="00CE053C" w:rsidP="00CE053C">
      <w:pPr>
        <w:pStyle w:val="Caption"/>
        <w:keepNext/>
        <w:rPr>
          <w:rFonts w:cstheme="minorHAnsi"/>
          <w:color w:val="auto"/>
          <w:sz w:val="24"/>
          <w:szCs w:val="24"/>
        </w:rPr>
      </w:pPr>
      <w:bookmarkStart w:id="41" w:name="_Toc137904681"/>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2</w:t>
      </w:r>
      <w:r w:rsidRPr="009106F1">
        <w:rPr>
          <w:rFonts w:cstheme="minorHAnsi"/>
          <w:color w:val="auto"/>
          <w:sz w:val="24"/>
          <w:szCs w:val="24"/>
        </w:rPr>
        <w:fldChar w:fldCharType="end"/>
      </w:r>
      <w:r w:rsidRPr="009106F1">
        <w:rPr>
          <w:rFonts w:cstheme="minorHAnsi"/>
          <w:color w:val="auto"/>
          <w:sz w:val="24"/>
          <w:szCs w:val="24"/>
        </w:rPr>
        <w:t xml:space="preserve"> Sensitivity analyses of alternative measures of parental social stratification</w:t>
      </w:r>
      <w:bookmarkEnd w:id="41"/>
    </w:p>
    <w:tbl>
      <w:tblPr>
        <w:tblStyle w:val="PlainTable4"/>
        <w:tblW w:w="5000" w:type="pct"/>
        <w:tblLook w:val="04A0" w:firstRow="1" w:lastRow="0" w:firstColumn="1" w:lastColumn="0" w:noHBand="0" w:noVBand="1"/>
      </w:tblPr>
      <w:tblGrid>
        <w:gridCol w:w="5924"/>
        <w:gridCol w:w="935"/>
        <w:gridCol w:w="1008"/>
        <w:gridCol w:w="734"/>
        <w:gridCol w:w="935"/>
        <w:gridCol w:w="1008"/>
        <w:gridCol w:w="734"/>
        <w:gridCol w:w="935"/>
        <w:gridCol w:w="1008"/>
        <w:gridCol w:w="737"/>
      </w:tblGrid>
      <w:tr w:rsidR="009106F1" w:rsidRPr="009106F1" w14:paraId="52437435"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E5B36F7" w14:textId="79CA6C25" w:rsidR="00B947F6" w:rsidRPr="009106F1" w:rsidRDefault="00B947F6" w:rsidP="00E1481F">
            <w:pPr>
              <w:rPr>
                <w:rFonts w:cstheme="minorHAnsi"/>
                <w:sz w:val="24"/>
                <w:szCs w:val="24"/>
              </w:rPr>
            </w:pPr>
            <w:bookmarkStart w:id="42" w:name="_Hlk136963657"/>
          </w:p>
        </w:tc>
        <w:tc>
          <w:tcPr>
            <w:tcW w:w="959" w:type="pct"/>
            <w:gridSpan w:val="3"/>
          </w:tcPr>
          <w:p w14:paraId="5C585ECC"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539935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CD7867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34F6798"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845E13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BDD371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097953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32677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0CDF551" w14:textId="77777777" w:rsidR="00B947F6" w:rsidRPr="009106F1" w:rsidRDefault="00B947F6" w:rsidP="00E1481F">
            <w:pPr>
              <w:rPr>
                <w:rFonts w:cstheme="minorHAnsi"/>
                <w:sz w:val="24"/>
                <w:szCs w:val="24"/>
              </w:rPr>
            </w:pPr>
          </w:p>
        </w:tc>
        <w:tc>
          <w:tcPr>
            <w:tcW w:w="959" w:type="pct"/>
            <w:gridSpan w:val="3"/>
          </w:tcPr>
          <w:p w14:paraId="7848DE1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NS-SEC</w:t>
            </w:r>
          </w:p>
        </w:tc>
        <w:tc>
          <w:tcPr>
            <w:tcW w:w="959" w:type="pct"/>
            <w:gridSpan w:val="3"/>
          </w:tcPr>
          <w:p w14:paraId="1E7E1FD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AMSIS</w:t>
            </w:r>
          </w:p>
        </w:tc>
        <w:tc>
          <w:tcPr>
            <w:tcW w:w="960" w:type="pct"/>
            <w:gridSpan w:val="3"/>
          </w:tcPr>
          <w:p w14:paraId="6798FCC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RGSC</w:t>
            </w:r>
          </w:p>
        </w:tc>
      </w:tr>
      <w:tr w:rsidR="009106F1" w:rsidRPr="009106F1" w14:paraId="7B4F22C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5D273F8"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335" w:type="pct"/>
          </w:tcPr>
          <w:p w14:paraId="15B7BA9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447E60B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63" w:type="pct"/>
          </w:tcPr>
          <w:p w14:paraId="3F50295D"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335" w:type="pct"/>
          </w:tcPr>
          <w:p w14:paraId="014F9E1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666FBE6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63" w:type="pct"/>
          </w:tcPr>
          <w:p w14:paraId="67E75EA9"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335" w:type="pct"/>
          </w:tcPr>
          <w:p w14:paraId="3227736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61" w:type="pct"/>
          </w:tcPr>
          <w:p w14:paraId="2E821EFD"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264" w:type="pct"/>
          </w:tcPr>
          <w:p w14:paraId="50EBA61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r>
      <w:tr w:rsidR="009106F1" w:rsidRPr="009106F1" w14:paraId="2E8C7F4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5F54FFC"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335" w:type="pct"/>
          </w:tcPr>
          <w:p w14:paraId="4F0A32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53CEB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D1E4D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E89D4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8A740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3728A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2814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89EE1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22B9F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E5E56E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EFAD8B9" w14:textId="77777777" w:rsidR="00B947F6" w:rsidRPr="009106F1" w:rsidRDefault="00B947F6" w:rsidP="00E1481F">
            <w:pPr>
              <w:rPr>
                <w:rFonts w:cstheme="minorHAnsi"/>
                <w:sz w:val="24"/>
                <w:szCs w:val="24"/>
              </w:rPr>
            </w:pPr>
          </w:p>
        </w:tc>
        <w:tc>
          <w:tcPr>
            <w:tcW w:w="335" w:type="pct"/>
          </w:tcPr>
          <w:p w14:paraId="585911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C03B1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4C811C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A5F14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CA158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4D0BB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6C829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7FA8D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21AEF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952219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438764C"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335" w:type="pct"/>
          </w:tcPr>
          <w:p w14:paraId="551EF2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F5122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6B0FC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ED92E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CDB53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52CA5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D0D2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22C34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4E391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C8D4D6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EE04168"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335" w:type="pct"/>
          </w:tcPr>
          <w:p w14:paraId="4C39DD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2E773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43F03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08662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E780C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E94F8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40B52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155B3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FC5A6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F09212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DE5029"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335" w:type="pct"/>
          </w:tcPr>
          <w:p w14:paraId="32B631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1295D8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98DB7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CCA2D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336A5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27BC5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141C3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2E993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5C4EE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DC3276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C49E5B5"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335" w:type="pct"/>
            <w:vAlign w:val="bottom"/>
          </w:tcPr>
          <w:p w14:paraId="09FE12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61" w:type="pct"/>
            <w:vAlign w:val="bottom"/>
          </w:tcPr>
          <w:p w14:paraId="732B63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6299EA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5CC20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0</w:t>
            </w:r>
          </w:p>
        </w:tc>
        <w:tc>
          <w:tcPr>
            <w:tcW w:w="361" w:type="pct"/>
            <w:vAlign w:val="bottom"/>
          </w:tcPr>
          <w:p w14:paraId="4314FB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16F983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D48E0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w:t>
            </w:r>
          </w:p>
        </w:tc>
        <w:tc>
          <w:tcPr>
            <w:tcW w:w="361" w:type="pct"/>
            <w:vAlign w:val="bottom"/>
          </w:tcPr>
          <w:p w14:paraId="6FE67B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4" w:type="pct"/>
          </w:tcPr>
          <w:p w14:paraId="782991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6F0190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CB29ED"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335" w:type="pct"/>
          </w:tcPr>
          <w:p w14:paraId="77145A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2CE1B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7F291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FC7D2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FE35C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05BD3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DDEDB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998CA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59C44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62C1B6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3FC5771"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22B34B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35A3E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80B38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1913C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BC4CF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856E3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84FD6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9E533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8E78D8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E45CF8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24F9B7"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335" w:type="pct"/>
            <w:vAlign w:val="bottom"/>
          </w:tcPr>
          <w:p w14:paraId="568CC8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71F4F3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5D35F7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A5217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61" w:type="pct"/>
          </w:tcPr>
          <w:p w14:paraId="3A6E2B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2F8601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2EE5E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4DB192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4" w:type="pct"/>
          </w:tcPr>
          <w:p w14:paraId="306002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46609D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737D37A"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335" w:type="pct"/>
          </w:tcPr>
          <w:p w14:paraId="03B8A9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E5E31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E98B08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2B9DD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F620E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FD992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8E4BC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A3354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E4A53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7E1685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9936560"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335" w:type="pct"/>
          </w:tcPr>
          <w:p w14:paraId="06A4F48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0145EB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263F0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F125A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E2B9C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A17BF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C2B3A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16377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FF07C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250589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6D95AB"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335" w:type="pct"/>
          </w:tcPr>
          <w:p w14:paraId="5013B1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1E9959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7C0EFE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64D00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8</w:t>
            </w:r>
          </w:p>
        </w:tc>
        <w:tc>
          <w:tcPr>
            <w:tcW w:w="361" w:type="pct"/>
          </w:tcPr>
          <w:p w14:paraId="330F63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3" w:type="pct"/>
          </w:tcPr>
          <w:p w14:paraId="705BA9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77263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61" w:type="pct"/>
          </w:tcPr>
          <w:p w14:paraId="4A5723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264" w:type="pct"/>
          </w:tcPr>
          <w:p w14:paraId="0BF648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F1F015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F6376F7"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335" w:type="pct"/>
          </w:tcPr>
          <w:p w14:paraId="05D7C0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112AF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4DFDC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B2B80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EECEF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2B4EA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19D40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8D290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0F055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3212A5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382E57B"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335" w:type="pct"/>
          </w:tcPr>
          <w:p w14:paraId="5FAA84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B9A29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42837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5EC77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BBD0E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ED3B7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B419C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F119D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1D13D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2B5A88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A623207"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335" w:type="pct"/>
          </w:tcPr>
          <w:p w14:paraId="242642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7</w:t>
            </w:r>
          </w:p>
        </w:tc>
        <w:tc>
          <w:tcPr>
            <w:tcW w:w="361" w:type="pct"/>
          </w:tcPr>
          <w:p w14:paraId="6ACC9B2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466968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54DFE8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CEE9F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97BEC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23A0F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8607E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8D65C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869AD1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E0EFF5D"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335" w:type="pct"/>
            <w:vAlign w:val="bottom"/>
          </w:tcPr>
          <w:p w14:paraId="40674E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6</w:t>
            </w:r>
          </w:p>
        </w:tc>
        <w:tc>
          <w:tcPr>
            <w:tcW w:w="361" w:type="pct"/>
          </w:tcPr>
          <w:p w14:paraId="56441B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0)</w:t>
            </w:r>
          </w:p>
        </w:tc>
        <w:tc>
          <w:tcPr>
            <w:tcW w:w="263" w:type="pct"/>
          </w:tcPr>
          <w:p w14:paraId="0DDBEC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8FE59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0C8B1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E3EBD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7F726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82F23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D92EB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CB6B73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922FF03"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335" w:type="pct"/>
          </w:tcPr>
          <w:p w14:paraId="0E9DE8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61" w:type="pct"/>
          </w:tcPr>
          <w:p w14:paraId="5AFC1B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263" w:type="pct"/>
          </w:tcPr>
          <w:p w14:paraId="14AFC3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5D968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07EDD5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DFD4B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93847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F2DCF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B7118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26C1A2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89EEEE0"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335" w:type="pct"/>
            <w:vAlign w:val="bottom"/>
          </w:tcPr>
          <w:p w14:paraId="043EEE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7D60D5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06DD6D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77C9C2B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3FA2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E412F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5C6F8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453F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4A895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67FA7F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834F821"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335" w:type="pct"/>
            <w:vAlign w:val="bottom"/>
          </w:tcPr>
          <w:p w14:paraId="331FE4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5</w:t>
            </w:r>
          </w:p>
        </w:tc>
        <w:tc>
          <w:tcPr>
            <w:tcW w:w="361" w:type="pct"/>
          </w:tcPr>
          <w:p w14:paraId="69854C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63" w:type="pct"/>
          </w:tcPr>
          <w:p w14:paraId="39E46D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B502F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E4CA6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DAF21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2AD08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33A57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0382F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496FE5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A5A7608"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5B6EF4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w:t>
            </w:r>
          </w:p>
        </w:tc>
        <w:tc>
          <w:tcPr>
            <w:tcW w:w="361" w:type="pct"/>
          </w:tcPr>
          <w:p w14:paraId="4AA902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50C30F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63713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A0302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095C8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D3C79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3FFDC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9CE26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CA7E32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A92BB9"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37FF2E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3A00E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vAlign w:val="bottom"/>
          </w:tcPr>
          <w:p w14:paraId="3E5905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83EEB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61" w:type="pct"/>
          </w:tcPr>
          <w:p w14:paraId="20E4EE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263" w:type="pct"/>
          </w:tcPr>
          <w:p w14:paraId="098D08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29A03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987A0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316CC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26B7C4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C18EA7"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3F8A8D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417202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DDB80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8E545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EA028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13185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3DCAE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40D84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596BA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6F2F45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8B928D"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335" w:type="pct"/>
            <w:vAlign w:val="bottom"/>
          </w:tcPr>
          <w:p w14:paraId="5581EE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749970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D6CC3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0A3F6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D4551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75CD5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7127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3118C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334772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1E2DFB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195AED0"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335" w:type="pct"/>
          </w:tcPr>
          <w:p w14:paraId="266034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3C29C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BF5F0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50A19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7B52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924A3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D92A08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61" w:type="pct"/>
          </w:tcPr>
          <w:p w14:paraId="0D24FA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5EA598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288946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7AD25A7"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588A5E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F45C4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28899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D7CB5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438A6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C5687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EA1F7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61" w:type="pct"/>
          </w:tcPr>
          <w:p w14:paraId="56A9C9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4" w:type="pct"/>
          </w:tcPr>
          <w:p w14:paraId="4A999F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9351A9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CB29913"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335" w:type="pct"/>
          </w:tcPr>
          <w:p w14:paraId="7AA73D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CE89E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31C20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91F42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F4244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C47FB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087C7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0</w:t>
            </w:r>
          </w:p>
        </w:tc>
        <w:tc>
          <w:tcPr>
            <w:tcW w:w="361" w:type="pct"/>
          </w:tcPr>
          <w:p w14:paraId="040A96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2544BDE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132A46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49A8A8"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335" w:type="pct"/>
          </w:tcPr>
          <w:p w14:paraId="55D82F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1AD39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D9372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CAE46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4E57EB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33C39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8722F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4</w:t>
            </w:r>
          </w:p>
        </w:tc>
        <w:tc>
          <w:tcPr>
            <w:tcW w:w="361" w:type="pct"/>
          </w:tcPr>
          <w:p w14:paraId="6FA1BF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4" w:type="pct"/>
          </w:tcPr>
          <w:p w14:paraId="2B4D57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B5B503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EDA72BE"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335" w:type="pct"/>
          </w:tcPr>
          <w:p w14:paraId="3D709C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43633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E6522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8E5DC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551A97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8DEB7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433F47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52</w:t>
            </w:r>
          </w:p>
        </w:tc>
        <w:tc>
          <w:tcPr>
            <w:tcW w:w="361" w:type="pct"/>
          </w:tcPr>
          <w:p w14:paraId="6DA369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4" w:type="pct"/>
          </w:tcPr>
          <w:p w14:paraId="311706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F665EC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921E7B6"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04C309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495A2CB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vAlign w:val="bottom"/>
          </w:tcPr>
          <w:p w14:paraId="237369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DB5D7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640B5D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31AD7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7C327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74D6DF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725203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D4B0D5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54EA82D"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335" w:type="pct"/>
            <w:vAlign w:val="bottom"/>
          </w:tcPr>
          <w:p w14:paraId="55967C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093100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7F874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1A26B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5F0F1A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6186D7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CF5A3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4684ED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7485D50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60A5BB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34BB6AB"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335" w:type="pct"/>
            <w:vAlign w:val="bottom"/>
          </w:tcPr>
          <w:p w14:paraId="1AABA5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5</w:t>
            </w:r>
          </w:p>
        </w:tc>
        <w:tc>
          <w:tcPr>
            <w:tcW w:w="361" w:type="pct"/>
            <w:vAlign w:val="bottom"/>
          </w:tcPr>
          <w:p w14:paraId="460552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63" w:type="pct"/>
          </w:tcPr>
          <w:p w14:paraId="552C00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42758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3.32</w:t>
            </w:r>
          </w:p>
        </w:tc>
        <w:tc>
          <w:tcPr>
            <w:tcW w:w="361" w:type="pct"/>
            <w:vAlign w:val="bottom"/>
          </w:tcPr>
          <w:p w14:paraId="448AFB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263" w:type="pct"/>
          </w:tcPr>
          <w:p w14:paraId="22EAA5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ED99B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5</w:t>
            </w:r>
          </w:p>
        </w:tc>
        <w:tc>
          <w:tcPr>
            <w:tcW w:w="361" w:type="pct"/>
            <w:vAlign w:val="bottom"/>
          </w:tcPr>
          <w:p w14:paraId="1D3C85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1)</w:t>
            </w:r>
          </w:p>
        </w:tc>
        <w:tc>
          <w:tcPr>
            <w:tcW w:w="264" w:type="pct"/>
          </w:tcPr>
          <w:p w14:paraId="35D4F6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05AB60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66E72E0" w14:textId="77777777" w:rsidR="00B947F6" w:rsidRPr="009106F1" w:rsidRDefault="00B947F6" w:rsidP="00E1481F">
            <w:pPr>
              <w:rPr>
                <w:rFonts w:cstheme="minorHAnsi"/>
                <w:i/>
                <w:iCs/>
                <w:sz w:val="24"/>
                <w:szCs w:val="24"/>
              </w:rPr>
            </w:pPr>
          </w:p>
        </w:tc>
        <w:tc>
          <w:tcPr>
            <w:tcW w:w="335" w:type="pct"/>
          </w:tcPr>
          <w:p w14:paraId="2639AF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E1271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49BEA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C9117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54E2E8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35B49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02490D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5D62C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48654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9D257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0719D7" w14:textId="77777777" w:rsidR="00B947F6" w:rsidRPr="009106F1" w:rsidRDefault="00B947F6" w:rsidP="00E1481F">
            <w:pPr>
              <w:rPr>
                <w:rFonts w:cstheme="minorHAnsi"/>
                <w:sz w:val="24"/>
                <w:szCs w:val="24"/>
              </w:rPr>
            </w:pPr>
            <w:r w:rsidRPr="009106F1">
              <w:rPr>
                <w:rFonts w:cstheme="minorHAnsi"/>
                <w:sz w:val="24"/>
                <w:szCs w:val="24"/>
              </w:rPr>
              <w:t>School</w:t>
            </w:r>
          </w:p>
        </w:tc>
        <w:tc>
          <w:tcPr>
            <w:tcW w:w="335" w:type="pct"/>
          </w:tcPr>
          <w:p w14:paraId="727736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26E09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25CE0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015E1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28680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CF7B9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8E2F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7D336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CDDCA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3343BB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EB44BA2"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335" w:type="pct"/>
          </w:tcPr>
          <w:p w14:paraId="75C65F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63DBB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95D76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19F10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E492B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81703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5F6C6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7362E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49DC2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F272CB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5E30430"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335" w:type="pct"/>
          </w:tcPr>
          <w:p w14:paraId="01248E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726F9E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F2936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B2A93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B77DF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0B9A3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CB9C4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DA681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7CC99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0A8AA9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CEC1A56"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335" w:type="pct"/>
            <w:vAlign w:val="bottom"/>
          </w:tcPr>
          <w:p w14:paraId="38BB40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61" w:type="pct"/>
            <w:vAlign w:val="bottom"/>
          </w:tcPr>
          <w:p w14:paraId="02AAAC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3" w:type="pct"/>
          </w:tcPr>
          <w:p w14:paraId="6899AF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AF448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3</w:t>
            </w:r>
          </w:p>
        </w:tc>
        <w:tc>
          <w:tcPr>
            <w:tcW w:w="361" w:type="pct"/>
            <w:vAlign w:val="bottom"/>
          </w:tcPr>
          <w:p w14:paraId="388875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3" w:type="pct"/>
          </w:tcPr>
          <w:p w14:paraId="660C6F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61674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94</w:t>
            </w:r>
          </w:p>
        </w:tc>
        <w:tc>
          <w:tcPr>
            <w:tcW w:w="361" w:type="pct"/>
            <w:vAlign w:val="bottom"/>
          </w:tcPr>
          <w:p w14:paraId="2685ED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264" w:type="pct"/>
          </w:tcPr>
          <w:p w14:paraId="7AF268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A2223F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1A663C4" w14:textId="77777777" w:rsidR="00B947F6" w:rsidRPr="009106F1" w:rsidRDefault="00B947F6" w:rsidP="00E1481F">
            <w:pPr>
              <w:rPr>
                <w:rFonts w:cstheme="minorHAnsi"/>
                <w:sz w:val="24"/>
                <w:szCs w:val="24"/>
              </w:rPr>
            </w:pPr>
            <w:r w:rsidRPr="009106F1">
              <w:rPr>
                <w:rFonts w:cstheme="minorHAnsi"/>
                <w:sz w:val="24"/>
                <w:szCs w:val="24"/>
              </w:rPr>
              <w:t>Sex</w:t>
            </w:r>
          </w:p>
        </w:tc>
        <w:tc>
          <w:tcPr>
            <w:tcW w:w="335" w:type="pct"/>
          </w:tcPr>
          <w:p w14:paraId="074E0D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85784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07239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91775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3F513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BF475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C5B21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F1510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621CF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C5779A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ACA72A0"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439C51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EE79D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68326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067A7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396A3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517DB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F571A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B8DD2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AC540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6B4145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2E26A5C"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335" w:type="pct"/>
            <w:vAlign w:val="bottom"/>
          </w:tcPr>
          <w:p w14:paraId="231726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7</w:t>
            </w:r>
          </w:p>
        </w:tc>
        <w:tc>
          <w:tcPr>
            <w:tcW w:w="361" w:type="pct"/>
            <w:vAlign w:val="bottom"/>
          </w:tcPr>
          <w:p w14:paraId="4A39AA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2146F5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A38E2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5</w:t>
            </w:r>
          </w:p>
        </w:tc>
        <w:tc>
          <w:tcPr>
            <w:tcW w:w="361" w:type="pct"/>
          </w:tcPr>
          <w:p w14:paraId="33495A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201425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FDEDF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6</w:t>
            </w:r>
          </w:p>
        </w:tc>
        <w:tc>
          <w:tcPr>
            <w:tcW w:w="361" w:type="pct"/>
          </w:tcPr>
          <w:p w14:paraId="641F18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17F395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4FE6FE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57E7971"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335" w:type="pct"/>
          </w:tcPr>
          <w:p w14:paraId="1005EA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E0F57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DAF07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EB274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F3027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565D8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F2873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DD427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EEDD4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15079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186B68"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335" w:type="pct"/>
          </w:tcPr>
          <w:p w14:paraId="13DD30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7A8CE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21174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2A09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6957A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F76C0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9BDE8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58B86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74C600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631B23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0D06FB1"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335" w:type="pct"/>
          </w:tcPr>
          <w:p w14:paraId="775992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6</w:t>
            </w:r>
          </w:p>
        </w:tc>
        <w:tc>
          <w:tcPr>
            <w:tcW w:w="361" w:type="pct"/>
          </w:tcPr>
          <w:p w14:paraId="424F36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73E69C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0FCA2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61" w:type="pct"/>
          </w:tcPr>
          <w:p w14:paraId="26F28F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427C84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DE5B6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8</w:t>
            </w:r>
          </w:p>
        </w:tc>
        <w:tc>
          <w:tcPr>
            <w:tcW w:w="361" w:type="pct"/>
          </w:tcPr>
          <w:p w14:paraId="30A129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31BBA1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3C9DBD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B8E6B21"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335" w:type="pct"/>
          </w:tcPr>
          <w:p w14:paraId="61B09C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F74314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7929A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E2EAB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F6B39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F9023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79D59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A8345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90A86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7CC972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20488A0"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335" w:type="pct"/>
          </w:tcPr>
          <w:p w14:paraId="02FA25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1858A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B2B3A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4679D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611D3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4EF72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1158F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32663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2B93F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A0951F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ECF2694"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335" w:type="pct"/>
            <w:vAlign w:val="bottom"/>
          </w:tcPr>
          <w:p w14:paraId="6C07E8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7</w:t>
            </w:r>
          </w:p>
        </w:tc>
        <w:tc>
          <w:tcPr>
            <w:tcW w:w="361" w:type="pct"/>
          </w:tcPr>
          <w:p w14:paraId="06634C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2A8D27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42D7B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FEE6C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8D281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ECD14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CAA10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338ED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C65C86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29AF434"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335" w:type="pct"/>
            <w:vAlign w:val="bottom"/>
          </w:tcPr>
          <w:p w14:paraId="3D976F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16</w:t>
            </w:r>
          </w:p>
        </w:tc>
        <w:tc>
          <w:tcPr>
            <w:tcW w:w="361" w:type="pct"/>
          </w:tcPr>
          <w:p w14:paraId="75AD5C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3" w:type="pct"/>
          </w:tcPr>
          <w:p w14:paraId="16B3CB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A896D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5304A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8A6D0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2A1C9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3BC4F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A45A2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740316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C5D36F"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335" w:type="pct"/>
          </w:tcPr>
          <w:p w14:paraId="7B4D36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1</w:t>
            </w:r>
          </w:p>
        </w:tc>
        <w:tc>
          <w:tcPr>
            <w:tcW w:w="361" w:type="pct"/>
          </w:tcPr>
          <w:p w14:paraId="5C2213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2247D1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833DE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8EF2C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A80CA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9E255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B022E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DB72C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CCDDB2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4B3716A"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335" w:type="pct"/>
          </w:tcPr>
          <w:p w14:paraId="5312D0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6</w:t>
            </w:r>
          </w:p>
        </w:tc>
        <w:tc>
          <w:tcPr>
            <w:tcW w:w="361" w:type="pct"/>
          </w:tcPr>
          <w:p w14:paraId="13C8C13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17A9FC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6F5434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7A0D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17581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3E40F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F3C74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D4DCD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7A846D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05C84C9"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335" w:type="pct"/>
            <w:vAlign w:val="bottom"/>
          </w:tcPr>
          <w:p w14:paraId="285F00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9</w:t>
            </w:r>
          </w:p>
        </w:tc>
        <w:tc>
          <w:tcPr>
            <w:tcW w:w="361" w:type="pct"/>
          </w:tcPr>
          <w:p w14:paraId="5F9A043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2A1D3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0529B4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BF2B7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96E2C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2A1D78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5D6F2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22F32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972FF2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B1EA9C"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0D825A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8</w:t>
            </w:r>
          </w:p>
        </w:tc>
        <w:tc>
          <w:tcPr>
            <w:tcW w:w="361" w:type="pct"/>
          </w:tcPr>
          <w:p w14:paraId="5CD04B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DF867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7D9C72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5EF3F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66433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D09FE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373B2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88F38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9E13CF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BB4AA61"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6CF932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2F0A2B2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4273A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FFB78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6</w:t>
            </w:r>
          </w:p>
        </w:tc>
        <w:tc>
          <w:tcPr>
            <w:tcW w:w="361" w:type="pct"/>
          </w:tcPr>
          <w:p w14:paraId="4D4784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263" w:type="pct"/>
          </w:tcPr>
          <w:p w14:paraId="4BBC98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1D31B1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664CC5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33FF72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DBC132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0EC78B8"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0ADFEC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4B6EC9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44062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51934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FCD0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7DB74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91989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3B6A7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154CF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FD09B3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3376469" w14:textId="77777777" w:rsidR="00B947F6" w:rsidRPr="009106F1" w:rsidRDefault="00B947F6" w:rsidP="00E1481F">
            <w:pPr>
              <w:rPr>
                <w:rFonts w:cstheme="minorHAnsi"/>
                <w:i/>
                <w:iCs/>
                <w:sz w:val="24"/>
                <w:szCs w:val="24"/>
              </w:rPr>
            </w:pPr>
            <w:r w:rsidRPr="009106F1">
              <w:rPr>
                <w:rFonts w:cstheme="minorHAnsi"/>
                <w:i/>
                <w:iCs/>
                <w:sz w:val="24"/>
                <w:szCs w:val="24"/>
              </w:rPr>
              <w:t xml:space="preserve">  Professional</w:t>
            </w:r>
          </w:p>
        </w:tc>
        <w:tc>
          <w:tcPr>
            <w:tcW w:w="335" w:type="pct"/>
            <w:vAlign w:val="bottom"/>
          </w:tcPr>
          <w:p w14:paraId="1F13D9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79306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E6758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BB89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E924E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DE396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0638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CA54C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4C792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555562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0E081E6" w14:textId="77777777" w:rsidR="00B947F6" w:rsidRPr="009106F1" w:rsidRDefault="00B947F6" w:rsidP="00E1481F">
            <w:pPr>
              <w:rPr>
                <w:rFonts w:cstheme="minorHAnsi"/>
                <w:i/>
                <w:iCs/>
                <w:sz w:val="24"/>
                <w:szCs w:val="24"/>
              </w:rPr>
            </w:pPr>
            <w:r w:rsidRPr="009106F1">
              <w:rPr>
                <w:rFonts w:cstheme="minorHAnsi"/>
                <w:i/>
                <w:iCs/>
                <w:sz w:val="24"/>
                <w:szCs w:val="24"/>
              </w:rPr>
              <w:t xml:space="preserve">  Managerial and Technical</w:t>
            </w:r>
          </w:p>
        </w:tc>
        <w:tc>
          <w:tcPr>
            <w:tcW w:w="335" w:type="pct"/>
          </w:tcPr>
          <w:p w14:paraId="1FE42F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FFA08A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062BEB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E001E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593C1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0847A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55462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7</w:t>
            </w:r>
          </w:p>
        </w:tc>
        <w:tc>
          <w:tcPr>
            <w:tcW w:w="361" w:type="pct"/>
          </w:tcPr>
          <w:p w14:paraId="1144EE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4)</w:t>
            </w:r>
          </w:p>
        </w:tc>
        <w:tc>
          <w:tcPr>
            <w:tcW w:w="264" w:type="pct"/>
          </w:tcPr>
          <w:p w14:paraId="1C85D5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ABAF0E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5D7B658" w14:textId="77777777" w:rsidR="00B947F6" w:rsidRPr="009106F1" w:rsidRDefault="00B947F6" w:rsidP="00E1481F">
            <w:pPr>
              <w:rPr>
                <w:rFonts w:cstheme="minorHAnsi"/>
                <w:i/>
                <w:iCs/>
                <w:sz w:val="24"/>
                <w:szCs w:val="24"/>
              </w:rPr>
            </w:pPr>
            <w:r w:rsidRPr="009106F1">
              <w:rPr>
                <w:rFonts w:cstheme="minorHAnsi"/>
                <w:i/>
                <w:iCs/>
                <w:sz w:val="24"/>
                <w:szCs w:val="24"/>
              </w:rPr>
              <w:lastRenderedPageBreak/>
              <w:t xml:space="preserve">  Skilled Non-Manual</w:t>
            </w:r>
          </w:p>
        </w:tc>
        <w:tc>
          <w:tcPr>
            <w:tcW w:w="335" w:type="pct"/>
          </w:tcPr>
          <w:p w14:paraId="7F7B18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0575D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298C4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B1F0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A536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D6AF1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5AB77B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7</w:t>
            </w:r>
          </w:p>
        </w:tc>
        <w:tc>
          <w:tcPr>
            <w:tcW w:w="361" w:type="pct"/>
          </w:tcPr>
          <w:p w14:paraId="4BF7788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264" w:type="pct"/>
          </w:tcPr>
          <w:p w14:paraId="6FD7F4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977593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0B91874"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Manual</w:t>
            </w:r>
          </w:p>
        </w:tc>
        <w:tc>
          <w:tcPr>
            <w:tcW w:w="335" w:type="pct"/>
          </w:tcPr>
          <w:p w14:paraId="57EBCC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1699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A154E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E7D69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C3C18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877E1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4A1651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57</w:t>
            </w:r>
          </w:p>
        </w:tc>
        <w:tc>
          <w:tcPr>
            <w:tcW w:w="361" w:type="pct"/>
          </w:tcPr>
          <w:p w14:paraId="55546B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264" w:type="pct"/>
          </w:tcPr>
          <w:p w14:paraId="22BDE1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54F34C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2A7AF8A" w14:textId="77777777" w:rsidR="00B947F6" w:rsidRPr="009106F1" w:rsidRDefault="00B947F6" w:rsidP="00E1481F">
            <w:pPr>
              <w:rPr>
                <w:rFonts w:cstheme="minorHAnsi"/>
                <w:i/>
                <w:iCs/>
                <w:sz w:val="24"/>
                <w:szCs w:val="24"/>
              </w:rPr>
            </w:pPr>
            <w:r w:rsidRPr="009106F1">
              <w:rPr>
                <w:rFonts w:cstheme="minorHAnsi"/>
                <w:i/>
                <w:iCs/>
                <w:sz w:val="24"/>
                <w:szCs w:val="24"/>
              </w:rPr>
              <w:t xml:space="preserve">  Partly Skilled</w:t>
            </w:r>
          </w:p>
        </w:tc>
        <w:tc>
          <w:tcPr>
            <w:tcW w:w="335" w:type="pct"/>
          </w:tcPr>
          <w:p w14:paraId="1605F8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E2C8E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E70C5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7430E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28F71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3FB8B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43284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w:t>
            </w:r>
          </w:p>
        </w:tc>
        <w:tc>
          <w:tcPr>
            <w:tcW w:w="361" w:type="pct"/>
          </w:tcPr>
          <w:p w14:paraId="51177E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264" w:type="pct"/>
          </w:tcPr>
          <w:p w14:paraId="0D4E06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4C63B7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AA78C21" w14:textId="77777777" w:rsidR="00B947F6" w:rsidRPr="009106F1" w:rsidRDefault="00B947F6" w:rsidP="00E1481F">
            <w:pPr>
              <w:rPr>
                <w:rFonts w:cstheme="minorHAnsi"/>
                <w:i/>
                <w:iCs/>
                <w:sz w:val="24"/>
                <w:szCs w:val="24"/>
              </w:rPr>
            </w:pPr>
            <w:r w:rsidRPr="009106F1">
              <w:rPr>
                <w:rFonts w:cstheme="minorHAnsi"/>
                <w:i/>
                <w:iCs/>
                <w:sz w:val="24"/>
                <w:szCs w:val="24"/>
              </w:rPr>
              <w:t xml:space="preserve">  Unskilled</w:t>
            </w:r>
          </w:p>
        </w:tc>
        <w:tc>
          <w:tcPr>
            <w:tcW w:w="335" w:type="pct"/>
          </w:tcPr>
          <w:p w14:paraId="18B7BA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B8580F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BB17C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30866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43F77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1CA23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2C493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86</w:t>
            </w:r>
          </w:p>
        </w:tc>
        <w:tc>
          <w:tcPr>
            <w:tcW w:w="361" w:type="pct"/>
          </w:tcPr>
          <w:p w14:paraId="1A4943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07A94B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451537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3E45358"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295E2E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1D218B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AE8A2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9A040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53E0D6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738445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47777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6625181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381979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A7A6A9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EFC4ABB"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335" w:type="pct"/>
            <w:vAlign w:val="bottom"/>
          </w:tcPr>
          <w:p w14:paraId="2FCBD8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3A4AF2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68532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8D39C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493399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B8917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56547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vAlign w:val="bottom"/>
          </w:tcPr>
          <w:p w14:paraId="0963F9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5B58D8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B9BE20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557996A"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335" w:type="pct"/>
            <w:vAlign w:val="bottom"/>
          </w:tcPr>
          <w:p w14:paraId="4CA555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9</w:t>
            </w:r>
          </w:p>
        </w:tc>
        <w:tc>
          <w:tcPr>
            <w:tcW w:w="361" w:type="pct"/>
            <w:vAlign w:val="bottom"/>
          </w:tcPr>
          <w:p w14:paraId="7DDB0D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63" w:type="pct"/>
          </w:tcPr>
          <w:p w14:paraId="5797F2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B3326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76</w:t>
            </w:r>
          </w:p>
        </w:tc>
        <w:tc>
          <w:tcPr>
            <w:tcW w:w="361" w:type="pct"/>
            <w:vAlign w:val="bottom"/>
          </w:tcPr>
          <w:p w14:paraId="745BE1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263" w:type="pct"/>
          </w:tcPr>
          <w:p w14:paraId="03E1B8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0576A3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4</w:t>
            </w:r>
          </w:p>
        </w:tc>
        <w:tc>
          <w:tcPr>
            <w:tcW w:w="361" w:type="pct"/>
            <w:vAlign w:val="bottom"/>
          </w:tcPr>
          <w:p w14:paraId="336A8F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264" w:type="pct"/>
          </w:tcPr>
          <w:p w14:paraId="1A098E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74A1F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63A8401" w14:textId="77777777" w:rsidR="00B947F6" w:rsidRPr="009106F1" w:rsidRDefault="00B947F6" w:rsidP="00E1481F">
            <w:pPr>
              <w:rPr>
                <w:rFonts w:cstheme="minorHAnsi"/>
                <w:sz w:val="24"/>
                <w:szCs w:val="24"/>
              </w:rPr>
            </w:pPr>
          </w:p>
        </w:tc>
        <w:tc>
          <w:tcPr>
            <w:tcW w:w="335" w:type="pct"/>
          </w:tcPr>
          <w:p w14:paraId="2DE6D8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BFA71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1D526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93ED4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A6646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0A7F4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654E7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3846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13F8B5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DFB863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A015DC" w14:textId="77777777" w:rsidR="00B947F6" w:rsidRPr="009106F1" w:rsidRDefault="00B947F6" w:rsidP="00E1481F">
            <w:pPr>
              <w:rPr>
                <w:rFonts w:cstheme="minorHAnsi"/>
                <w:i/>
                <w:iCs/>
                <w:sz w:val="24"/>
                <w:szCs w:val="24"/>
              </w:rPr>
            </w:pPr>
            <w:r w:rsidRPr="009106F1">
              <w:rPr>
                <w:rFonts w:cstheme="minorHAnsi"/>
                <w:sz w:val="24"/>
                <w:szCs w:val="24"/>
              </w:rPr>
              <w:t>Training &amp; Apprenticeships</w:t>
            </w:r>
          </w:p>
        </w:tc>
        <w:tc>
          <w:tcPr>
            <w:tcW w:w="335" w:type="pct"/>
          </w:tcPr>
          <w:p w14:paraId="75734B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32718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DD655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2A583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2AB93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B5846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4A482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63700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70F38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0EB6D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559128C"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335" w:type="pct"/>
          </w:tcPr>
          <w:p w14:paraId="552956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DE978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0CBF8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C02C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198F0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35677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73E50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CB39E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1D12E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0C41AB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CD6842"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335" w:type="pct"/>
          </w:tcPr>
          <w:p w14:paraId="4D25A6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87C3B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10DCA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2763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72C1F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2D029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DC70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1D59C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AEFE8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4F1B43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E4157BC"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335" w:type="pct"/>
            <w:vAlign w:val="bottom"/>
          </w:tcPr>
          <w:p w14:paraId="2BCFBA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61" w:type="pct"/>
            <w:vAlign w:val="bottom"/>
          </w:tcPr>
          <w:p w14:paraId="5B25AD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4F899B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D2A7A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11997D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3" w:type="pct"/>
          </w:tcPr>
          <w:p w14:paraId="488187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2C326A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25362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264" w:type="pct"/>
          </w:tcPr>
          <w:p w14:paraId="29712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0CFC0C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9B88EE"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335" w:type="pct"/>
          </w:tcPr>
          <w:p w14:paraId="24E102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728F1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8C33D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52827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06D89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55377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E2E1C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A0404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571EB9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A28924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D2403B6"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79AF40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534656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4C6CB2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1072FF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BC6C0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62C8B0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81615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235A3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2EBB153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CD0D86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1807E57"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335" w:type="pct"/>
            <w:vAlign w:val="bottom"/>
          </w:tcPr>
          <w:p w14:paraId="197BB39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61" w:type="pct"/>
          </w:tcPr>
          <w:p w14:paraId="39A45A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713598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02CE6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w:t>
            </w:r>
          </w:p>
        </w:tc>
        <w:tc>
          <w:tcPr>
            <w:tcW w:w="361" w:type="pct"/>
          </w:tcPr>
          <w:p w14:paraId="458815A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3" w:type="pct"/>
          </w:tcPr>
          <w:p w14:paraId="10B3B3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904F3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w:t>
            </w:r>
          </w:p>
        </w:tc>
        <w:tc>
          <w:tcPr>
            <w:tcW w:w="361" w:type="pct"/>
          </w:tcPr>
          <w:p w14:paraId="2DEFC2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264" w:type="pct"/>
          </w:tcPr>
          <w:p w14:paraId="62088B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092961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0BB093"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335" w:type="pct"/>
          </w:tcPr>
          <w:p w14:paraId="2281F5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EBA0A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22E834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D6F6E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6E541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41EEF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1CD2F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7923C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0022C2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F0110A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2943817"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335" w:type="pct"/>
          </w:tcPr>
          <w:p w14:paraId="2B387C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10988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5C6BE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47B24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343C0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93FE7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3B31F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9BD65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1E591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BEF3A8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6E87B16"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335" w:type="pct"/>
            <w:vAlign w:val="bottom"/>
          </w:tcPr>
          <w:p w14:paraId="5FC6D0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692AA93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vAlign w:val="bottom"/>
          </w:tcPr>
          <w:p w14:paraId="24A9DA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231D0E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2CD4C3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tcPr>
          <w:p w14:paraId="7956F3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7B897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61" w:type="pct"/>
          </w:tcPr>
          <w:p w14:paraId="1F91CF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4" w:type="pct"/>
          </w:tcPr>
          <w:p w14:paraId="37E088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2F922B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3A47E37" w14:textId="77777777" w:rsidR="00B947F6" w:rsidRPr="009106F1" w:rsidRDefault="00B947F6" w:rsidP="00E1481F">
            <w:pPr>
              <w:rPr>
                <w:rFonts w:cstheme="minorHAnsi"/>
                <w:sz w:val="24"/>
                <w:szCs w:val="24"/>
              </w:rPr>
            </w:pPr>
            <w:r w:rsidRPr="009106F1">
              <w:rPr>
                <w:rFonts w:cstheme="minorHAnsi"/>
                <w:sz w:val="24"/>
                <w:szCs w:val="24"/>
              </w:rPr>
              <w:t>NS-SEC</w:t>
            </w:r>
          </w:p>
        </w:tc>
        <w:tc>
          <w:tcPr>
            <w:tcW w:w="335" w:type="pct"/>
          </w:tcPr>
          <w:p w14:paraId="388B00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7ADD6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30855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1C83F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A3C9D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27FD8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A69A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B704D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3E5F8E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08DCE9F"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AB552D8"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335" w:type="pct"/>
          </w:tcPr>
          <w:p w14:paraId="793801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749524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899E5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3039C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1C9312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148DD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3603F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E8421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3DFF91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44C239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B3C72F8"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335" w:type="pct"/>
          </w:tcPr>
          <w:p w14:paraId="4913595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0</w:t>
            </w:r>
          </w:p>
        </w:tc>
        <w:tc>
          <w:tcPr>
            <w:tcW w:w="361" w:type="pct"/>
          </w:tcPr>
          <w:p w14:paraId="0656BF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vAlign w:val="bottom"/>
          </w:tcPr>
          <w:p w14:paraId="48EC909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673F1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904DD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AAC5F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1EB8A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41E31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550B5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819B24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37FDEBF0"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335" w:type="pct"/>
            <w:vAlign w:val="bottom"/>
          </w:tcPr>
          <w:p w14:paraId="235123B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61" w:type="pct"/>
          </w:tcPr>
          <w:p w14:paraId="7AD4E3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3" w:type="pct"/>
          </w:tcPr>
          <w:p w14:paraId="542597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2A42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D483C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7501C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76A9F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08156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CF1EC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B346F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CD94AA0"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335" w:type="pct"/>
          </w:tcPr>
          <w:p w14:paraId="5710A7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61" w:type="pct"/>
          </w:tcPr>
          <w:p w14:paraId="34E870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tcPr>
          <w:p w14:paraId="541DE0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938B9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028AB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3400F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B93DE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2D694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D1AE0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AB6C78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5B55EB7"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335" w:type="pct"/>
            <w:vAlign w:val="bottom"/>
          </w:tcPr>
          <w:p w14:paraId="69FF40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61" w:type="pct"/>
          </w:tcPr>
          <w:p w14:paraId="005F82D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6B2BFC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195C2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96651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563DD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33577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52707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35481E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21DC0A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11031FF"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335" w:type="pct"/>
          </w:tcPr>
          <w:p w14:paraId="255ADB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61" w:type="pct"/>
          </w:tcPr>
          <w:p w14:paraId="29B025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65A86A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8F9FA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90CB3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742D7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A3F45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86422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4801E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370D7B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A7599F1"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335" w:type="pct"/>
            <w:vAlign w:val="bottom"/>
          </w:tcPr>
          <w:p w14:paraId="1C9F9E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61" w:type="pct"/>
          </w:tcPr>
          <w:p w14:paraId="328BA1F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31D159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476146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9E03F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AE35D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F835F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DF0FA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0C4A8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004B898"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B114AA6"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516985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583C8F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664C9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39783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61" w:type="pct"/>
          </w:tcPr>
          <w:p w14:paraId="66A420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263" w:type="pct"/>
          </w:tcPr>
          <w:p w14:paraId="41828A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7FDE9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2FA6F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0C91CA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4EE369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02A802D"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598419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3BDFF8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A4414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0C619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AB9E0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7D359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218E8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095D5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7F323A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64E528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B06CAA"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335" w:type="pct"/>
            <w:vAlign w:val="bottom"/>
          </w:tcPr>
          <w:p w14:paraId="68455F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4864A5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8348C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2FFF7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0B775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7911DD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D6460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EDF22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143EF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96376CA"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5C00179"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335" w:type="pct"/>
          </w:tcPr>
          <w:p w14:paraId="320533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A61B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B765E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72133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FCDF7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BA463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C9928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1</w:t>
            </w:r>
          </w:p>
        </w:tc>
        <w:tc>
          <w:tcPr>
            <w:tcW w:w="361" w:type="pct"/>
          </w:tcPr>
          <w:p w14:paraId="6AACD3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0342EB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966F9D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7D0FA3A"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671C61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6D760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F962A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ED780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C7210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EFB48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928F4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361" w:type="pct"/>
          </w:tcPr>
          <w:p w14:paraId="033B94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1FC952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80C76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E8A86FD"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335" w:type="pct"/>
          </w:tcPr>
          <w:p w14:paraId="33697D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70FB30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F7BB9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88F03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190D2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BF0A6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A24C5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2</w:t>
            </w:r>
          </w:p>
        </w:tc>
        <w:tc>
          <w:tcPr>
            <w:tcW w:w="361" w:type="pct"/>
          </w:tcPr>
          <w:p w14:paraId="1FC12F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264" w:type="pct"/>
          </w:tcPr>
          <w:p w14:paraId="514198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59098E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36E1999"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335" w:type="pct"/>
          </w:tcPr>
          <w:p w14:paraId="41D8ED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A168F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E92D4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200B78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08DD8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CAE65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0985F1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3</w:t>
            </w:r>
          </w:p>
        </w:tc>
        <w:tc>
          <w:tcPr>
            <w:tcW w:w="361" w:type="pct"/>
          </w:tcPr>
          <w:p w14:paraId="72963E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264" w:type="pct"/>
          </w:tcPr>
          <w:p w14:paraId="08F762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BA9451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6747AA64"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335" w:type="pct"/>
          </w:tcPr>
          <w:p w14:paraId="4360A6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DE262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0E830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69EF3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AEE3D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0BB00B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11842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81</w:t>
            </w:r>
          </w:p>
        </w:tc>
        <w:tc>
          <w:tcPr>
            <w:tcW w:w="361" w:type="pct"/>
          </w:tcPr>
          <w:p w14:paraId="7AB47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78345B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B17EA4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CCF3A6"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0CAC15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40B437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CCAF4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7111A3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4CB060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257FA7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2D3723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vAlign w:val="bottom"/>
          </w:tcPr>
          <w:p w14:paraId="37698B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670EBA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56C4D8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F834F9B" w14:textId="77777777" w:rsidR="00B947F6" w:rsidRPr="009106F1" w:rsidRDefault="00B947F6" w:rsidP="00E1481F">
            <w:pPr>
              <w:rPr>
                <w:rFonts w:cstheme="minorHAnsi"/>
                <w:i/>
                <w:iCs/>
                <w:sz w:val="24"/>
                <w:szCs w:val="24"/>
              </w:rPr>
            </w:pPr>
            <w:r w:rsidRPr="009106F1">
              <w:rPr>
                <w:rFonts w:cstheme="minorHAnsi"/>
                <w:sz w:val="24"/>
                <w:szCs w:val="24"/>
              </w:rPr>
              <w:t>Math Scores</w:t>
            </w:r>
          </w:p>
        </w:tc>
        <w:tc>
          <w:tcPr>
            <w:tcW w:w="335" w:type="pct"/>
            <w:vAlign w:val="bottom"/>
          </w:tcPr>
          <w:p w14:paraId="0B91AE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6EDD39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7E677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1F8E6C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5E56E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3DD965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828F83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36C62C4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6B9D1C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D8BC6A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6E5FC65"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335" w:type="pct"/>
            <w:vAlign w:val="bottom"/>
          </w:tcPr>
          <w:p w14:paraId="601080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0</w:t>
            </w:r>
          </w:p>
        </w:tc>
        <w:tc>
          <w:tcPr>
            <w:tcW w:w="361" w:type="pct"/>
            <w:vAlign w:val="bottom"/>
          </w:tcPr>
          <w:p w14:paraId="742A88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263" w:type="pct"/>
          </w:tcPr>
          <w:p w14:paraId="1EBF8C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358DE1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35</w:t>
            </w:r>
          </w:p>
        </w:tc>
        <w:tc>
          <w:tcPr>
            <w:tcW w:w="361" w:type="pct"/>
            <w:vAlign w:val="bottom"/>
          </w:tcPr>
          <w:p w14:paraId="1F1196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8)</w:t>
            </w:r>
          </w:p>
        </w:tc>
        <w:tc>
          <w:tcPr>
            <w:tcW w:w="263" w:type="pct"/>
          </w:tcPr>
          <w:p w14:paraId="00C6235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C462E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72</w:t>
            </w:r>
          </w:p>
        </w:tc>
        <w:tc>
          <w:tcPr>
            <w:tcW w:w="361" w:type="pct"/>
            <w:vAlign w:val="bottom"/>
          </w:tcPr>
          <w:p w14:paraId="3B60743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7E577E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2B346E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6503640" w14:textId="77777777" w:rsidR="00B947F6" w:rsidRPr="009106F1" w:rsidRDefault="00B947F6" w:rsidP="00E1481F">
            <w:pPr>
              <w:rPr>
                <w:rFonts w:cstheme="minorHAnsi"/>
                <w:i/>
                <w:iCs/>
                <w:sz w:val="24"/>
                <w:szCs w:val="24"/>
              </w:rPr>
            </w:pPr>
          </w:p>
        </w:tc>
        <w:tc>
          <w:tcPr>
            <w:tcW w:w="335" w:type="pct"/>
          </w:tcPr>
          <w:p w14:paraId="7E3E29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1D509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4C981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18B50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8AF1A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0A903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EFA82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76FE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5F20A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709D5A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2B2C8BB"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335" w:type="pct"/>
          </w:tcPr>
          <w:p w14:paraId="0FCB81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D24CB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790FD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054AC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B781F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A6712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F5079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D4105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2836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5B86D4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F552B99"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335" w:type="pct"/>
          </w:tcPr>
          <w:p w14:paraId="617669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6BCC9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38A13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30AC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F16B6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55F11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B1E4F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4D447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EB8E1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1144A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F44BB98"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335" w:type="pct"/>
          </w:tcPr>
          <w:p w14:paraId="7ADD93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1765A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48A96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3BE8D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04229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53C82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D72FF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FCE91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12BA9C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265681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8419E1"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335" w:type="pct"/>
            <w:vAlign w:val="bottom"/>
          </w:tcPr>
          <w:p w14:paraId="2FE1AA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61" w:type="pct"/>
            <w:vAlign w:val="bottom"/>
          </w:tcPr>
          <w:p w14:paraId="7F5E66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63885B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11A57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2</w:t>
            </w:r>
          </w:p>
        </w:tc>
        <w:tc>
          <w:tcPr>
            <w:tcW w:w="361" w:type="pct"/>
            <w:vAlign w:val="bottom"/>
          </w:tcPr>
          <w:p w14:paraId="6AA11E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42283B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1C8DE0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61" w:type="pct"/>
            <w:vAlign w:val="bottom"/>
          </w:tcPr>
          <w:p w14:paraId="09F07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4" w:type="pct"/>
          </w:tcPr>
          <w:p w14:paraId="69000F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681856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757F055"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335" w:type="pct"/>
          </w:tcPr>
          <w:p w14:paraId="13ABD7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28594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9AE24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8B39B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D663A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5DBE6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2036D3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25FF1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65CF8DD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2087E1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1E712B7"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335" w:type="pct"/>
          </w:tcPr>
          <w:p w14:paraId="68C5B1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033B20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0E5A10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027EA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64B89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1AE1599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2363D5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05DCCD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2D435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381481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AD9755F"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335" w:type="pct"/>
            <w:vAlign w:val="bottom"/>
          </w:tcPr>
          <w:p w14:paraId="43789F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tcPr>
          <w:p w14:paraId="058C7B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7961EA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3C72A6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61" w:type="pct"/>
          </w:tcPr>
          <w:p w14:paraId="1568C8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3" w:type="pct"/>
          </w:tcPr>
          <w:p w14:paraId="6FDF87F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6D712A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tcPr>
          <w:p w14:paraId="29824E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264" w:type="pct"/>
          </w:tcPr>
          <w:p w14:paraId="071173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FAF667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1B82CAB"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335" w:type="pct"/>
          </w:tcPr>
          <w:p w14:paraId="219675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42410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6AAE3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4F187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0FAB2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CAFFD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6992C3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D410A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32E3B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7A8186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6FABFB1"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335" w:type="pct"/>
          </w:tcPr>
          <w:p w14:paraId="1C98C8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2C57C4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E0DF4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8585A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308D5C6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A1E646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AFEE2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5F3847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0D224B1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3CB678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6BE3B0F"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335" w:type="pct"/>
          </w:tcPr>
          <w:p w14:paraId="4AEC75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61" w:type="pct"/>
          </w:tcPr>
          <w:p w14:paraId="6C5571A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3" w:type="pct"/>
          </w:tcPr>
          <w:p w14:paraId="24F64C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7F381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61" w:type="pct"/>
            <w:vAlign w:val="bottom"/>
          </w:tcPr>
          <w:p w14:paraId="73B0DA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263" w:type="pct"/>
          </w:tcPr>
          <w:p w14:paraId="62BBFB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0A6A0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61" w:type="pct"/>
          </w:tcPr>
          <w:p w14:paraId="735CFC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264" w:type="pct"/>
          </w:tcPr>
          <w:p w14:paraId="514BCB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9A5E8A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D4FD1C8"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335" w:type="pct"/>
          </w:tcPr>
          <w:p w14:paraId="4A2FA5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0E9E9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48BBB8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4A72A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C16F9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8808E2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6D9B6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929C2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1210CD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500F49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CDB1387"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335" w:type="pct"/>
          </w:tcPr>
          <w:p w14:paraId="5B88F9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361" w:type="pct"/>
          </w:tcPr>
          <w:p w14:paraId="30C983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3DC8DD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DE11F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2082BF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52FB71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3457B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6BA396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7DDCA7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896928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B4031F"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335" w:type="pct"/>
          </w:tcPr>
          <w:p w14:paraId="74E893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6</w:t>
            </w:r>
          </w:p>
        </w:tc>
        <w:tc>
          <w:tcPr>
            <w:tcW w:w="361" w:type="pct"/>
          </w:tcPr>
          <w:p w14:paraId="197FD8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63" w:type="pct"/>
          </w:tcPr>
          <w:p w14:paraId="58AF9A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63C844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4E954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64CBE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47E3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5F62F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408FD2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2A9FDB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7F5A1E"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335" w:type="pct"/>
            <w:vAlign w:val="bottom"/>
          </w:tcPr>
          <w:p w14:paraId="77B129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9</w:t>
            </w:r>
          </w:p>
        </w:tc>
        <w:tc>
          <w:tcPr>
            <w:tcW w:w="361" w:type="pct"/>
          </w:tcPr>
          <w:p w14:paraId="628D71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8)</w:t>
            </w:r>
          </w:p>
        </w:tc>
        <w:tc>
          <w:tcPr>
            <w:tcW w:w="263" w:type="pct"/>
          </w:tcPr>
          <w:p w14:paraId="6745B1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77BC1C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68E9D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2848E6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FD25B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3FE54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1EF330F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ECF5CF8"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E767592"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335" w:type="pct"/>
            <w:vAlign w:val="bottom"/>
          </w:tcPr>
          <w:p w14:paraId="21894F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361" w:type="pct"/>
          </w:tcPr>
          <w:p w14:paraId="2BAAD7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3" w:type="pct"/>
          </w:tcPr>
          <w:p w14:paraId="541571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5ACCC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613967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72335F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7EC1B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7EE32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08137D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5F7624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42E9B51"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335" w:type="pct"/>
            <w:vAlign w:val="bottom"/>
          </w:tcPr>
          <w:p w14:paraId="2B094A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2</w:t>
            </w:r>
          </w:p>
        </w:tc>
        <w:tc>
          <w:tcPr>
            <w:tcW w:w="361" w:type="pct"/>
          </w:tcPr>
          <w:p w14:paraId="1E8620F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2)</w:t>
            </w:r>
          </w:p>
        </w:tc>
        <w:tc>
          <w:tcPr>
            <w:tcW w:w="263" w:type="pct"/>
          </w:tcPr>
          <w:p w14:paraId="1AAB5C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tcPr>
          <w:p w14:paraId="3B0694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68A1A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B3445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1F67B7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902E8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FA207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B86A96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E817ACF"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335" w:type="pct"/>
            <w:vAlign w:val="bottom"/>
          </w:tcPr>
          <w:p w14:paraId="385122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61" w:type="pct"/>
          </w:tcPr>
          <w:p w14:paraId="1B9FB7A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263" w:type="pct"/>
          </w:tcPr>
          <w:p w14:paraId="59555D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AE399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487379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110A79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59E7D3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2DBAE4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75D51B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6FAF67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81CC0E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335" w:type="pct"/>
            <w:vAlign w:val="bottom"/>
          </w:tcPr>
          <w:p w14:paraId="122085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61" w:type="pct"/>
          </w:tcPr>
          <w:p w14:paraId="04A8B3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8)</w:t>
            </w:r>
          </w:p>
        </w:tc>
        <w:tc>
          <w:tcPr>
            <w:tcW w:w="263" w:type="pct"/>
          </w:tcPr>
          <w:p w14:paraId="56EAB08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482EF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E2EC8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3CEC3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3E29EA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9134C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246738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09A003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4CD7BCA" w14:textId="77777777" w:rsidR="00B947F6" w:rsidRPr="009106F1" w:rsidRDefault="00B947F6" w:rsidP="00E1481F">
            <w:pPr>
              <w:rPr>
                <w:rFonts w:cstheme="minorHAnsi"/>
                <w:sz w:val="24"/>
                <w:szCs w:val="24"/>
              </w:rPr>
            </w:pPr>
            <w:r w:rsidRPr="009106F1">
              <w:rPr>
                <w:rFonts w:cstheme="minorHAnsi"/>
                <w:sz w:val="24"/>
                <w:szCs w:val="24"/>
              </w:rPr>
              <w:t>CAMSIS</w:t>
            </w:r>
          </w:p>
        </w:tc>
        <w:tc>
          <w:tcPr>
            <w:tcW w:w="335" w:type="pct"/>
            <w:vAlign w:val="bottom"/>
          </w:tcPr>
          <w:p w14:paraId="5A1297F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165D100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0B3C13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1ACFF7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tcPr>
          <w:p w14:paraId="376683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263" w:type="pct"/>
          </w:tcPr>
          <w:p w14:paraId="72BF83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8250B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0049A2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4" w:type="pct"/>
          </w:tcPr>
          <w:p w14:paraId="23F888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BC549D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06A15B" w14:textId="77777777" w:rsidR="00B947F6" w:rsidRPr="009106F1" w:rsidRDefault="00B947F6" w:rsidP="00E1481F">
            <w:pPr>
              <w:rPr>
                <w:rFonts w:cstheme="minorHAnsi"/>
                <w:sz w:val="24"/>
                <w:szCs w:val="24"/>
              </w:rPr>
            </w:pPr>
            <w:r w:rsidRPr="009106F1">
              <w:rPr>
                <w:rFonts w:cstheme="minorHAnsi"/>
                <w:sz w:val="24"/>
                <w:szCs w:val="24"/>
              </w:rPr>
              <w:t>RGSC</w:t>
            </w:r>
          </w:p>
        </w:tc>
        <w:tc>
          <w:tcPr>
            <w:tcW w:w="335" w:type="pct"/>
            <w:vAlign w:val="bottom"/>
          </w:tcPr>
          <w:p w14:paraId="3C6911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vAlign w:val="bottom"/>
          </w:tcPr>
          <w:p w14:paraId="25CE55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7BA51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1E896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12E857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675FE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27BCAD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0C45D1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6D853E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A1033A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AAF2502"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335" w:type="pct"/>
            <w:vAlign w:val="bottom"/>
          </w:tcPr>
          <w:p w14:paraId="3C2B9E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vAlign w:val="bottom"/>
          </w:tcPr>
          <w:p w14:paraId="7067FB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02B3E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7613FB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77B2F1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3" w:type="pct"/>
          </w:tcPr>
          <w:p w14:paraId="26ED8A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01F5B3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61" w:type="pct"/>
          </w:tcPr>
          <w:p w14:paraId="49EB86F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264" w:type="pct"/>
          </w:tcPr>
          <w:p w14:paraId="6BA528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EE6859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A9B916D"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335" w:type="pct"/>
          </w:tcPr>
          <w:p w14:paraId="5D26B5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11569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1D72775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4B5910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2EC64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1D32A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0D017F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361" w:type="pct"/>
          </w:tcPr>
          <w:p w14:paraId="0D7E99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4CCDD1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193EEC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C9F4499"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Non-Manual</w:t>
            </w:r>
          </w:p>
        </w:tc>
        <w:tc>
          <w:tcPr>
            <w:tcW w:w="335" w:type="pct"/>
          </w:tcPr>
          <w:p w14:paraId="451786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32901C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5DAC68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3A3162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13A508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3D4336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5680EC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5</w:t>
            </w:r>
          </w:p>
        </w:tc>
        <w:tc>
          <w:tcPr>
            <w:tcW w:w="361" w:type="pct"/>
          </w:tcPr>
          <w:p w14:paraId="2B0399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264" w:type="pct"/>
          </w:tcPr>
          <w:p w14:paraId="44335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93C720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33BE30B"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335" w:type="pct"/>
          </w:tcPr>
          <w:p w14:paraId="4B81F0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530437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63C3E7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D9D6B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B41C3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34EF46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A7A40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71</w:t>
            </w:r>
          </w:p>
        </w:tc>
        <w:tc>
          <w:tcPr>
            <w:tcW w:w="361" w:type="pct"/>
          </w:tcPr>
          <w:p w14:paraId="1F1373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264" w:type="pct"/>
          </w:tcPr>
          <w:p w14:paraId="483736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412C2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EFC0FF"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335" w:type="pct"/>
          </w:tcPr>
          <w:p w14:paraId="7ECBEE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7098B5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2D7A1E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tcPr>
          <w:p w14:paraId="40E61A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61" w:type="pct"/>
          </w:tcPr>
          <w:p w14:paraId="5685C21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3" w:type="pct"/>
          </w:tcPr>
          <w:p w14:paraId="64733B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35" w:type="pct"/>
            <w:vAlign w:val="bottom"/>
          </w:tcPr>
          <w:p w14:paraId="33BBAD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4</w:t>
            </w:r>
          </w:p>
        </w:tc>
        <w:tc>
          <w:tcPr>
            <w:tcW w:w="361" w:type="pct"/>
          </w:tcPr>
          <w:p w14:paraId="41F606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1668F3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1EC240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6472292"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335" w:type="pct"/>
          </w:tcPr>
          <w:p w14:paraId="7205E5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731DF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F6828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59DE8A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497924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476B86B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031CD3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0</w:t>
            </w:r>
          </w:p>
        </w:tc>
        <w:tc>
          <w:tcPr>
            <w:tcW w:w="361" w:type="pct"/>
          </w:tcPr>
          <w:p w14:paraId="03E8FE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3)</w:t>
            </w:r>
          </w:p>
        </w:tc>
        <w:tc>
          <w:tcPr>
            <w:tcW w:w="264" w:type="pct"/>
          </w:tcPr>
          <w:p w14:paraId="1C71B9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08ECFF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B2F38D5"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335" w:type="pct"/>
            <w:vAlign w:val="bottom"/>
          </w:tcPr>
          <w:p w14:paraId="0DA437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6FF2B1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3" w:type="pct"/>
          </w:tcPr>
          <w:p w14:paraId="4C9AC5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688C58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61" w:type="pct"/>
            <w:vAlign w:val="bottom"/>
          </w:tcPr>
          <w:p w14:paraId="6B375C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3" w:type="pct"/>
          </w:tcPr>
          <w:p w14:paraId="45D460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7F87FF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61" w:type="pct"/>
            <w:vAlign w:val="bottom"/>
          </w:tcPr>
          <w:p w14:paraId="1F5701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264" w:type="pct"/>
          </w:tcPr>
          <w:p w14:paraId="67F1C1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78E803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1CE4221" w14:textId="77777777" w:rsidR="00B947F6" w:rsidRPr="009106F1" w:rsidRDefault="00B947F6" w:rsidP="00E1481F">
            <w:pPr>
              <w:rPr>
                <w:rFonts w:cstheme="minorHAnsi"/>
                <w:i/>
                <w:iCs/>
                <w:sz w:val="24"/>
                <w:szCs w:val="24"/>
              </w:rPr>
            </w:pPr>
            <w:r w:rsidRPr="009106F1">
              <w:rPr>
                <w:rFonts w:cstheme="minorHAnsi"/>
                <w:sz w:val="24"/>
                <w:szCs w:val="24"/>
              </w:rPr>
              <w:t>Math Scores</w:t>
            </w:r>
          </w:p>
        </w:tc>
        <w:tc>
          <w:tcPr>
            <w:tcW w:w="335" w:type="pct"/>
            <w:vAlign w:val="bottom"/>
          </w:tcPr>
          <w:p w14:paraId="20CBB3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41AB27A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5E1C39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7BD056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029950A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3" w:type="pct"/>
          </w:tcPr>
          <w:p w14:paraId="4EB73C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vAlign w:val="bottom"/>
          </w:tcPr>
          <w:p w14:paraId="669433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61" w:type="pct"/>
            <w:vAlign w:val="bottom"/>
          </w:tcPr>
          <w:p w14:paraId="5E9412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264" w:type="pct"/>
          </w:tcPr>
          <w:p w14:paraId="71A1CE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CCDA0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D8F8AC"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335" w:type="pct"/>
            <w:vAlign w:val="bottom"/>
          </w:tcPr>
          <w:p w14:paraId="7EC8B7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34</w:t>
            </w:r>
          </w:p>
        </w:tc>
        <w:tc>
          <w:tcPr>
            <w:tcW w:w="361" w:type="pct"/>
            <w:vAlign w:val="bottom"/>
          </w:tcPr>
          <w:p w14:paraId="753A3A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263" w:type="pct"/>
          </w:tcPr>
          <w:p w14:paraId="55F5D4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52D6BB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9</w:t>
            </w:r>
          </w:p>
        </w:tc>
        <w:tc>
          <w:tcPr>
            <w:tcW w:w="361" w:type="pct"/>
            <w:vAlign w:val="bottom"/>
          </w:tcPr>
          <w:p w14:paraId="12DDE6E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4)</w:t>
            </w:r>
          </w:p>
        </w:tc>
        <w:tc>
          <w:tcPr>
            <w:tcW w:w="263" w:type="pct"/>
          </w:tcPr>
          <w:p w14:paraId="65EFED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35" w:type="pct"/>
            <w:vAlign w:val="bottom"/>
          </w:tcPr>
          <w:p w14:paraId="4081DE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54</w:t>
            </w:r>
          </w:p>
        </w:tc>
        <w:tc>
          <w:tcPr>
            <w:tcW w:w="361" w:type="pct"/>
            <w:vAlign w:val="bottom"/>
          </w:tcPr>
          <w:p w14:paraId="5142EF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264" w:type="pct"/>
          </w:tcPr>
          <w:p w14:paraId="0FDEA7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39A1BF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CD41F8C" w14:textId="77777777" w:rsidR="00B947F6" w:rsidRPr="009106F1" w:rsidRDefault="00B947F6" w:rsidP="00E1481F">
            <w:pPr>
              <w:rPr>
                <w:rFonts w:cstheme="minorHAnsi"/>
                <w:sz w:val="24"/>
                <w:szCs w:val="24"/>
              </w:rPr>
            </w:pPr>
          </w:p>
        </w:tc>
        <w:tc>
          <w:tcPr>
            <w:tcW w:w="335" w:type="pct"/>
          </w:tcPr>
          <w:p w14:paraId="60CB06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67D51C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75B9A7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E6B5C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27CF3A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3" w:type="pct"/>
          </w:tcPr>
          <w:p w14:paraId="53F7CE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35" w:type="pct"/>
          </w:tcPr>
          <w:p w14:paraId="64C385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61" w:type="pct"/>
          </w:tcPr>
          <w:p w14:paraId="3BF877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4" w:type="pct"/>
          </w:tcPr>
          <w:p w14:paraId="4601F1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A26B61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2F4DC9"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959" w:type="pct"/>
            <w:gridSpan w:val="3"/>
          </w:tcPr>
          <w:p w14:paraId="63C7F2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c>
          <w:tcPr>
            <w:tcW w:w="959" w:type="pct"/>
            <w:gridSpan w:val="3"/>
          </w:tcPr>
          <w:p w14:paraId="08A795D2" w14:textId="77777777" w:rsidR="00B947F6" w:rsidRPr="009106F1" w:rsidRDefault="00B947F6" w:rsidP="00E1481F">
            <w:pPr>
              <w:tabs>
                <w:tab w:val="left" w:pos="687"/>
                <w:tab w:val="center" w:pos="1050"/>
              </w:tabs>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ab/>
              <w:t>7915</w:t>
            </w:r>
          </w:p>
        </w:tc>
        <w:tc>
          <w:tcPr>
            <w:tcW w:w="960" w:type="pct"/>
            <w:gridSpan w:val="3"/>
          </w:tcPr>
          <w:p w14:paraId="202B59F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7915</w:t>
            </w:r>
          </w:p>
        </w:tc>
      </w:tr>
      <w:tr w:rsidR="009106F1" w:rsidRPr="009106F1" w14:paraId="2E84E29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A255385" w14:textId="77777777" w:rsidR="00B947F6" w:rsidRPr="009106F1" w:rsidRDefault="00B947F6" w:rsidP="00E1481F">
            <w:pPr>
              <w:rPr>
                <w:rFonts w:cstheme="minorHAnsi"/>
                <w:sz w:val="24"/>
                <w:szCs w:val="24"/>
              </w:rPr>
            </w:pPr>
            <w:r w:rsidRPr="009106F1">
              <w:rPr>
                <w:rFonts w:cstheme="minorHAnsi"/>
                <w:sz w:val="24"/>
                <w:szCs w:val="24"/>
              </w:rPr>
              <w:t>McFadden’s Adjusted Pseudo R2</w:t>
            </w:r>
          </w:p>
        </w:tc>
        <w:tc>
          <w:tcPr>
            <w:tcW w:w="959" w:type="pct"/>
            <w:gridSpan w:val="3"/>
          </w:tcPr>
          <w:p w14:paraId="0501FF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959" w:type="pct"/>
            <w:gridSpan w:val="3"/>
          </w:tcPr>
          <w:p w14:paraId="38A4E7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960" w:type="pct"/>
            <w:gridSpan w:val="3"/>
          </w:tcPr>
          <w:p w14:paraId="2957F5F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r>
      <w:tr w:rsidR="009106F1" w:rsidRPr="009106F1" w14:paraId="783F1F8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AF4D7F3" w14:textId="77777777" w:rsidR="00B947F6" w:rsidRPr="009106F1" w:rsidRDefault="00B947F6" w:rsidP="00E1481F">
            <w:pPr>
              <w:rPr>
                <w:rFonts w:cstheme="minorHAnsi"/>
                <w:sz w:val="24"/>
                <w:szCs w:val="24"/>
              </w:rPr>
            </w:pPr>
            <w:r w:rsidRPr="009106F1">
              <w:rPr>
                <w:rFonts w:cstheme="minorHAnsi"/>
                <w:sz w:val="24"/>
                <w:szCs w:val="24"/>
              </w:rPr>
              <w:t>Cox-Snell Pseudo R2</w:t>
            </w:r>
          </w:p>
        </w:tc>
        <w:tc>
          <w:tcPr>
            <w:tcW w:w="959" w:type="pct"/>
            <w:gridSpan w:val="3"/>
          </w:tcPr>
          <w:p w14:paraId="5E0D68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c>
          <w:tcPr>
            <w:tcW w:w="959" w:type="pct"/>
            <w:gridSpan w:val="3"/>
          </w:tcPr>
          <w:p w14:paraId="435FC4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c>
          <w:tcPr>
            <w:tcW w:w="960" w:type="pct"/>
            <w:gridSpan w:val="3"/>
          </w:tcPr>
          <w:p w14:paraId="4BF104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1</w:t>
            </w:r>
          </w:p>
        </w:tc>
      </w:tr>
      <w:tr w:rsidR="009106F1" w:rsidRPr="009106F1" w14:paraId="7F00ADF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8A8FC79" w14:textId="77777777" w:rsidR="00B947F6" w:rsidRPr="009106F1" w:rsidRDefault="00B947F6" w:rsidP="00E1481F">
            <w:pPr>
              <w:rPr>
                <w:rFonts w:cstheme="minorHAnsi"/>
                <w:sz w:val="24"/>
                <w:szCs w:val="24"/>
              </w:rPr>
            </w:pPr>
            <w:r w:rsidRPr="009106F1">
              <w:rPr>
                <w:rFonts w:cstheme="minorHAnsi"/>
                <w:sz w:val="24"/>
                <w:szCs w:val="24"/>
              </w:rPr>
              <w:t>Nagelkerke Pseudo R2</w:t>
            </w:r>
          </w:p>
        </w:tc>
        <w:tc>
          <w:tcPr>
            <w:tcW w:w="959" w:type="pct"/>
            <w:gridSpan w:val="3"/>
          </w:tcPr>
          <w:p w14:paraId="75EA68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c>
          <w:tcPr>
            <w:tcW w:w="959" w:type="pct"/>
            <w:gridSpan w:val="3"/>
          </w:tcPr>
          <w:p w14:paraId="3CBCA4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c>
          <w:tcPr>
            <w:tcW w:w="960" w:type="pct"/>
            <w:gridSpan w:val="3"/>
          </w:tcPr>
          <w:p w14:paraId="2C02B5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4</w:t>
            </w:r>
          </w:p>
        </w:tc>
      </w:tr>
      <w:tr w:rsidR="009106F1" w:rsidRPr="009106F1" w14:paraId="458AB05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81F1A86" w14:textId="77777777" w:rsidR="00B947F6" w:rsidRPr="009106F1" w:rsidRDefault="00B947F6" w:rsidP="00E1481F">
            <w:pPr>
              <w:rPr>
                <w:rFonts w:cstheme="minorHAnsi"/>
                <w:sz w:val="24"/>
                <w:szCs w:val="24"/>
              </w:rPr>
            </w:pPr>
            <w:r w:rsidRPr="009106F1">
              <w:rPr>
                <w:rFonts w:cstheme="minorHAnsi"/>
                <w:sz w:val="24"/>
                <w:szCs w:val="24"/>
              </w:rPr>
              <w:t>AIC</w:t>
            </w:r>
          </w:p>
        </w:tc>
        <w:tc>
          <w:tcPr>
            <w:tcW w:w="959" w:type="pct"/>
            <w:gridSpan w:val="3"/>
          </w:tcPr>
          <w:p w14:paraId="3C4964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22.66</w:t>
            </w:r>
          </w:p>
        </w:tc>
        <w:tc>
          <w:tcPr>
            <w:tcW w:w="959" w:type="pct"/>
            <w:gridSpan w:val="3"/>
          </w:tcPr>
          <w:p w14:paraId="669859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06.37</w:t>
            </w:r>
          </w:p>
        </w:tc>
        <w:tc>
          <w:tcPr>
            <w:tcW w:w="960" w:type="pct"/>
            <w:gridSpan w:val="3"/>
            <w:vAlign w:val="bottom"/>
          </w:tcPr>
          <w:p w14:paraId="7DAF34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51.18</w:t>
            </w:r>
          </w:p>
        </w:tc>
      </w:tr>
      <w:tr w:rsidR="009106F1" w:rsidRPr="009106F1" w14:paraId="16D1147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49BAEE0" w14:textId="77777777" w:rsidR="00B947F6" w:rsidRPr="009106F1" w:rsidRDefault="00B947F6" w:rsidP="00E1481F">
            <w:pPr>
              <w:rPr>
                <w:rFonts w:cstheme="minorHAnsi"/>
                <w:sz w:val="24"/>
                <w:szCs w:val="24"/>
              </w:rPr>
            </w:pPr>
            <w:r w:rsidRPr="009106F1">
              <w:rPr>
                <w:rFonts w:cstheme="minorHAnsi"/>
                <w:sz w:val="24"/>
                <w:szCs w:val="24"/>
              </w:rPr>
              <w:t>BIC</w:t>
            </w:r>
          </w:p>
        </w:tc>
        <w:tc>
          <w:tcPr>
            <w:tcW w:w="959" w:type="pct"/>
            <w:gridSpan w:val="3"/>
            <w:vAlign w:val="bottom"/>
          </w:tcPr>
          <w:p w14:paraId="1390CD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57.53</w:t>
            </w:r>
          </w:p>
        </w:tc>
        <w:tc>
          <w:tcPr>
            <w:tcW w:w="959" w:type="pct"/>
            <w:gridSpan w:val="3"/>
          </w:tcPr>
          <w:p w14:paraId="351CE0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01.72</w:t>
            </w:r>
          </w:p>
        </w:tc>
        <w:tc>
          <w:tcPr>
            <w:tcW w:w="960" w:type="pct"/>
            <w:gridSpan w:val="3"/>
            <w:vAlign w:val="bottom"/>
          </w:tcPr>
          <w:p w14:paraId="2FEC49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58.14</w:t>
            </w:r>
          </w:p>
        </w:tc>
      </w:tr>
      <w:tr w:rsidR="009106F1" w:rsidRPr="009106F1" w14:paraId="142B41F6" w14:textId="77777777" w:rsidTr="00F15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0B839B" w14:textId="77777777" w:rsidR="00B947F6" w:rsidRPr="009106F1" w:rsidRDefault="00B947F6" w:rsidP="00E1481F">
            <w:pPr>
              <w:rPr>
                <w:rFonts w:cstheme="minorHAnsi"/>
                <w:sz w:val="24"/>
                <w:szCs w:val="24"/>
              </w:rPr>
            </w:pPr>
          </w:p>
        </w:tc>
        <w:tc>
          <w:tcPr>
            <w:tcW w:w="2878" w:type="pct"/>
            <w:gridSpan w:val="9"/>
          </w:tcPr>
          <w:p w14:paraId="4AC4B1B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76E3972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Note: Complete Case Analysis for NS-SEC, CAMSIS, RGSC</w:t>
            </w:r>
          </w:p>
        </w:tc>
      </w:tr>
    </w:tbl>
    <w:p w14:paraId="5A8E3F3A" w14:textId="77777777" w:rsidR="00B947F6" w:rsidRPr="009106F1" w:rsidRDefault="00B947F6" w:rsidP="00B947F6">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1E1C6B24" w14:textId="77777777" w:rsidR="00B947F6" w:rsidRPr="009106F1" w:rsidRDefault="00B947F6" w:rsidP="00B947F6">
      <w:pPr>
        <w:pStyle w:val="Heading3"/>
        <w:rPr>
          <w:rFonts w:asciiTheme="minorHAnsi" w:hAnsiTheme="minorHAnsi" w:cstheme="minorHAnsi"/>
          <w:b/>
          <w:bCs/>
          <w:color w:val="auto"/>
        </w:rPr>
      </w:pPr>
      <w:bookmarkStart w:id="43" w:name="_Toc137904662"/>
      <w:bookmarkEnd w:id="42"/>
      <w:r w:rsidRPr="009106F1">
        <w:rPr>
          <w:rFonts w:asciiTheme="minorHAnsi" w:hAnsiTheme="minorHAnsi" w:cstheme="minorHAnsi"/>
          <w:b/>
          <w:bCs/>
          <w:color w:val="auto"/>
        </w:rPr>
        <w:lastRenderedPageBreak/>
        <w:t>Discussion and Conclusions</w:t>
      </w:r>
      <w:bookmarkEnd w:id="43"/>
    </w:p>
    <w:p w14:paraId="4346FA1A" w14:textId="02E67676" w:rsidR="00B947F6" w:rsidRPr="009106F1" w:rsidRDefault="00B947F6" w:rsidP="00B947F6">
      <w:pPr>
        <w:rPr>
          <w:rFonts w:cstheme="minorHAnsi"/>
          <w:sz w:val="24"/>
          <w:szCs w:val="24"/>
        </w:rPr>
      </w:pPr>
      <w:r w:rsidRPr="009106F1">
        <w:rPr>
          <w:rFonts w:cstheme="minorHAnsi"/>
          <w:sz w:val="24"/>
          <w:szCs w:val="24"/>
        </w:rPr>
        <w:t xml:space="preserve">This section has sought to provide a sensitivity analysis of socio-economic measures into the model of economic activity </w:t>
      </w:r>
      <w:r w:rsidR="00804CFB" w:rsidRPr="009106F1">
        <w:rPr>
          <w:rFonts w:cstheme="minorHAnsi"/>
          <w:sz w:val="24"/>
          <w:szCs w:val="24"/>
        </w:rPr>
        <w:t>to</w:t>
      </w:r>
      <w:r w:rsidRPr="009106F1">
        <w:rPr>
          <w:rFonts w:cstheme="minorHAnsi"/>
          <w:sz w:val="24"/>
          <w:szCs w:val="24"/>
        </w:rPr>
        <w:t xml:space="preserve"> understand if there is any temporal sensitivity amongst the socio-economic measures and also to understand the best fit model amongst these measures. Overall, the findings suggest that there is harmony in socio-economic measures when it comes to the substantive findings of the economic activity model and the near identical goodness-of-fit statistics suggest no one model is better than any other. Overall, this section concludes by going forward with the NS-SEC model for any subsequent statistical analysis. </w:t>
      </w:r>
    </w:p>
    <w:p w14:paraId="14F58FDD" w14:textId="77777777" w:rsidR="00B947F6" w:rsidRPr="009106F1" w:rsidRDefault="00B947F6" w:rsidP="00B947F6">
      <w:pPr>
        <w:rPr>
          <w:rFonts w:cstheme="minorHAnsi"/>
          <w:sz w:val="24"/>
          <w:szCs w:val="24"/>
        </w:rPr>
      </w:pPr>
      <w:r w:rsidRPr="009106F1">
        <w:rPr>
          <w:rFonts w:cstheme="minorHAnsi"/>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106F1">
        <w:rPr>
          <w:rFonts w:cstheme="minorHAnsi"/>
          <w:sz w:val="24"/>
          <w:szCs w:val="24"/>
        </w:rPr>
        <w:fldChar w:fldCharType="begin"/>
      </w:r>
      <w:r w:rsidRPr="009106F1">
        <w:rPr>
          <w:rFonts w:cstheme="minorHAnsi"/>
          <w:sz w:val="24"/>
          <w:szCs w:val="24"/>
        </w:rPr>
        <w:instrText xml:space="preserve"> ADDIN ZOTERO_ITEM CSL_CITATION {"citationID":"r6VoRspC","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05F9F183" w:rsidR="00367581" w:rsidRPr="009106F1" w:rsidRDefault="00367581" w:rsidP="00B947F6">
      <w:pPr>
        <w:rPr>
          <w:rFonts w:cstheme="minorHAnsi"/>
          <w:sz w:val="24"/>
          <w:szCs w:val="24"/>
        </w:rPr>
      </w:pPr>
      <w:r w:rsidRPr="009106F1">
        <w:rPr>
          <w:rFonts w:cstheme="minorHAnsi"/>
          <w:sz w:val="24"/>
          <w:szCs w:val="24"/>
        </w:rPr>
        <w:t xml:space="preserve">When comparing AIC and BIC statistics there is a slight advantage given to the CAMSIS model over both RGSC and NS-SEC. This would at first suggest the selection of the CAMSIS model for substantive interpretation going forward. This would be an erroneous conclusion, however. Firstly, the differences in AIC and BIC statistics between say CAMSIS and NS-SEC models are marginal at best – this is most likely due to such 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106F1" w:rsidRDefault="00367581" w:rsidP="00B947F6">
      <w:pPr>
        <w:rPr>
          <w:rFonts w:cstheme="minorHAnsi"/>
          <w:sz w:val="24"/>
          <w:szCs w:val="24"/>
        </w:rPr>
      </w:pPr>
      <w:r w:rsidRPr="009106F1">
        <w:rPr>
          <w:rFonts w:cstheme="minorHAnsi"/>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106F1" w:rsidRDefault="00B947F6" w:rsidP="00B947F6">
      <w:pPr>
        <w:pStyle w:val="Heading2"/>
        <w:rPr>
          <w:rFonts w:asciiTheme="minorHAnsi" w:hAnsiTheme="minorHAnsi" w:cstheme="minorHAnsi"/>
          <w:b/>
          <w:bCs/>
          <w:color w:val="auto"/>
          <w:sz w:val="24"/>
          <w:szCs w:val="24"/>
        </w:rPr>
      </w:pPr>
      <w:bookmarkStart w:id="44" w:name="_Toc137904663"/>
      <w:r w:rsidRPr="009106F1">
        <w:rPr>
          <w:rFonts w:asciiTheme="minorHAnsi" w:hAnsiTheme="minorHAnsi" w:cstheme="minorHAnsi"/>
          <w:b/>
          <w:bCs/>
          <w:color w:val="auto"/>
          <w:sz w:val="24"/>
          <w:szCs w:val="24"/>
        </w:rPr>
        <w:t>Missing Data in the NCDS</w:t>
      </w:r>
      <w:bookmarkEnd w:id="44"/>
    </w:p>
    <w:p w14:paraId="3A23A845" w14:textId="77777777" w:rsidR="00B947F6" w:rsidRPr="009106F1" w:rsidRDefault="00B947F6" w:rsidP="00B947F6">
      <w:pPr>
        <w:pStyle w:val="Heading3"/>
        <w:rPr>
          <w:rFonts w:asciiTheme="minorHAnsi" w:hAnsiTheme="minorHAnsi" w:cstheme="minorHAnsi"/>
          <w:b/>
          <w:bCs/>
          <w:color w:val="auto"/>
        </w:rPr>
      </w:pPr>
      <w:bookmarkStart w:id="45" w:name="_Toc137904664"/>
      <w:r w:rsidRPr="009106F1">
        <w:rPr>
          <w:rFonts w:asciiTheme="minorHAnsi" w:hAnsiTheme="minorHAnsi" w:cstheme="minorHAnsi"/>
          <w:b/>
          <w:bCs/>
          <w:color w:val="auto"/>
        </w:rPr>
        <w:t>Missing Data</w:t>
      </w:r>
      <w:bookmarkEnd w:id="45"/>
    </w:p>
    <w:p w14:paraId="04FB262D" w14:textId="77777777" w:rsidR="00B947F6" w:rsidRPr="009106F1" w:rsidRDefault="00B947F6" w:rsidP="00B947F6">
      <w:pPr>
        <w:rPr>
          <w:rFonts w:cstheme="minorHAnsi"/>
          <w:sz w:val="24"/>
          <w:szCs w:val="24"/>
        </w:rPr>
      </w:pPr>
      <w:r w:rsidRPr="009106F1">
        <w:rPr>
          <w:rFonts w:cstheme="minorHAnsi"/>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106F1">
        <w:rPr>
          <w:rFonts w:cstheme="minorHAnsi"/>
          <w:sz w:val="24"/>
          <w:szCs w:val="24"/>
        </w:rPr>
        <w:fldChar w:fldCharType="begin"/>
      </w:r>
      <w:r w:rsidRPr="009106F1">
        <w:rPr>
          <w:rFonts w:cstheme="minorHAnsi"/>
          <w:sz w:val="24"/>
          <w:szCs w:val="24"/>
        </w:rPr>
        <w:instrText xml:space="preserve"> ADDIN ZOTERO_ITEM CSL_CITATION {"citationID":"E40s0Np4","properties":{"formattedCitation":"(Hawkes and Plewis, 2006; Silverwood {\\i{}et al.}, 2021)","plainCitation":"(Hawkes and Plewis, 2006; Silverwood et al., 2021)","dontUpdate":true,"noteIndex":0},"citationItems":[{"id":2943,"uris":["http://zotero.org/users/8741181/items/UJSKP2Q8"],"itemData":{"id":2943,"type":"article-journal","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Hawkes and Plewis, 2006: 479; 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 various factors that account for sample attrition in the datasets outlined above has the potential to present real issues as it relates to comprehensive data analysis. For the purposes of analysis those that exit the sample due to death or emigration are considered </w:t>
      </w:r>
      <w:r w:rsidRPr="009106F1">
        <w:rPr>
          <w:rFonts w:cstheme="minorHAnsi"/>
          <w:sz w:val="24"/>
          <w:szCs w:val="24"/>
        </w:rPr>
        <w:lastRenderedPageBreak/>
        <w:t xml:space="preserve">‘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77777777" w:rsidR="00B947F6" w:rsidRPr="009106F1" w:rsidRDefault="00B947F6" w:rsidP="00B947F6">
      <w:pPr>
        <w:rPr>
          <w:rFonts w:cstheme="minorHAnsi"/>
          <w:sz w:val="24"/>
          <w:szCs w:val="24"/>
        </w:rPr>
      </w:pPr>
      <w:r w:rsidRPr="009106F1">
        <w:rPr>
          <w:rFonts w:cstheme="minorHAnsi"/>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2). If data is found to be MAR then approaches like multiple imputation (MI), inverse probability weighting are made available – the former being extensively documented with the NCDS in particular in (Hawkes and Plewis 2006). </w:t>
      </w:r>
    </w:p>
    <w:p w14:paraId="046C1A5E" w14:textId="77777777" w:rsidR="00B947F6" w:rsidRPr="009106F1" w:rsidRDefault="00B947F6" w:rsidP="00B947F6">
      <w:pPr>
        <w:rPr>
          <w:rFonts w:cstheme="minorHAnsi"/>
          <w:sz w:val="24"/>
          <w:szCs w:val="24"/>
        </w:rPr>
      </w:pPr>
      <w:r w:rsidRPr="009106F1">
        <w:rPr>
          <w:rFonts w:cstheme="minorHAnsi"/>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106F1">
        <w:rPr>
          <w:rFonts w:cstheme="minorHAnsi"/>
          <w:sz w:val="24"/>
          <w:szCs w:val="24"/>
        </w:rPr>
        <w:fldChar w:fldCharType="begin"/>
      </w:r>
      <w:r w:rsidRPr="009106F1">
        <w:rPr>
          <w:rFonts w:cstheme="minorHAnsi"/>
          <w:sz w:val="24"/>
          <w:szCs w:val="24"/>
        </w:rPr>
        <w:instrText xml:space="preserve"> ADDIN ZOTERO_ITEM CSL_CITATION {"citationID":"ifui4buc","properties":{"formattedCitation":"(Carpenter and Kenward, 2012)","plainCitation":"(Carpenter and Kenward, 2012)","noteIndex":0},"citationItems":[{"id":12713,"uris":["http://zotero.org/users/8741181/items/WHNZTFH2"],"itemData":{"id":12713,"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w:t>
      </w:r>
    </w:p>
    <w:p w14:paraId="40B0E232" w14:textId="77777777" w:rsidR="00B947F6" w:rsidRPr="009106F1" w:rsidRDefault="00B947F6" w:rsidP="00B947F6">
      <w:pPr>
        <w:rPr>
          <w:rFonts w:cstheme="minorHAnsi"/>
          <w:sz w:val="24"/>
          <w:szCs w:val="24"/>
        </w:rPr>
      </w:pPr>
      <w:r w:rsidRPr="009106F1">
        <w:rPr>
          <w:rFonts w:cstheme="minorHAnsi"/>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as multiple imputation are regarded as much more efficient </w:t>
      </w:r>
      <w:r w:rsidRPr="009106F1">
        <w:rPr>
          <w:rFonts w:cstheme="minorHAnsi"/>
          <w:sz w:val="24"/>
          <w:szCs w:val="24"/>
        </w:rPr>
        <w:fldChar w:fldCharType="begin"/>
      </w:r>
      <w:r w:rsidRPr="009106F1">
        <w:rPr>
          <w:rFonts w:cstheme="minorHAnsi"/>
          <w:sz w:val="24"/>
          <w:szCs w:val="24"/>
        </w:rPr>
        <w:instrText xml:space="preserve"> ADDIN ZOTERO_ITEM CSL_CITATION {"citationID":"1TYKjRx4","properties":{"formattedCitation":"(Seaman {\\i{}et al.}, 2012; Seaman and White, 2013)","plainCitation":"(Seaman et al., 2012; Seaman and White, 2013)","noteIndex":0},"citationItems":[{"id":11861,"uris":["http://zotero.org/users/8741181/items/BWAWSKCR"],"itemData":{"id":11861,"type":"article-journal","abstract":"Two approaches commonly used to deal with missing data are multiple imputation (MI) and inverse-probability weighting (IPW). IPW is also used to adjust for unequal sampling fractions. MI is generally more eﬃ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ﬃ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Probability Weighting","volume":"68","author":[{"family":"Seaman","given":"Shaun R."},{"family":"White","given":"Ian R."},{"family":"Copas","given":"Andrew J."},{"family":"Li","given":"Leah"}],"issued":{"date-parts":[["2012",3]]}}},{"id":11863,"uris":["http://zotero.org/users/8741181/items/3FH63QFY"],"itemData":{"id":11863,"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eaman </w:t>
      </w:r>
      <w:r w:rsidRPr="009106F1">
        <w:rPr>
          <w:rFonts w:cstheme="minorHAnsi"/>
          <w:i/>
          <w:iCs/>
          <w:sz w:val="24"/>
          <w:szCs w:val="24"/>
        </w:rPr>
        <w:t>et al.</w:t>
      </w:r>
      <w:r w:rsidRPr="009106F1">
        <w:rPr>
          <w:rFonts w:cstheme="minorHAnsi"/>
          <w:sz w:val="24"/>
          <w:szCs w:val="24"/>
        </w:rPr>
        <w:t>, 2012; Seaman and White, 2013)</w:t>
      </w:r>
      <w:r w:rsidRPr="009106F1">
        <w:rPr>
          <w:rFonts w:cstheme="minorHAnsi"/>
          <w:sz w:val="24"/>
          <w:szCs w:val="24"/>
        </w:rPr>
        <w:fldChar w:fldCharType="end"/>
      </w:r>
      <w:r w:rsidRPr="009106F1">
        <w:rPr>
          <w:rFonts w:cstheme="minorHAnsi"/>
          <w:sz w:val="24"/>
          <w:szCs w:val="24"/>
        </w:rPr>
        <w:t xml:space="preserve">. </w:t>
      </w:r>
    </w:p>
    <w:p w14:paraId="5CE281A9" w14:textId="77777777" w:rsidR="00B947F6" w:rsidRPr="009106F1" w:rsidRDefault="00B947F6" w:rsidP="00B947F6">
      <w:pPr>
        <w:rPr>
          <w:rFonts w:cstheme="minorHAnsi"/>
          <w:sz w:val="24"/>
          <w:szCs w:val="24"/>
        </w:rPr>
      </w:pPr>
      <w:r w:rsidRPr="009106F1">
        <w:rPr>
          <w:rFonts w:cstheme="minorHAnsi"/>
          <w:sz w:val="24"/>
          <w:szCs w:val="24"/>
        </w:rPr>
        <w:t>A third method involves Multiple Imputation (MI). This method substituted missing data with substituted values</w:t>
      </w:r>
      <w:r w:rsidRPr="009106F1">
        <w:rPr>
          <w:rStyle w:val="FootnoteReference"/>
          <w:rFonts w:cstheme="minorHAnsi"/>
          <w:sz w:val="24"/>
          <w:szCs w:val="24"/>
        </w:rPr>
        <w:footnoteReference w:id="12"/>
      </w:r>
      <w:r w:rsidRPr="009106F1">
        <w:rPr>
          <w:rFonts w:cstheme="minorHAnsi"/>
          <w:sz w:val="24"/>
          <w:szCs w:val="24"/>
        </w:rPr>
        <w:t xml:space="preserve">. MI is an attractive method because it is practical and widely applicable </w:t>
      </w:r>
      <w:r w:rsidRPr="009106F1">
        <w:rPr>
          <w:rFonts w:cstheme="minorHAnsi"/>
          <w:sz w:val="24"/>
          <w:szCs w:val="24"/>
        </w:rPr>
        <w:fldChar w:fldCharType="begin"/>
      </w:r>
      <w:r w:rsidRPr="009106F1">
        <w:rPr>
          <w:rFonts w:cstheme="minorHAnsi"/>
          <w:sz w:val="24"/>
          <w:szCs w:val="24"/>
        </w:rPr>
        <w:instrText xml:space="preserve"> ADDIN ZOTERO_ITEM CSL_CITATION {"citationID":"W24QxWnC","properties":{"formattedCitation":"(Carpenter and Kenward, 2012)","plainCitation":"(Carpenter and Kenward, 2012)","noteIndex":0},"citationItems":[{"id":12713,"uris":["http://zotero.org/users/8741181/items/WHNZTFH2"],"itemData":{"id":12713,"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w:t>
      </w:r>
    </w:p>
    <w:p w14:paraId="78952701" w14:textId="77777777" w:rsidR="00B947F6" w:rsidRPr="009106F1" w:rsidRDefault="00B947F6" w:rsidP="00B947F6">
      <w:pPr>
        <w:rPr>
          <w:rFonts w:cstheme="minorHAnsi"/>
          <w:sz w:val="24"/>
          <w:szCs w:val="24"/>
        </w:rPr>
      </w:pPr>
      <w:r w:rsidRPr="009106F1">
        <w:rPr>
          <w:rFonts w:cstheme="minorHAnsi"/>
          <w:sz w:val="24"/>
          <w:szCs w:val="24"/>
        </w:rPr>
        <w:t xml:space="preserve">Full-information Maximum Likelihood (FIML) is another method for dealing with missingness. For the regression based analysis including interactions with data from at least two stages of the life course, </w:t>
      </w:r>
      <w:r w:rsidRPr="009106F1">
        <w:rPr>
          <w:rFonts w:cstheme="minorHAnsi"/>
          <w:sz w:val="24"/>
          <w:szCs w:val="24"/>
        </w:rPr>
        <w:fldChar w:fldCharType="begin"/>
      </w:r>
      <w:r w:rsidRPr="009106F1">
        <w:rPr>
          <w:rFonts w:cstheme="minorHAnsi"/>
          <w:sz w:val="24"/>
          <w:szCs w:val="24"/>
        </w:rPr>
        <w:instrText xml:space="preserve"> ADDIN ZOTERO_ITEM CSL_CITATION {"citationID":"ifbHM4vf","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106F1">
        <w:rPr>
          <w:rFonts w:cstheme="minorHAnsi"/>
          <w:sz w:val="24"/>
          <w:szCs w:val="24"/>
        </w:rPr>
        <w:fldChar w:fldCharType="begin"/>
      </w:r>
      <w:r w:rsidRPr="009106F1">
        <w:rPr>
          <w:rFonts w:cstheme="minorHAnsi"/>
          <w:sz w:val="24"/>
          <w:szCs w:val="24"/>
        </w:rPr>
        <w:instrText xml:space="preserve"> ADDIN ZOTERO_ITEM CSL_CITATION {"citationID":"yeAUP7eY","properties":{"formattedCitation":"(Carpenter and Kenward, 2012)","plainCitation":"(Carpenter and Kenward, 2012)","noteIndex":0},"citationItems":[{"id":12713,"uris":["http://zotero.org/users/8741181/items/WHNZTFH2"],"itemData":{"id":12713,"type":"book","publisher":"John Wiley &amp; Sons.","title":"Multiple imputation and its application","author":[{"family":"Carpenter","given":"James R."},{"family":"Kenward","given":"M"}],"issued":{"date-parts":[["201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Carpenter and Kenward, 2012)</w:t>
      </w:r>
      <w:r w:rsidRPr="009106F1">
        <w:rPr>
          <w:rFonts w:cstheme="minorHAnsi"/>
          <w:sz w:val="24"/>
          <w:szCs w:val="24"/>
        </w:rPr>
        <w:fldChar w:fldCharType="end"/>
      </w:r>
      <w:r w:rsidRPr="009106F1">
        <w:rPr>
          <w:rFonts w:cstheme="minorHAnsi"/>
          <w:sz w:val="24"/>
          <w:szCs w:val="24"/>
        </w:rPr>
        <w:t xml:space="preserve">. Recently, there has been some debate surrounding FIML vs MI approaches. </w:t>
      </w:r>
    </w:p>
    <w:p w14:paraId="0D063FD0" w14:textId="77777777" w:rsidR="00B947F6" w:rsidRPr="009106F1" w:rsidRDefault="00B947F6" w:rsidP="00B947F6">
      <w:pPr>
        <w:rPr>
          <w:rFonts w:cstheme="minorHAnsi"/>
          <w:sz w:val="24"/>
          <w:szCs w:val="24"/>
        </w:rPr>
      </w:pPr>
      <w:r w:rsidRPr="009106F1">
        <w:rPr>
          <w:rFonts w:cstheme="minorHAnsi"/>
          <w:sz w:val="24"/>
          <w:szCs w:val="24"/>
        </w:rPr>
        <w:t xml:space="preserve">Paul Allison in a series of articles </w:t>
      </w:r>
      <w:r w:rsidRPr="009106F1">
        <w:rPr>
          <w:rFonts w:cstheme="minorHAnsi"/>
          <w:sz w:val="24"/>
          <w:szCs w:val="24"/>
        </w:rPr>
        <w:fldChar w:fldCharType="begin"/>
      </w:r>
      <w:r w:rsidRPr="009106F1">
        <w:rPr>
          <w:rFonts w:cstheme="minorHAnsi"/>
          <w:sz w:val="24"/>
          <w:szCs w:val="24"/>
        </w:rPr>
        <w:instrText xml:space="preserve"> ADDIN ZOTERO_ITEM CSL_CITATION {"citationID":"UkJ4bFza","properties":{"formattedCitation":"(P. Allison, 2012, 2012; Allison, 2015)","plainCitation":"(P. Allison, 2012, 2012; Allison, 2015)","dontUpdate":true,"noteIndex":0},"citationItems":[{"id":12716,"uris":["http://zotero.org/users/8741181/items/DEEIGKVI"],"itemData":{"id":12716,"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719,"uris":["http://zotero.org/users/8741181/items/ZWX33VJB"],"itemData":{"id":12719,"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12714,"uris":["http://zotero.org/users/8741181/items/4UHM7CYR"],"itemData":{"id":12714,"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llison, 2012a, 2012b, 2015)</w:t>
      </w:r>
      <w:r w:rsidRPr="009106F1">
        <w:rPr>
          <w:rFonts w:cstheme="minorHAnsi"/>
          <w:sz w:val="24"/>
          <w:szCs w:val="24"/>
        </w:rPr>
        <w:fldChar w:fldCharType="end"/>
      </w:r>
      <w:r w:rsidRPr="009106F1">
        <w:rPr>
          <w:rFonts w:cstheme="minorHAnsi"/>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w:t>
      </w:r>
      <w:r w:rsidRPr="009106F1">
        <w:rPr>
          <w:rFonts w:cstheme="minorHAnsi"/>
          <w:sz w:val="24"/>
          <w:szCs w:val="24"/>
        </w:rPr>
        <w:lastRenderedPageBreak/>
        <w:t>run into an 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106F1">
        <w:rPr>
          <w:rStyle w:val="FootnoteReference"/>
          <w:rFonts w:cstheme="minorHAnsi"/>
          <w:sz w:val="24"/>
          <w:szCs w:val="24"/>
        </w:rPr>
        <w:footnoteReference w:id="13"/>
      </w:r>
      <w:r w:rsidRPr="009106F1">
        <w:rPr>
          <w:rFonts w:cstheme="minorHAnsi"/>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106F1">
        <w:rPr>
          <w:rFonts w:cstheme="minorHAnsi"/>
          <w:sz w:val="24"/>
          <w:szCs w:val="24"/>
        </w:rPr>
        <w:fldChar w:fldCharType="begin"/>
      </w:r>
      <w:r w:rsidRPr="009106F1">
        <w:rPr>
          <w:rFonts w:cstheme="minorHAnsi"/>
          <w:sz w:val="24"/>
          <w:szCs w:val="24"/>
        </w:rPr>
        <w:instrText xml:space="preserve"> ADDIN ZOTERO_ITEM CSL_CITATION {"citationID":"8zXp7zfc","properties":{"formattedCitation":"(Allison, 2015)","plainCitation":"(Allison, 2015)","noteIndex":0},"citationItems":[{"id":12714,"uris":["http://zotero.org/users/8741181/items/4UHM7CYR"],"itemData":{"id":12714,"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Allison, 2015)</w:t>
      </w:r>
      <w:r w:rsidRPr="009106F1">
        <w:rPr>
          <w:rFonts w:cstheme="minorHAnsi"/>
          <w:sz w:val="24"/>
          <w:szCs w:val="24"/>
        </w:rPr>
        <w:fldChar w:fldCharType="end"/>
      </w:r>
      <w:r w:rsidRPr="009106F1">
        <w:rPr>
          <w:rFonts w:cstheme="minorHAnsi"/>
          <w:sz w:val="24"/>
          <w:szCs w:val="24"/>
        </w:rPr>
        <w:t xml:space="preserve"> argues around 10</w:t>
      </w:r>
      <w:r w:rsidRPr="009106F1">
        <w:rPr>
          <w:rStyle w:val="FootnoteReference"/>
          <w:rFonts w:cstheme="minorHAnsi"/>
          <w:sz w:val="24"/>
          <w:szCs w:val="24"/>
        </w:rPr>
        <w:footnoteReference w:id="14"/>
      </w:r>
      <w:r w:rsidRPr="009106F1">
        <w:rPr>
          <w:rFonts w:cstheme="minorHAnsi"/>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7777777" w:rsidR="00B947F6" w:rsidRPr="009106F1" w:rsidRDefault="00B947F6" w:rsidP="00B947F6">
      <w:pPr>
        <w:rPr>
          <w:rFonts w:cstheme="minorHAnsi"/>
          <w:sz w:val="24"/>
          <w:szCs w:val="24"/>
        </w:rPr>
      </w:pPr>
      <w:r w:rsidRPr="009106F1">
        <w:rPr>
          <w:rFonts w:cstheme="minorHAnsi"/>
          <w:sz w:val="24"/>
          <w:szCs w:val="24"/>
        </w:rPr>
        <w:t>When dealing with MI the subsequent question that naturally follows is how many imputations is sufficient? Silverwood et al (2021: 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106F1" w:rsidRDefault="00B947F6" w:rsidP="00B947F6">
      <w:pPr>
        <w:rPr>
          <w:rFonts w:cstheme="minorHAnsi"/>
          <w:sz w:val="24"/>
          <w:szCs w:val="24"/>
        </w:rPr>
      </w:pPr>
      <w:r w:rsidRPr="009106F1">
        <w:rPr>
          <w:rFonts w:cstheme="minorHAnsi"/>
          <w:sz w:val="24"/>
          <w:szCs w:val="24"/>
        </w:rPr>
        <w:t>There are 12,450 individuals identified in the NCDS who indicated some form of economic activity at age 23. After using the variable related to the outcome of tracing and interview there are a total of 12,536 individuals within this sample</w:t>
      </w:r>
      <w:r w:rsidRPr="009106F1">
        <w:rPr>
          <w:rStyle w:val="FootnoteReference"/>
          <w:rFonts w:cstheme="minorHAnsi"/>
          <w:sz w:val="24"/>
          <w:szCs w:val="24"/>
        </w:rPr>
        <w:footnoteReference w:id="15"/>
      </w:r>
      <w:r w:rsidRPr="009106F1">
        <w:rPr>
          <w:rFonts w:cstheme="minorHAnsi"/>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021390F3" w:rsidR="00B947F6" w:rsidRPr="009106F1" w:rsidRDefault="00B947F6" w:rsidP="00B947F6">
      <w:pPr>
        <w:rPr>
          <w:rFonts w:cstheme="minorHAnsi"/>
          <w:sz w:val="24"/>
          <w:szCs w:val="24"/>
        </w:rPr>
      </w:pPr>
      <w:r w:rsidRPr="009106F1">
        <w:rPr>
          <w:rFonts w:cstheme="minorHAnsi"/>
          <w:sz w:val="24"/>
          <w:szCs w:val="24"/>
        </w:rPr>
        <w:t>Patterns of missing data are presented in table 1.</w:t>
      </w:r>
      <w:r w:rsidR="00F15E62" w:rsidRPr="009106F1">
        <w:rPr>
          <w:rFonts w:cstheme="minorHAnsi"/>
          <w:sz w:val="24"/>
          <w:szCs w:val="24"/>
        </w:rPr>
        <w:t>13</w:t>
      </w:r>
      <w:r w:rsidRPr="009106F1">
        <w:rPr>
          <w:rFonts w:cstheme="minorHAnsi"/>
          <w:sz w:val="24"/>
          <w:szCs w:val="24"/>
        </w:rPr>
        <w:t>. Within the NCDS sample, 63 per cent have complete records on all variables, 16 per cent are missing values at socio-economic measures, a further 8 per cent missing on socio-economic measures, housing tenure and cognitive ability, 5 per cent missing at socioeconomic measures and housing tenure, 4 per cent missing at cognitive ability, and 2 per cent missing values for housing tenure. Further missingness in the sample not presented in the table are &lt;1 per cent. In total, 7,898 cases have a complete observation at all variables, 4,638 cases have incomplete observations.</w:t>
      </w:r>
    </w:p>
    <w:p w14:paraId="145ECC45" w14:textId="7466F51C" w:rsidR="00C46242" w:rsidRPr="009106F1" w:rsidRDefault="00B947F6" w:rsidP="00CE053C">
      <w:pPr>
        <w:rPr>
          <w:rFonts w:cstheme="minorHAnsi"/>
          <w:sz w:val="24"/>
          <w:szCs w:val="24"/>
        </w:rPr>
      </w:pPr>
      <w:r w:rsidRPr="009106F1">
        <w:rPr>
          <w:rFonts w:cstheme="minorHAnsi"/>
          <w:sz w:val="24"/>
          <w:szCs w:val="24"/>
        </w:rPr>
        <w:t xml:space="preserve">An overview by </w:t>
      </w:r>
      <w:r w:rsidRPr="009106F1">
        <w:rPr>
          <w:rFonts w:cstheme="minorHAnsi"/>
          <w:sz w:val="24"/>
          <w:szCs w:val="24"/>
        </w:rPr>
        <w:fldChar w:fldCharType="begin"/>
      </w:r>
      <w:r w:rsidRPr="009106F1">
        <w:rPr>
          <w:rFonts w:cstheme="minorHAnsi"/>
          <w:sz w:val="24"/>
          <w:szCs w:val="24"/>
        </w:rPr>
        <w:instrText xml:space="preserve"> ADDIN ZOTERO_ITEM CSL_CITATION {"citationID":"p889xpdB","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ower and Elliott, 2006)</w:t>
      </w:r>
      <w:r w:rsidRPr="009106F1">
        <w:rPr>
          <w:rFonts w:cstheme="minorHAnsi"/>
          <w:sz w:val="24"/>
          <w:szCs w:val="24"/>
        </w:rPr>
        <w:fldChar w:fldCharType="end"/>
      </w:r>
      <w:r w:rsidRPr="009106F1">
        <w:rPr>
          <w:rFonts w:cstheme="minorHAnsi"/>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106F1">
        <w:rPr>
          <w:rFonts w:eastAsia="Times New Roman" w:cstheme="minorHAnsi"/>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106F1">
        <w:rPr>
          <w:rFonts w:eastAsia="Times New Roman" w:cstheme="minorHAnsi"/>
          <w:sz w:val="24"/>
          <w:szCs w:val="24"/>
          <w:lang w:eastAsia="en-GB"/>
        </w:rPr>
        <w:fldChar w:fldCharType="begin"/>
      </w:r>
      <w:r w:rsidRPr="009106F1">
        <w:rPr>
          <w:rFonts w:eastAsia="Times New Roman" w:cstheme="minorHAnsi"/>
          <w:sz w:val="24"/>
          <w:szCs w:val="24"/>
          <w:lang w:eastAsia="en-GB"/>
        </w:rPr>
        <w:instrText xml:space="preserve"> ADDIN ZOTERO_ITEM CSL_CITATION {"citationID":"y3FVidS6","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eastAsia="Times New Roman" w:cstheme="minorHAnsi"/>
          <w:sz w:val="24"/>
          <w:szCs w:val="24"/>
          <w:lang w:eastAsia="en-GB"/>
        </w:rPr>
        <w:fldChar w:fldCharType="separate"/>
      </w:r>
      <w:r w:rsidRPr="009106F1">
        <w:rPr>
          <w:rFonts w:cstheme="minorHAnsi"/>
          <w:sz w:val="24"/>
          <w:szCs w:val="24"/>
        </w:rPr>
        <w:t xml:space="preserve">(Power and </w:t>
      </w:r>
      <w:r w:rsidRPr="009106F1">
        <w:rPr>
          <w:rFonts w:cstheme="minorHAnsi"/>
          <w:sz w:val="24"/>
          <w:szCs w:val="24"/>
        </w:rPr>
        <w:lastRenderedPageBreak/>
        <w:t>Elliott, 2006)</w:t>
      </w:r>
      <w:r w:rsidRPr="009106F1">
        <w:rPr>
          <w:rFonts w:eastAsia="Times New Roman" w:cstheme="minorHAnsi"/>
          <w:sz w:val="24"/>
          <w:szCs w:val="24"/>
          <w:lang w:eastAsia="en-GB"/>
        </w:rPr>
        <w:fldChar w:fldCharType="end"/>
      </w:r>
      <w:r w:rsidRPr="009106F1">
        <w:rPr>
          <w:rFonts w:eastAsia="Times New Roman" w:cstheme="minorHAnsi"/>
          <w:sz w:val="24"/>
          <w:szCs w:val="24"/>
          <w:lang w:eastAsia="en-GB"/>
        </w:rPr>
        <w:t xml:space="preserve">. This amounts to 12,536 people successfully interviewed, meaning that 2,686 people who did not die, emigrate, or refuse to take part in the survey are missing from sweep 4 (age 23). </w:t>
      </w:r>
    </w:p>
    <w:p w14:paraId="3157445D" w14:textId="53972E65" w:rsidR="00CE053C" w:rsidRPr="009106F1" w:rsidRDefault="00CE053C" w:rsidP="00CE053C">
      <w:pPr>
        <w:pStyle w:val="Caption"/>
        <w:keepNext/>
        <w:rPr>
          <w:rFonts w:cstheme="minorHAnsi"/>
          <w:color w:val="auto"/>
          <w:sz w:val="24"/>
          <w:szCs w:val="24"/>
        </w:rPr>
      </w:pPr>
      <w:bookmarkStart w:id="46" w:name="_Toc137904682"/>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3</w:t>
      </w:r>
      <w:r w:rsidRPr="009106F1">
        <w:rPr>
          <w:rFonts w:cstheme="minorHAnsi"/>
          <w:color w:val="auto"/>
          <w:sz w:val="24"/>
          <w:szCs w:val="24"/>
        </w:rPr>
        <w:fldChar w:fldCharType="end"/>
      </w:r>
      <w:r w:rsidRPr="009106F1">
        <w:rPr>
          <w:rFonts w:cstheme="minorHAnsi"/>
          <w:color w:val="auto"/>
          <w:sz w:val="24"/>
          <w:szCs w:val="24"/>
        </w:rPr>
        <w:t xml:space="preserve"> Missing data patterns for NCDS</w:t>
      </w:r>
      <w:bookmarkEnd w:id="46"/>
    </w:p>
    <w:tbl>
      <w:tblPr>
        <w:tblStyle w:val="PlainTable4"/>
        <w:tblW w:w="0" w:type="auto"/>
        <w:tblLook w:val="04A0" w:firstRow="1" w:lastRow="0" w:firstColumn="1" w:lastColumn="0" w:noHBand="0" w:noVBand="1"/>
      </w:tblPr>
      <w:tblGrid>
        <w:gridCol w:w="1684"/>
        <w:gridCol w:w="1892"/>
        <w:gridCol w:w="1516"/>
        <w:gridCol w:w="1342"/>
        <w:gridCol w:w="719"/>
        <w:gridCol w:w="1021"/>
        <w:gridCol w:w="852"/>
      </w:tblGrid>
      <w:tr w:rsidR="009106F1" w:rsidRPr="009106F1" w14:paraId="16452C1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706D5" w14:textId="77777777" w:rsidR="00B947F6" w:rsidRPr="009106F1" w:rsidRDefault="00B947F6" w:rsidP="00E1481F">
            <w:pPr>
              <w:rPr>
                <w:rFonts w:cstheme="minorHAnsi"/>
                <w:sz w:val="24"/>
                <w:szCs w:val="24"/>
              </w:rPr>
            </w:pPr>
            <w:r w:rsidRPr="009106F1">
              <w:rPr>
                <w:rFonts w:cstheme="minorHAnsi"/>
                <w:sz w:val="24"/>
                <w:szCs w:val="24"/>
              </w:rPr>
              <w:t>Percent Complete (%)</w:t>
            </w:r>
          </w:p>
        </w:tc>
        <w:tc>
          <w:tcPr>
            <w:tcW w:w="0" w:type="auto"/>
          </w:tcPr>
          <w:p w14:paraId="665E0460"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ducational Attainment</w:t>
            </w:r>
          </w:p>
        </w:tc>
        <w:tc>
          <w:tcPr>
            <w:tcW w:w="0" w:type="auto"/>
          </w:tcPr>
          <w:p w14:paraId="3FDABF6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Economic Activity</w:t>
            </w:r>
          </w:p>
        </w:tc>
        <w:tc>
          <w:tcPr>
            <w:tcW w:w="0" w:type="auto"/>
          </w:tcPr>
          <w:p w14:paraId="45ED94C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Housing Tenure</w:t>
            </w:r>
          </w:p>
        </w:tc>
        <w:tc>
          <w:tcPr>
            <w:tcW w:w="0" w:type="auto"/>
          </w:tcPr>
          <w:p w14:paraId="46727A21"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S-SEC</w:t>
            </w:r>
          </w:p>
        </w:tc>
        <w:tc>
          <w:tcPr>
            <w:tcW w:w="0" w:type="auto"/>
          </w:tcPr>
          <w:p w14:paraId="30C40EE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ading</w:t>
            </w:r>
          </w:p>
        </w:tc>
        <w:tc>
          <w:tcPr>
            <w:tcW w:w="0" w:type="auto"/>
          </w:tcPr>
          <w:p w14:paraId="6C7D196C"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aths</w:t>
            </w:r>
          </w:p>
        </w:tc>
      </w:tr>
      <w:tr w:rsidR="009106F1" w:rsidRPr="009106F1" w14:paraId="754572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91889" w14:textId="77777777" w:rsidR="00B947F6" w:rsidRPr="009106F1" w:rsidRDefault="00B947F6" w:rsidP="00E1481F">
            <w:pPr>
              <w:rPr>
                <w:rFonts w:cstheme="minorHAnsi"/>
                <w:sz w:val="24"/>
                <w:szCs w:val="24"/>
              </w:rPr>
            </w:pPr>
            <w:r w:rsidRPr="009106F1">
              <w:rPr>
                <w:rFonts w:cstheme="minorHAnsi"/>
                <w:sz w:val="24"/>
                <w:szCs w:val="24"/>
              </w:rPr>
              <w:t>63</w:t>
            </w:r>
          </w:p>
        </w:tc>
        <w:tc>
          <w:tcPr>
            <w:tcW w:w="0" w:type="auto"/>
          </w:tcPr>
          <w:p w14:paraId="35EF4A17"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7FA13D2"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0FD7335D"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DDA229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46EEB3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E4201A1"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9106F1" w:rsidRPr="009106F1" w14:paraId="7403EBD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43BF4EA" w14:textId="77777777" w:rsidR="00B947F6" w:rsidRPr="009106F1" w:rsidRDefault="00B947F6" w:rsidP="00E1481F">
            <w:pPr>
              <w:rPr>
                <w:rFonts w:cstheme="minorHAnsi"/>
                <w:sz w:val="24"/>
                <w:szCs w:val="24"/>
              </w:rPr>
            </w:pPr>
            <w:r w:rsidRPr="009106F1">
              <w:rPr>
                <w:rFonts w:cstheme="minorHAnsi"/>
                <w:sz w:val="24"/>
                <w:szCs w:val="24"/>
              </w:rPr>
              <w:t>16</w:t>
            </w:r>
          </w:p>
        </w:tc>
        <w:tc>
          <w:tcPr>
            <w:tcW w:w="0" w:type="auto"/>
          </w:tcPr>
          <w:p w14:paraId="0B2F6065"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391BCB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900760A"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1BD5020"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76B7A41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E1E85E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9106F1" w:rsidRPr="009106F1" w14:paraId="2F3A3CE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ACFB3" w14:textId="77777777" w:rsidR="00B947F6" w:rsidRPr="009106F1" w:rsidRDefault="00B947F6" w:rsidP="00E1481F">
            <w:pPr>
              <w:rPr>
                <w:rFonts w:cstheme="minorHAnsi"/>
                <w:sz w:val="24"/>
                <w:szCs w:val="24"/>
              </w:rPr>
            </w:pPr>
            <w:r w:rsidRPr="009106F1">
              <w:rPr>
                <w:rFonts w:cstheme="minorHAnsi"/>
                <w:sz w:val="24"/>
                <w:szCs w:val="24"/>
              </w:rPr>
              <w:t>8</w:t>
            </w:r>
          </w:p>
        </w:tc>
        <w:tc>
          <w:tcPr>
            <w:tcW w:w="0" w:type="auto"/>
          </w:tcPr>
          <w:p w14:paraId="637EDBF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4C9A00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60DB5D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2706C06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490FA5C1"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7856A66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r>
      <w:tr w:rsidR="009106F1" w:rsidRPr="009106F1" w14:paraId="2AE2B1A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83EECB0" w14:textId="77777777" w:rsidR="00B947F6" w:rsidRPr="009106F1" w:rsidRDefault="00B947F6" w:rsidP="00E1481F">
            <w:pPr>
              <w:rPr>
                <w:rFonts w:cstheme="minorHAnsi"/>
                <w:sz w:val="24"/>
                <w:szCs w:val="24"/>
              </w:rPr>
            </w:pPr>
            <w:r w:rsidRPr="009106F1">
              <w:rPr>
                <w:rFonts w:cstheme="minorHAnsi"/>
                <w:sz w:val="24"/>
                <w:szCs w:val="24"/>
              </w:rPr>
              <w:t>5</w:t>
            </w:r>
          </w:p>
        </w:tc>
        <w:tc>
          <w:tcPr>
            <w:tcW w:w="0" w:type="auto"/>
          </w:tcPr>
          <w:p w14:paraId="510B116D"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0A8553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44DB12C6"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236C1B4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05607653"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0A812B6"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r w:rsidR="009106F1" w:rsidRPr="009106F1" w14:paraId="348BD4A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C7005B" w14:textId="77777777" w:rsidR="00B947F6" w:rsidRPr="009106F1" w:rsidRDefault="00B947F6" w:rsidP="00E1481F">
            <w:pPr>
              <w:rPr>
                <w:rFonts w:cstheme="minorHAnsi"/>
                <w:sz w:val="24"/>
                <w:szCs w:val="24"/>
              </w:rPr>
            </w:pPr>
            <w:r w:rsidRPr="009106F1">
              <w:rPr>
                <w:rFonts w:cstheme="minorHAnsi"/>
                <w:sz w:val="24"/>
                <w:szCs w:val="24"/>
              </w:rPr>
              <w:t>4</w:t>
            </w:r>
          </w:p>
        </w:tc>
        <w:tc>
          <w:tcPr>
            <w:tcW w:w="0" w:type="auto"/>
          </w:tcPr>
          <w:p w14:paraId="4E6579F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26053A46"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319949B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60AE242F"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3AF011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c>
          <w:tcPr>
            <w:tcW w:w="0" w:type="auto"/>
          </w:tcPr>
          <w:p w14:paraId="3BC94C9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p>
        </w:tc>
      </w:tr>
      <w:tr w:rsidR="009106F1" w:rsidRPr="009106F1" w14:paraId="7AD2A42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736B0E45" w14:textId="77777777" w:rsidR="00B947F6" w:rsidRPr="009106F1" w:rsidRDefault="00B947F6" w:rsidP="00E1481F">
            <w:pPr>
              <w:rPr>
                <w:rFonts w:cstheme="minorHAnsi"/>
                <w:sz w:val="24"/>
                <w:szCs w:val="24"/>
              </w:rPr>
            </w:pPr>
            <w:r w:rsidRPr="009106F1">
              <w:rPr>
                <w:rFonts w:cstheme="minorHAnsi"/>
                <w:sz w:val="24"/>
                <w:szCs w:val="24"/>
              </w:rPr>
              <w:t>2</w:t>
            </w:r>
          </w:p>
        </w:tc>
        <w:tc>
          <w:tcPr>
            <w:tcW w:w="0" w:type="auto"/>
          </w:tcPr>
          <w:p w14:paraId="6D0F5EF4"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01BABA72"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38F4801"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p>
        </w:tc>
        <w:tc>
          <w:tcPr>
            <w:tcW w:w="0" w:type="auto"/>
          </w:tcPr>
          <w:p w14:paraId="5ACA4F17"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1E491886"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c>
          <w:tcPr>
            <w:tcW w:w="0" w:type="auto"/>
          </w:tcPr>
          <w:p w14:paraId="753E871F" w14:textId="77777777" w:rsidR="00B947F6" w:rsidRPr="009106F1" w:rsidRDefault="00B947F6" w:rsidP="00E1481F">
            <w:pPr>
              <w:cnfStyle w:val="000000000000" w:firstRow="0" w:lastRow="0" w:firstColumn="0" w:lastColumn="0" w:oddVBand="0" w:evenVBand="0" w:oddHBand="0" w:evenHBand="0" w:firstRowFirstColumn="0" w:firstRowLastColumn="0" w:lastRowFirstColumn="0" w:lastRowLastColumn="0"/>
              <w:rPr>
                <w:rFonts w:cstheme="minorHAnsi"/>
                <w:b/>
                <w:bCs/>
                <w:sz w:val="24"/>
                <w:szCs w:val="24"/>
              </w:rPr>
            </w:pPr>
            <w:r w:rsidRPr="009106F1">
              <w:rPr>
                <w:rFonts w:ascii="Segoe UI Symbol" w:hAnsi="Segoe UI Symbol" w:cs="Segoe UI Symbol"/>
                <w:b/>
                <w:bCs/>
                <w:sz w:val="24"/>
                <w:szCs w:val="24"/>
              </w:rPr>
              <w:t>✓</w:t>
            </w:r>
          </w:p>
        </w:tc>
      </w:tr>
    </w:tbl>
    <w:p w14:paraId="7DF12C2F" w14:textId="77777777" w:rsidR="00B947F6" w:rsidRPr="009106F1" w:rsidRDefault="00B947F6" w:rsidP="00B947F6">
      <w:pPr>
        <w:rPr>
          <w:rFonts w:cstheme="minorHAnsi"/>
          <w:sz w:val="24"/>
          <w:szCs w:val="24"/>
        </w:rPr>
      </w:pPr>
    </w:p>
    <w:p w14:paraId="2838FF30" w14:textId="77777777" w:rsidR="00B947F6" w:rsidRPr="009106F1" w:rsidRDefault="00B947F6" w:rsidP="00B947F6">
      <w:pPr>
        <w:rPr>
          <w:rFonts w:cstheme="minorHAnsi"/>
          <w:sz w:val="24"/>
          <w:szCs w:val="24"/>
        </w:rPr>
      </w:pPr>
      <w:r w:rsidRPr="009106F1">
        <w:rPr>
          <w:rFonts w:cstheme="minorHAnsi"/>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106F1">
        <w:rPr>
          <w:rFonts w:cstheme="minorHAnsi"/>
          <w:sz w:val="24"/>
          <w:szCs w:val="24"/>
        </w:rPr>
        <w:fldChar w:fldCharType="begin"/>
      </w:r>
      <w:r w:rsidRPr="009106F1">
        <w:rPr>
          <w:rFonts w:cstheme="minorHAnsi"/>
          <w:sz w:val="24"/>
          <w:szCs w:val="24"/>
        </w:rPr>
        <w:instrText xml:space="preserve"> ADDIN ZOTERO_ITEM CSL_CITATION {"citationID":"trairXJt","properties":{"formattedCitation":"(Rose and Pevalin, 2002)","plainCitation":"(Rose and Pevalin, 2002)","noteIndex":0},"citationItems":[{"id":12633,"uris":["http://zotero.org/users/8741181/items/B3MWRUU8"],"itemData":{"id":12633,"type":"article-journal","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Rose and Pevalin, 2002)</w:t>
      </w:r>
      <w:r w:rsidRPr="009106F1">
        <w:rPr>
          <w:rFonts w:cstheme="minorHAnsi"/>
          <w:sz w:val="24"/>
          <w:szCs w:val="24"/>
        </w:rPr>
        <w:fldChar w:fldCharType="end"/>
      </w:r>
      <w:r w:rsidRPr="009106F1">
        <w:rPr>
          <w:rFonts w:cstheme="minorHAnsi"/>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106F1">
        <w:rPr>
          <w:rFonts w:cstheme="minorHAnsi"/>
          <w:sz w:val="24"/>
          <w:szCs w:val="24"/>
        </w:rPr>
        <w:fldChar w:fldCharType="begin"/>
      </w:r>
      <w:r w:rsidRPr="009106F1">
        <w:rPr>
          <w:rFonts w:cstheme="minorHAnsi"/>
          <w:sz w:val="24"/>
          <w:szCs w:val="24"/>
        </w:rPr>
        <w:instrText xml:space="preserve"> ADDIN ZOTERO_ITEM CSL_CITATION {"citationID":"fQZQzPTS","properties":{"formattedCitation":"(ONS, 2023)","plainCitation":"(ONS, 2023)","noteIndex":0},"citationItems":[{"id":12630,"uris":["http://zotero.org/users/8741181/items/9BBFP4FU"],"itemData":{"id":12630,"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ONS, 2023)</w:t>
      </w:r>
      <w:r w:rsidRPr="009106F1">
        <w:rPr>
          <w:rFonts w:cstheme="minorHAnsi"/>
          <w:sz w:val="24"/>
          <w:szCs w:val="24"/>
        </w:rPr>
        <w:fldChar w:fldCharType="end"/>
      </w:r>
      <w:r w:rsidRPr="009106F1">
        <w:rPr>
          <w:rFonts w:cstheme="minorHAnsi"/>
          <w:sz w:val="24"/>
          <w:szCs w:val="24"/>
        </w:rPr>
        <w:t xml:space="preserve">. This combined with refusal rates of 7.1 per cent </w:t>
      </w:r>
      <w:r w:rsidRPr="009106F1">
        <w:rPr>
          <w:rFonts w:cstheme="minorHAnsi"/>
          <w:sz w:val="24"/>
          <w:szCs w:val="24"/>
        </w:rPr>
        <w:fldChar w:fldCharType="begin"/>
      </w:r>
      <w:r w:rsidRPr="009106F1">
        <w:rPr>
          <w:rFonts w:cstheme="minorHAnsi"/>
          <w:sz w:val="24"/>
          <w:szCs w:val="24"/>
        </w:rPr>
        <w:instrText xml:space="preserve"> ADDIN ZOTERO_ITEM CSL_CITATION {"citationID":"PRHidMO0","properties":{"formattedCitation":"(Power and Elliott, 2006)","plainCitation":"(Power and Elliott, 2006)","noteIndex":0},"citationItems":[{"id":2657,"uris":["http://zotero.org/users/8741181/items/NNVTZBKX"],"itemData":{"id":2657,"type":"article-journal","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Power and Elliott, 2006)</w:t>
      </w:r>
      <w:r w:rsidRPr="009106F1">
        <w:rPr>
          <w:rFonts w:cstheme="minorHAnsi"/>
          <w:sz w:val="24"/>
          <w:szCs w:val="24"/>
        </w:rPr>
        <w:fldChar w:fldCharType="end"/>
      </w:r>
      <w:r w:rsidRPr="009106F1">
        <w:rPr>
          <w:rFonts w:cstheme="minorHAnsi"/>
          <w:sz w:val="24"/>
          <w:szCs w:val="24"/>
        </w:rPr>
        <w:t xml:space="preserve"> presents a reasonable case in explaining potential missingness of the largest missing variables in the model. </w:t>
      </w:r>
    </w:p>
    <w:p w14:paraId="2DA28E82" w14:textId="5BBED151" w:rsidR="00B947F6" w:rsidRPr="009106F1" w:rsidRDefault="00B947F6" w:rsidP="00B947F6">
      <w:pPr>
        <w:rPr>
          <w:rFonts w:cstheme="minorHAnsi"/>
          <w:sz w:val="24"/>
          <w:szCs w:val="24"/>
        </w:rPr>
      </w:pPr>
      <w:r w:rsidRPr="009106F1">
        <w:rPr>
          <w:rFonts w:cstheme="minorHAnsi"/>
          <w:sz w:val="24"/>
          <w:szCs w:val="24"/>
        </w:rPr>
        <w:t>A complete case analysis is only valid if data can be considered MCAR. If data is found to be MAR, then steps should be taken to address this potential bias in analysis. The gold standard to deal with MAR related data is MI</w:t>
      </w:r>
      <w:r w:rsidR="0008602A" w:rsidRPr="009106F1">
        <w:rPr>
          <w:rFonts w:cstheme="minorHAnsi"/>
          <w:sz w:val="24"/>
          <w:szCs w:val="24"/>
        </w:rPr>
        <w:t xml:space="preserve"> </w:t>
      </w:r>
      <w:r w:rsidR="0008602A" w:rsidRPr="009106F1">
        <w:rPr>
          <w:rFonts w:cstheme="minorHAnsi"/>
          <w:sz w:val="24"/>
          <w:szCs w:val="24"/>
        </w:rPr>
        <w:fldChar w:fldCharType="begin"/>
      </w:r>
      <w:r w:rsidR="0008602A" w:rsidRPr="009106F1">
        <w:rPr>
          <w:rFonts w:cstheme="minorHAnsi"/>
          <w:sz w:val="24"/>
          <w:szCs w:val="24"/>
        </w:rPr>
        <w:instrText xml:space="preserve"> ADDIN ZOTERO_ITEM CSL_CITATION {"citationID":"OSb9YpBn","properties":{"formattedCitation":"(Treiman, 2009)","plainCitation":"(Treiman, 2009)","noteIndex":0},"citationItems":[{"id":12726,"uris":["http://zotero.org/users/8741181/items/HI673FMJ"],"itemData":{"id":12726,"type":"book","publisher":"Jossey-Bass","title":"Quantitative data analysis doing social research to test ideas","author":[{"family":"Treiman","given":"Donald J."}],"issued":{"date-parts":[["2009"]]}}}],"schema":"https://github.com/citation-style-language/schema/raw/master/csl-citation.json"} </w:instrText>
      </w:r>
      <w:r w:rsidR="0008602A" w:rsidRPr="009106F1">
        <w:rPr>
          <w:rFonts w:cstheme="minorHAnsi"/>
          <w:sz w:val="24"/>
          <w:szCs w:val="24"/>
        </w:rPr>
        <w:fldChar w:fldCharType="separate"/>
      </w:r>
      <w:r w:rsidR="0008602A" w:rsidRPr="009106F1">
        <w:rPr>
          <w:rFonts w:cstheme="minorHAnsi"/>
          <w:sz w:val="24"/>
          <w:szCs w:val="24"/>
        </w:rPr>
        <w:t>(Treiman, 2009)</w:t>
      </w:r>
      <w:r w:rsidR="0008602A" w:rsidRPr="009106F1">
        <w:rPr>
          <w:rFonts w:cstheme="minorHAnsi"/>
          <w:sz w:val="24"/>
          <w:szCs w:val="24"/>
        </w:rPr>
        <w:fldChar w:fldCharType="end"/>
      </w:r>
      <w:r w:rsidRPr="009106F1">
        <w:rPr>
          <w:rFonts w:cstheme="minorHAnsi"/>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106F1" w:rsidRDefault="00B947F6" w:rsidP="00B947F6">
      <w:pPr>
        <w:pStyle w:val="Heading3"/>
        <w:rPr>
          <w:rFonts w:asciiTheme="minorHAnsi" w:hAnsiTheme="minorHAnsi" w:cstheme="minorHAnsi"/>
          <w:b/>
          <w:bCs/>
          <w:color w:val="auto"/>
        </w:rPr>
      </w:pPr>
      <w:bookmarkStart w:id="47" w:name="_Toc137904665"/>
      <w:r w:rsidRPr="009106F1">
        <w:rPr>
          <w:rFonts w:asciiTheme="minorHAnsi" w:hAnsiTheme="minorHAnsi" w:cstheme="minorHAnsi"/>
          <w:b/>
          <w:bCs/>
          <w:color w:val="auto"/>
        </w:rPr>
        <w:t>Multiple Imputation by Chained Equations</w:t>
      </w:r>
      <w:bookmarkEnd w:id="47"/>
    </w:p>
    <w:p w14:paraId="0A936BFB" w14:textId="77777777" w:rsidR="00B947F6" w:rsidRPr="009106F1" w:rsidRDefault="00B947F6" w:rsidP="00B947F6">
      <w:pPr>
        <w:rPr>
          <w:rFonts w:cstheme="minorHAnsi"/>
          <w:sz w:val="24"/>
          <w:szCs w:val="24"/>
        </w:rPr>
      </w:pPr>
      <w:r w:rsidRPr="009106F1">
        <w:rPr>
          <w:rFonts w:cstheme="minorHAnsi"/>
          <w:sz w:val="24"/>
          <w:szCs w:val="24"/>
        </w:rPr>
        <w:t>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svy suite and so can also adjust for complex survey design.</w:t>
      </w:r>
    </w:p>
    <w:p w14:paraId="54A24503" w14:textId="77777777" w:rsidR="00B947F6" w:rsidRPr="009106F1" w:rsidRDefault="00B947F6" w:rsidP="00B947F6">
      <w:pPr>
        <w:rPr>
          <w:rFonts w:cstheme="minorHAnsi"/>
          <w:sz w:val="24"/>
          <w:szCs w:val="24"/>
        </w:rPr>
      </w:pPr>
      <w:r w:rsidRPr="009106F1">
        <w:rPr>
          <w:rFonts w:cstheme="minorHAnsi"/>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19B56C2B" w:rsidR="00B947F6" w:rsidRPr="009106F1" w:rsidRDefault="00B947F6" w:rsidP="00B947F6">
      <w:pPr>
        <w:rPr>
          <w:rFonts w:cstheme="minorHAnsi"/>
          <w:sz w:val="24"/>
          <w:szCs w:val="24"/>
        </w:rPr>
      </w:pPr>
      <w:r w:rsidRPr="009106F1">
        <w:rPr>
          <w:rFonts w:cstheme="minorHAnsi"/>
          <w:sz w:val="24"/>
          <w:szCs w:val="24"/>
        </w:rPr>
        <w:lastRenderedPageBreak/>
        <w:t xml:space="preserve">Disadvantaged socio-economic background in childhood, worse mental health and lower cognitive ability in early life, and lack of civic and social participation in adulthood have been found to be consistently associated with non-response </w:t>
      </w:r>
      <w:r w:rsidRPr="009106F1">
        <w:rPr>
          <w:rFonts w:cstheme="minorHAnsi"/>
          <w:sz w:val="24"/>
          <w:szCs w:val="24"/>
        </w:rPr>
        <w:fldChar w:fldCharType="begin"/>
      </w:r>
      <w:r w:rsidRPr="009106F1">
        <w:rPr>
          <w:rFonts w:cstheme="minorHAnsi"/>
          <w:sz w:val="24"/>
          <w:szCs w:val="24"/>
        </w:rPr>
        <w:instrText xml:space="preserve"> ADDIN ZOTERO_ITEM CSL_CITATION {"citationID":"yVhtFsid","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se variables are easily translated into auxiliary variables for imputation. Using the NCDS missing data guide (ibid), each predictor of non-response at sweep 4 (age 23) was recoded. These correspond </w:t>
      </w:r>
      <w:r w:rsidR="00F87056" w:rsidRPr="009106F1">
        <w:rPr>
          <w:rFonts w:cstheme="minorHAnsi"/>
          <w:sz w:val="24"/>
          <w:szCs w:val="24"/>
        </w:rPr>
        <w:t>to</w:t>
      </w:r>
      <w:r w:rsidRPr="009106F1">
        <w:rPr>
          <w:rFonts w:cstheme="minorHAnsi"/>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moves since child’s birth, sum of favourable learning environments. Some auxiliary variables such as cognitive ability was taken out as they were already included in the main model of analysis. </w:t>
      </w:r>
    </w:p>
    <w:p w14:paraId="26D6A068" w14:textId="77777777" w:rsidR="00B947F6" w:rsidRPr="009106F1" w:rsidRDefault="00B947F6" w:rsidP="00B947F6">
      <w:pPr>
        <w:rPr>
          <w:rFonts w:cstheme="minorHAnsi"/>
          <w:sz w:val="24"/>
          <w:szCs w:val="24"/>
        </w:rPr>
      </w:pPr>
      <w:r w:rsidRPr="009106F1">
        <w:rPr>
          <w:rFonts w:cstheme="minorHAnsi"/>
          <w:sz w:val="24"/>
          <w:szCs w:val="24"/>
        </w:rPr>
        <w:t xml:space="preserve">Whilst there is no clear consensus on the number of optimum imputations required to estimate the model </w:t>
      </w:r>
      <w:r w:rsidRPr="009106F1">
        <w:rPr>
          <w:rFonts w:cstheme="minorHAnsi"/>
          <w:sz w:val="24"/>
          <w:szCs w:val="24"/>
        </w:rPr>
        <w:fldChar w:fldCharType="begin"/>
      </w:r>
      <w:r w:rsidRPr="009106F1">
        <w:rPr>
          <w:rFonts w:cstheme="minorHAnsi"/>
          <w:sz w:val="24"/>
          <w:szCs w:val="24"/>
        </w:rPr>
        <w:instrText xml:space="preserve"> ADDIN ZOTERO_ITEM CSL_CITATION {"citationID":"8QGPu2uw","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77777777" w:rsidR="00B947F6" w:rsidRPr="009106F1" w:rsidRDefault="00B947F6" w:rsidP="00B947F6">
      <w:pPr>
        <w:rPr>
          <w:rFonts w:cstheme="minorHAnsi"/>
          <w:sz w:val="24"/>
          <w:szCs w:val="24"/>
        </w:rPr>
      </w:pPr>
      <w:r w:rsidRPr="009106F1">
        <w:rPr>
          <w:rFonts w:cstheme="minorHAnsi"/>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106F1">
        <w:rPr>
          <w:rFonts w:cstheme="minorHAnsi"/>
          <w:sz w:val="24"/>
          <w:szCs w:val="24"/>
        </w:rPr>
        <w:fldChar w:fldCharType="begin"/>
      </w:r>
      <w:r w:rsidRPr="009106F1">
        <w:rPr>
          <w:rFonts w:cstheme="minorHAnsi"/>
          <w:sz w:val="24"/>
          <w:szCs w:val="24"/>
        </w:rPr>
        <w:instrText xml:space="preserve"> ADDIN ZOTERO_ITEM CSL_CITATION {"citationID":"dS3olDr1","properties":{"formattedCitation":"(Silverwood {\\i{}et al.}, 2021)","plainCitation":"(Silverwood et al., 2021)","noteIndex":0},"citationItems":[{"id":1234,"uris":["http://zotero.org/users/8741181/items/JJQ92X8Q"],"itemData":{"id":1234,"type":"article-journal","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106F1">
        <w:rPr>
          <w:rFonts w:cstheme="minorHAnsi"/>
          <w:sz w:val="24"/>
          <w:szCs w:val="24"/>
        </w:rPr>
        <w:fldChar w:fldCharType="separate"/>
      </w:r>
      <w:r w:rsidRPr="009106F1">
        <w:rPr>
          <w:rFonts w:cstheme="minorHAnsi"/>
          <w:sz w:val="24"/>
          <w:szCs w:val="24"/>
        </w:rPr>
        <w:t xml:space="preserve">(Silverwood </w:t>
      </w:r>
      <w:r w:rsidRPr="009106F1">
        <w:rPr>
          <w:rFonts w:cstheme="minorHAnsi"/>
          <w:i/>
          <w:iCs/>
          <w:sz w:val="24"/>
          <w:szCs w:val="24"/>
        </w:rPr>
        <w:t>et al.</w:t>
      </w:r>
      <w:r w:rsidRPr="009106F1">
        <w:rPr>
          <w:rFonts w:cstheme="minorHAnsi"/>
          <w:sz w:val="24"/>
          <w:szCs w:val="24"/>
        </w:rPr>
        <w:t>, 2021)</w:t>
      </w:r>
      <w:r w:rsidRPr="009106F1">
        <w:rPr>
          <w:rFonts w:cstheme="minorHAnsi"/>
          <w:sz w:val="24"/>
          <w:szCs w:val="24"/>
        </w:rPr>
        <w:fldChar w:fldCharType="end"/>
      </w:r>
      <w:r w:rsidRPr="009106F1">
        <w:rPr>
          <w:rFonts w:cstheme="minorHAnsi"/>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106F1" w:rsidRDefault="00B947F6" w:rsidP="00B947F6">
      <w:pPr>
        <w:rPr>
          <w:rFonts w:cstheme="minorHAnsi"/>
          <w:sz w:val="24"/>
          <w:szCs w:val="24"/>
        </w:rPr>
      </w:pPr>
      <w:r w:rsidRPr="009106F1">
        <w:rPr>
          <w:rFonts w:cstheme="minorHAnsi"/>
          <w:sz w:val="24"/>
          <w:szCs w:val="24"/>
        </w:rPr>
        <w:t xml:space="preserve">There were </w:t>
      </w:r>
      <w:r w:rsidR="00D26CB7" w:rsidRPr="009106F1">
        <w:rPr>
          <w:rFonts w:cstheme="minorHAnsi"/>
          <w:sz w:val="24"/>
          <w:szCs w:val="24"/>
        </w:rPr>
        <w:t>18</w:t>
      </w:r>
      <w:r w:rsidRPr="009106F1">
        <w:rPr>
          <w:rFonts w:cstheme="minorHAnsi"/>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26D43F5A" w:rsidR="00B947F6" w:rsidRPr="009106F1" w:rsidRDefault="00B947F6" w:rsidP="00B947F6">
      <w:pPr>
        <w:rPr>
          <w:rFonts w:cstheme="minorHAnsi"/>
          <w:sz w:val="24"/>
          <w:szCs w:val="24"/>
        </w:rPr>
      </w:pPr>
      <w:r w:rsidRPr="009106F1">
        <w:rPr>
          <w:rFonts w:cstheme="minorHAnsi"/>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Variables such as maths scores present clear imbalances – a mean of 17.60 in complete cases and 16.06 in non-complete cases. These imbalances present themselves in every variable within the model except for sex. This is unsurprising </w:t>
      </w:r>
      <w:r w:rsidRPr="009106F1">
        <w:rPr>
          <w:rFonts w:cstheme="minorHAnsi"/>
          <w:sz w:val="24"/>
          <w:szCs w:val="24"/>
        </w:rPr>
        <w:lastRenderedPageBreak/>
        <w:t xml:space="preserve">considering that sex as a variable presents zero missingness. The distributions of the variables thus far present </w:t>
      </w:r>
      <w:r w:rsidR="00D26CB7" w:rsidRPr="009106F1">
        <w:rPr>
          <w:rFonts w:cstheme="minorHAnsi"/>
          <w:sz w:val="24"/>
          <w:szCs w:val="24"/>
        </w:rPr>
        <w:t xml:space="preserve">some </w:t>
      </w:r>
      <w:r w:rsidRPr="009106F1">
        <w:rPr>
          <w:rFonts w:cstheme="minorHAnsi"/>
          <w:sz w:val="24"/>
          <w:szCs w:val="24"/>
        </w:rPr>
        <w:t xml:space="preserve">indications of a MAR or MNAR mechanism being present. </w:t>
      </w:r>
    </w:p>
    <w:p w14:paraId="31E28C40" w14:textId="77777777" w:rsidR="00B947F6" w:rsidRPr="009106F1" w:rsidRDefault="00B947F6" w:rsidP="00B947F6">
      <w:pPr>
        <w:rPr>
          <w:rFonts w:cstheme="minorHAnsi"/>
          <w:sz w:val="24"/>
          <w:szCs w:val="24"/>
        </w:rPr>
      </w:pPr>
      <w:r w:rsidRPr="009106F1">
        <w:rPr>
          <w:rFonts w:cstheme="minorHAnsi"/>
          <w:sz w:val="24"/>
          <w:szCs w:val="24"/>
        </w:rPr>
        <w:t>With a greater number of variables as our model has, convergence issues are probable. This risk is increased if a model has many categorical variables. Failure to converge was a consistent problem. Without resorting to re-coding analytical variables, the decision was made to drop one of the auxiliary variables in order to produce an imputed model</w:t>
      </w:r>
      <w:r w:rsidRPr="009106F1">
        <w:rPr>
          <w:rStyle w:val="FootnoteReference"/>
          <w:rFonts w:cstheme="minorHAnsi"/>
          <w:sz w:val="24"/>
          <w:szCs w:val="24"/>
        </w:rPr>
        <w:footnoteReference w:id="16"/>
      </w:r>
      <w:r w:rsidRPr="009106F1">
        <w:rPr>
          <w:rFonts w:cstheme="minorHAnsi"/>
          <w:sz w:val="24"/>
          <w:szCs w:val="24"/>
        </w:rPr>
        <w:t xml:space="preserve">. </w:t>
      </w:r>
    </w:p>
    <w:p w14:paraId="5B2B4EF6" w14:textId="77777777" w:rsidR="00B947F6" w:rsidRPr="009106F1" w:rsidRDefault="00B947F6" w:rsidP="00B947F6">
      <w:pPr>
        <w:rPr>
          <w:rFonts w:cstheme="minorHAnsi"/>
          <w:sz w:val="24"/>
          <w:szCs w:val="24"/>
        </w:rPr>
      </w:pPr>
      <w:r w:rsidRPr="009106F1">
        <w:rPr>
          <w:rFonts w:cstheme="minorHAnsi"/>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4A99442A" w:rsidR="00B947F6" w:rsidRPr="009106F1" w:rsidRDefault="00B947F6" w:rsidP="00B947F6">
      <w:pPr>
        <w:rPr>
          <w:rFonts w:cstheme="minorHAnsi"/>
          <w:sz w:val="24"/>
          <w:szCs w:val="24"/>
        </w:rPr>
      </w:pPr>
      <w:r w:rsidRPr="009106F1">
        <w:rPr>
          <w:rFonts w:cstheme="minorHAnsi"/>
          <w:sz w:val="24"/>
          <w:szCs w:val="24"/>
        </w:rPr>
        <w:t>The next models presented will be a comparison of a complete case analysis using NS-SEC from the previous chapter and the imputed model in table 1.1</w:t>
      </w:r>
      <w:r w:rsidR="00F15E62" w:rsidRPr="009106F1">
        <w:rPr>
          <w:rFonts w:cstheme="minorHAnsi"/>
          <w:sz w:val="24"/>
          <w:szCs w:val="24"/>
        </w:rPr>
        <w:t>4</w:t>
      </w:r>
      <w:r w:rsidRPr="009106F1">
        <w:rPr>
          <w:rFonts w:cstheme="minorHAnsi"/>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7,915 observations of the CCA model. </w:t>
      </w:r>
    </w:p>
    <w:p w14:paraId="62A88A1E" w14:textId="33F1D626" w:rsidR="00B947F6" w:rsidRPr="009106F1" w:rsidRDefault="00B947F6" w:rsidP="00B947F6">
      <w:pPr>
        <w:rPr>
          <w:rFonts w:cstheme="minorHAnsi"/>
          <w:sz w:val="24"/>
          <w:szCs w:val="24"/>
        </w:rPr>
        <w:sectPr w:rsidR="00B947F6" w:rsidRPr="009106F1">
          <w:pgSz w:w="11906" w:h="16838"/>
          <w:pgMar w:top="1440" w:right="1440" w:bottom="1440" w:left="1440" w:header="708" w:footer="708" w:gutter="0"/>
          <w:cols w:space="708"/>
          <w:docGrid w:linePitch="360"/>
        </w:sectPr>
      </w:pPr>
      <w:r w:rsidRPr="009106F1">
        <w:rPr>
          <w:rFonts w:cstheme="minorHAnsi"/>
          <w:sz w:val="24"/>
          <w:szCs w:val="24"/>
        </w:rPr>
        <w:t xml:space="preserve">Overall, there is similarity between the complete case analysis and the imputed model. The substantive conclusions between CCA and MI models are near identical. There are some very slight differences in the log odds across educational attainment, sex, and housing tenure but these slight differences are not large enough to impact the substantive conclusions presented in the interpretation of the CCA model. The imputed model confirms the substantive conclusions made from the CCA model. </w:t>
      </w:r>
    </w:p>
    <w:p w14:paraId="441111ED" w14:textId="77979189" w:rsidR="00C46242" w:rsidRPr="009106F1" w:rsidRDefault="00C46242" w:rsidP="00C46242">
      <w:pPr>
        <w:pStyle w:val="Caption"/>
        <w:keepNext/>
        <w:rPr>
          <w:rFonts w:cstheme="minorHAnsi"/>
          <w:color w:val="auto"/>
          <w:sz w:val="24"/>
          <w:szCs w:val="24"/>
        </w:rPr>
      </w:pPr>
    </w:p>
    <w:p w14:paraId="30829A03" w14:textId="0478EF5B" w:rsidR="00CE053C" w:rsidRPr="009106F1" w:rsidRDefault="00CE053C" w:rsidP="00CE053C">
      <w:pPr>
        <w:pStyle w:val="Caption"/>
        <w:keepNext/>
        <w:rPr>
          <w:rFonts w:cstheme="minorHAnsi"/>
          <w:color w:val="auto"/>
          <w:sz w:val="24"/>
          <w:szCs w:val="24"/>
        </w:rPr>
      </w:pPr>
      <w:bookmarkStart w:id="48" w:name="_Toc137904683"/>
      <w:r w:rsidRPr="009106F1">
        <w:rPr>
          <w:rFonts w:cstheme="minorHAnsi"/>
          <w:color w:val="auto"/>
          <w:sz w:val="24"/>
          <w:szCs w:val="24"/>
        </w:rPr>
        <w:t xml:space="preserve">Table 1. </w:t>
      </w:r>
      <w:r w:rsidRPr="009106F1">
        <w:rPr>
          <w:rFonts w:cstheme="minorHAnsi"/>
          <w:color w:val="auto"/>
          <w:sz w:val="24"/>
          <w:szCs w:val="24"/>
        </w:rPr>
        <w:fldChar w:fldCharType="begin"/>
      </w:r>
      <w:r w:rsidRPr="009106F1">
        <w:rPr>
          <w:rFonts w:cstheme="minorHAnsi"/>
          <w:color w:val="auto"/>
          <w:sz w:val="24"/>
          <w:szCs w:val="24"/>
        </w:rPr>
        <w:instrText xml:space="preserve"> SEQ Table_1. \* ARABIC </w:instrText>
      </w:r>
      <w:r w:rsidRPr="009106F1">
        <w:rPr>
          <w:rFonts w:cstheme="minorHAnsi"/>
          <w:color w:val="auto"/>
          <w:sz w:val="24"/>
          <w:szCs w:val="24"/>
        </w:rPr>
        <w:fldChar w:fldCharType="separate"/>
      </w:r>
      <w:r w:rsidR="0067151A">
        <w:rPr>
          <w:rFonts w:cstheme="minorHAnsi"/>
          <w:noProof/>
          <w:color w:val="auto"/>
          <w:sz w:val="24"/>
          <w:szCs w:val="24"/>
        </w:rPr>
        <w:t>14</w:t>
      </w:r>
      <w:r w:rsidRPr="009106F1">
        <w:rPr>
          <w:rFonts w:cstheme="minorHAnsi"/>
          <w:color w:val="auto"/>
          <w:sz w:val="24"/>
          <w:szCs w:val="24"/>
        </w:rPr>
        <w:fldChar w:fldCharType="end"/>
      </w:r>
      <w:r w:rsidRPr="009106F1">
        <w:rPr>
          <w:rFonts w:cstheme="minorHAnsi"/>
          <w:color w:val="auto"/>
          <w:sz w:val="24"/>
          <w:szCs w:val="24"/>
        </w:rPr>
        <w:t xml:space="preserve"> Comparison of CCA NS-SEC vs Imputed NS-SEC</w:t>
      </w:r>
      <w:bookmarkEnd w:id="48"/>
    </w:p>
    <w:tbl>
      <w:tblPr>
        <w:tblStyle w:val="PlainTable4"/>
        <w:tblW w:w="5000" w:type="pct"/>
        <w:tblLook w:val="04A0" w:firstRow="1" w:lastRow="0" w:firstColumn="1" w:lastColumn="0" w:noHBand="0" w:noVBand="1"/>
      </w:tblPr>
      <w:tblGrid>
        <w:gridCol w:w="6912"/>
        <w:gridCol w:w="1234"/>
        <w:gridCol w:w="1323"/>
        <w:gridCol w:w="966"/>
        <w:gridCol w:w="1231"/>
        <w:gridCol w:w="1323"/>
        <w:gridCol w:w="969"/>
      </w:tblGrid>
      <w:tr w:rsidR="009106F1" w:rsidRPr="009106F1" w14:paraId="0DE315E0"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CDF46CA" w14:textId="77777777" w:rsidR="00B947F6" w:rsidRPr="009106F1" w:rsidRDefault="00B947F6" w:rsidP="00E1481F">
            <w:pPr>
              <w:rPr>
                <w:rFonts w:cstheme="minorHAnsi"/>
                <w:sz w:val="24"/>
                <w:szCs w:val="24"/>
              </w:rPr>
            </w:pPr>
          </w:p>
        </w:tc>
        <w:tc>
          <w:tcPr>
            <w:tcW w:w="1262" w:type="pct"/>
            <w:gridSpan w:val="3"/>
          </w:tcPr>
          <w:p w14:paraId="4CABB08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CCA NS-SEC</w:t>
            </w:r>
          </w:p>
        </w:tc>
        <w:tc>
          <w:tcPr>
            <w:tcW w:w="1262" w:type="pct"/>
            <w:gridSpan w:val="3"/>
          </w:tcPr>
          <w:p w14:paraId="719F789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Imputed NS-SEC</w:t>
            </w:r>
          </w:p>
        </w:tc>
      </w:tr>
      <w:tr w:rsidR="009106F1" w:rsidRPr="009106F1" w14:paraId="3C3AC6A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CAE925"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442" w:type="pct"/>
          </w:tcPr>
          <w:p w14:paraId="125F282E"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474" w:type="pct"/>
          </w:tcPr>
          <w:p w14:paraId="67952A3A"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346" w:type="pct"/>
          </w:tcPr>
          <w:p w14:paraId="6081D1C7"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c>
          <w:tcPr>
            <w:tcW w:w="441" w:type="pct"/>
          </w:tcPr>
          <w:p w14:paraId="6F59AFE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474" w:type="pct"/>
          </w:tcPr>
          <w:p w14:paraId="5EBE57B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347" w:type="pct"/>
          </w:tcPr>
          <w:p w14:paraId="4737A17B"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ig.</w:t>
            </w:r>
          </w:p>
        </w:tc>
      </w:tr>
      <w:tr w:rsidR="009106F1" w:rsidRPr="009106F1" w14:paraId="3F525C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5E3956A"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442" w:type="pct"/>
          </w:tcPr>
          <w:p w14:paraId="76E7C5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48E7A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8F519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4DE80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5928DE8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0FEE2D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B2707E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A19524" w14:textId="77777777" w:rsidR="00B947F6" w:rsidRPr="009106F1" w:rsidRDefault="00B947F6" w:rsidP="00E1481F">
            <w:pPr>
              <w:rPr>
                <w:rFonts w:cstheme="minorHAnsi"/>
                <w:sz w:val="24"/>
                <w:szCs w:val="24"/>
              </w:rPr>
            </w:pPr>
          </w:p>
        </w:tc>
        <w:tc>
          <w:tcPr>
            <w:tcW w:w="442" w:type="pct"/>
          </w:tcPr>
          <w:p w14:paraId="32E3780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B8122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4118C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03B94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8BC0F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61A67D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CD6D60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36811EC"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442" w:type="pct"/>
          </w:tcPr>
          <w:p w14:paraId="3A846A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4E7E3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4F0FA73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68E39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93FD1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0425C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81D737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8DDC6C7"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442" w:type="pct"/>
          </w:tcPr>
          <w:p w14:paraId="3F1F7A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59A93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614A2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0A5B7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07CC0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5CF2C2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EF4A66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CE3351B"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442" w:type="pct"/>
          </w:tcPr>
          <w:p w14:paraId="437932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1B8CEB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83EFA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30F8C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68CE3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60B6A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CF2B65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AA15CEB"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442" w:type="pct"/>
          </w:tcPr>
          <w:p w14:paraId="7B767B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w:t>
            </w:r>
          </w:p>
        </w:tc>
        <w:tc>
          <w:tcPr>
            <w:tcW w:w="474" w:type="pct"/>
          </w:tcPr>
          <w:p w14:paraId="0B6C35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46" w:type="pct"/>
          </w:tcPr>
          <w:p w14:paraId="514436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0F988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2</w:t>
            </w:r>
          </w:p>
        </w:tc>
        <w:tc>
          <w:tcPr>
            <w:tcW w:w="474" w:type="pct"/>
          </w:tcPr>
          <w:p w14:paraId="400452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7" w:type="pct"/>
          </w:tcPr>
          <w:p w14:paraId="00D1D5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E82C5F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49D683"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442" w:type="pct"/>
          </w:tcPr>
          <w:p w14:paraId="69B739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52D12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D20BC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BF798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49E8D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41A33D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20647E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9F212BC"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06C5AD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68986DF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ABEE0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7BF93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B852A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EB006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3E67C2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6013D49"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442" w:type="pct"/>
          </w:tcPr>
          <w:p w14:paraId="589907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01C4FF2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6" w:type="pct"/>
          </w:tcPr>
          <w:p w14:paraId="7D7E3A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E9A73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0</w:t>
            </w:r>
          </w:p>
        </w:tc>
        <w:tc>
          <w:tcPr>
            <w:tcW w:w="474" w:type="pct"/>
          </w:tcPr>
          <w:p w14:paraId="36403D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5984BA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5BB905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C34D188"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442" w:type="pct"/>
          </w:tcPr>
          <w:p w14:paraId="21573C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ABAC7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5A84C1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20823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D51802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3AAD4E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94AC3F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79CD99B"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442" w:type="pct"/>
          </w:tcPr>
          <w:p w14:paraId="4754E92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1F8128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8FAA9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34D79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E34F0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003B5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FD8818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44C7FD3"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442" w:type="pct"/>
          </w:tcPr>
          <w:p w14:paraId="55D071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474" w:type="pct"/>
          </w:tcPr>
          <w:p w14:paraId="38A8EA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6" w:type="pct"/>
          </w:tcPr>
          <w:p w14:paraId="433843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08A34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7</w:t>
            </w:r>
          </w:p>
        </w:tc>
        <w:tc>
          <w:tcPr>
            <w:tcW w:w="474" w:type="pct"/>
          </w:tcPr>
          <w:p w14:paraId="30FE5A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28D0DD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E4B4D1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FED9292"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442" w:type="pct"/>
          </w:tcPr>
          <w:p w14:paraId="381CE1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46FE0C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B296CF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F46E9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E6741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5A4CC5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3B7D69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9D83162"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442" w:type="pct"/>
          </w:tcPr>
          <w:p w14:paraId="35EB5C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15733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9636B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61425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2DE5B1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FDE71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C0D0E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EAF3B0F"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442" w:type="pct"/>
          </w:tcPr>
          <w:p w14:paraId="5379AC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7</w:t>
            </w:r>
          </w:p>
        </w:tc>
        <w:tc>
          <w:tcPr>
            <w:tcW w:w="474" w:type="pct"/>
          </w:tcPr>
          <w:p w14:paraId="7DD212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7F1E9C5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46180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474" w:type="pct"/>
          </w:tcPr>
          <w:p w14:paraId="3B883A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742F77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FCF853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BFE2BBC"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442" w:type="pct"/>
          </w:tcPr>
          <w:p w14:paraId="60E0B3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66</w:t>
            </w:r>
          </w:p>
        </w:tc>
        <w:tc>
          <w:tcPr>
            <w:tcW w:w="474" w:type="pct"/>
          </w:tcPr>
          <w:p w14:paraId="276247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0)</w:t>
            </w:r>
          </w:p>
        </w:tc>
        <w:tc>
          <w:tcPr>
            <w:tcW w:w="346" w:type="pct"/>
          </w:tcPr>
          <w:p w14:paraId="006D88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52685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2</w:t>
            </w:r>
          </w:p>
        </w:tc>
        <w:tc>
          <w:tcPr>
            <w:tcW w:w="474" w:type="pct"/>
          </w:tcPr>
          <w:p w14:paraId="31D1F0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7" w:type="pct"/>
          </w:tcPr>
          <w:p w14:paraId="5E1612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41D834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73725B7"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442" w:type="pct"/>
          </w:tcPr>
          <w:p w14:paraId="09AEAB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474" w:type="pct"/>
          </w:tcPr>
          <w:p w14:paraId="0D06AA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346" w:type="pct"/>
          </w:tcPr>
          <w:p w14:paraId="53B926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11541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4</w:t>
            </w:r>
          </w:p>
        </w:tc>
        <w:tc>
          <w:tcPr>
            <w:tcW w:w="474" w:type="pct"/>
          </w:tcPr>
          <w:p w14:paraId="277A16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7" w:type="pct"/>
          </w:tcPr>
          <w:p w14:paraId="11C02A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3B3884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B4214F8"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442" w:type="pct"/>
          </w:tcPr>
          <w:p w14:paraId="412B4B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1</w:t>
            </w:r>
          </w:p>
        </w:tc>
        <w:tc>
          <w:tcPr>
            <w:tcW w:w="474" w:type="pct"/>
          </w:tcPr>
          <w:p w14:paraId="350D36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56F50B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1CB53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3</w:t>
            </w:r>
          </w:p>
        </w:tc>
        <w:tc>
          <w:tcPr>
            <w:tcW w:w="474" w:type="pct"/>
          </w:tcPr>
          <w:p w14:paraId="403E5C2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36278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E25806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980D879"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442" w:type="pct"/>
          </w:tcPr>
          <w:p w14:paraId="5EFD86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5</w:t>
            </w:r>
          </w:p>
        </w:tc>
        <w:tc>
          <w:tcPr>
            <w:tcW w:w="474" w:type="pct"/>
          </w:tcPr>
          <w:p w14:paraId="3F190A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46" w:type="pct"/>
          </w:tcPr>
          <w:p w14:paraId="3EBF88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4EFF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98</w:t>
            </w:r>
          </w:p>
        </w:tc>
        <w:tc>
          <w:tcPr>
            <w:tcW w:w="474" w:type="pct"/>
          </w:tcPr>
          <w:p w14:paraId="1573DFF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7" w:type="pct"/>
          </w:tcPr>
          <w:p w14:paraId="1963A1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EEA58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FBAE63A"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442" w:type="pct"/>
          </w:tcPr>
          <w:p w14:paraId="601F02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4</w:t>
            </w:r>
          </w:p>
        </w:tc>
        <w:tc>
          <w:tcPr>
            <w:tcW w:w="474" w:type="pct"/>
          </w:tcPr>
          <w:p w14:paraId="20AFFA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1A3C73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C2813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8</w:t>
            </w:r>
          </w:p>
        </w:tc>
        <w:tc>
          <w:tcPr>
            <w:tcW w:w="474" w:type="pct"/>
          </w:tcPr>
          <w:p w14:paraId="4881D8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385EFB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8C25EA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F5E2782"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0A1EA1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542304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5E68B8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27D6E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50F812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57F54E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5C84B9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B58495"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75AC1B3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669D44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3A5616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3A773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19FB1A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514602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CDB493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007B3AB"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442" w:type="pct"/>
          </w:tcPr>
          <w:p w14:paraId="728497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5</w:t>
            </w:r>
          </w:p>
        </w:tc>
        <w:tc>
          <w:tcPr>
            <w:tcW w:w="474" w:type="pct"/>
          </w:tcPr>
          <w:p w14:paraId="63B8480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0)</w:t>
            </w:r>
          </w:p>
        </w:tc>
        <w:tc>
          <w:tcPr>
            <w:tcW w:w="346" w:type="pct"/>
          </w:tcPr>
          <w:p w14:paraId="2FB136F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3C95D7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2</w:t>
            </w:r>
          </w:p>
        </w:tc>
        <w:tc>
          <w:tcPr>
            <w:tcW w:w="474" w:type="pct"/>
          </w:tcPr>
          <w:p w14:paraId="5B755D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7" w:type="pct"/>
          </w:tcPr>
          <w:p w14:paraId="408016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6A177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93AD6C" w14:textId="77777777" w:rsidR="00B947F6" w:rsidRPr="009106F1" w:rsidRDefault="00B947F6" w:rsidP="00E1481F">
            <w:pPr>
              <w:rPr>
                <w:rFonts w:cstheme="minorHAnsi"/>
                <w:sz w:val="24"/>
                <w:szCs w:val="24"/>
              </w:rPr>
            </w:pPr>
          </w:p>
        </w:tc>
        <w:tc>
          <w:tcPr>
            <w:tcW w:w="442" w:type="pct"/>
          </w:tcPr>
          <w:p w14:paraId="6370F3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F2D27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24163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1A0EC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59535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38274C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A7D66D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B7E6C3D" w14:textId="77777777" w:rsidR="00B947F6" w:rsidRPr="009106F1" w:rsidRDefault="00B947F6" w:rsidP="00E1481F">
            <w:pPr>
              <w:rPr>
                <w:rFonts w:cstheme="minorHAnsi"/>
                <w:sz w:val="24"/>
                <w:szCs w:val="24"/>
              </w:rPr>
            </w:pPr>
            <w:r w:rsidRPr="009106F1">
              <w:rPr>
                <w:rFonts w:cstheme="minorHAnsi"/>
                <w:sz w:val="24"/>
                <w:szCs w:val="24"/>
              </w:rPr>
              <w:t>School</w:t>
            </w:r>
          </w:p>
        </w:tc>
        <w:tc>
          <w:tcPr>
            <w:tcW w:w="442" w:type="pct"/>
          </w:tcPr>
          <w:p w14:paraId="0C0B15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04222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243D3C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C3C7A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73A1C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2B691C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611E25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7E04CEF" w14:textId="77777777" w:rsidR="00B947F6" w:rsidRPr="009106F1" w:rsidRDefault="00B947F6" w:rsidP="00E1481F">
            <w:pPr>
              <w:rPr>
                <w:rFonts w:cstheme="minorHAnsi"/>
                <w:sz w:val="24"/>
                <w:szCs w:val="24"/>
              </w:rPr>
            </w:pPr>
            <w:r w:rsidRPr="009106F1">
              <w:rPr>
                <w:rFonts w:cstheme="minorHAnsi"/>
                <w:sz w:val="24"/>
                <w:szCs w:val="24"/>
              </w:rPr>
              <w:lastRenderedPageBreak/>
              <w:t>Educational Attainment</w:t>
            </w:r>
          </w:p>
        </w:tc>
        <w:tc>
          <w:tcPr>
            <w:tcW w:w="442" w:type="pct"/>
          </w:tcPr>
          <w:p w14:paraId="32F4311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D0BDE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2B6A69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C6B32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77E1B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BE6F3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94494E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25E580"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442" w:type="pct"/>
          </w:tcPr>
          <w:p w14:paraId="53E21F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4E1BC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031382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E8D8C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755B8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E9F1D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F0A6FF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11596F"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442" w:type="pct"/>
          </w:tcPr>
          <w:p w14:paraId="3FA09F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94</w:t>
            </w:r>
          </w:p>
        </w:tc>
        <w:tc>
          <w:tcPr>
            <w:tcW w:w="474" w:type="pct"/>
          </w:tcPr>
          <w:p w14:paraId="10247E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6" w:type="pct"/>
          </w:tcPr>
          <w:p w14:paraId="632506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E7E4C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89</w:t>
            </w:r>
          </w:p>
        </w:tc>
        <w:tc>
          <w:tcPr>
            <w:tcW w:w="474" w:type="pct"/>
          </w:tcPr>
          <w:p w14:paraId="6E3E3E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7" w:type="pct"/>
          </w:tcPr>
          <w:p w14:paraId="64F2BB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27D795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E75613E"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442" w:type="pct"/>
          </w:tcPr>
          <w:p w14:paraId="582068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E57F2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3EED5D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3324DD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863D9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19ABE5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474995F"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2A58D05"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341FE7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70064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525F8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CB6B14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7BAC2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2C7C2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F8060B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82CB64B"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442" w:type="pct"/>
          </w:tcPr>
          <w:p w14:paraId="265A1A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7</w:t>
            </w:r>
          </w:p>
        </w:tc>
        <w:tc>
          <w:tcPr>
            <w:tcW w:w="474" w:type="pct"/>
          </w:tcPr>
          <w:p w14:paraId="69B9CC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17E50B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9048D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4EABAF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2B66BD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D64D5A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0B336F"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442" w:type="pct"/>
          </w:tcPr>
          <w:p w14:paraId="17C0F2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603090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4215DE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C0CCF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27663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42D5C1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B0E0CFF"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066249D"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442" w:type="pct"/>
          </w:tcPr>
          <w:p w14:paraId="299781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45FB08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604A9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BF007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12533BC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E2922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D1EEC5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156C66"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442" w:type="pct"/>
          </w:tcPr>
          <w:p w14:paraId="31EC76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6</w:t>
            </w:r>
          </w:p>
        </w:tc>
        <w:tc>
          <w:tcPr>
            <w:tcW w:w="474" w:type="pct"/>
          </w:tcPr>
          <w:p w14:paraId="577C60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599959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B161C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9</w:t>
            </w:r>
          </w:p>
        </w:tc>
        <w:tc>
          <w:tcPr>
            <w:tcW w:w="474" w:type="pct"/>
          </w:tcPr>
          <w:p w14:paraId="4A60B7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47" w:type="pct"/>
          </w:tcPr>
          <w:p w14:paraId="7B5B00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79B9FD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5E713E"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442" w:type="pct"/>
          </w:tcPr>
          <w:p w14:paraId="002B40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1644F5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6E7C0A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7AA50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4BE01A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F5B96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F593F9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850074D"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442" w:type="pct"/>
          </w:tcPr>
          <w:p w14:paraId="5134C2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701D5F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1E1FC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5A3DE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A9172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8D5DB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CA959C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DE918C2"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442" w:type="pct"/>
          </w:tcPr>
          <w:p w14:paraId="5267BE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7</w:t>
            </w:r>
          </w:p>
        </w:tc>
        <w:tc>
          <w:tcPr>
            <w:tcW w:w="474" w:type="pct"/>
          </w:tcPr>
          <w:p w14:paraId="70FCFC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3464E5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DC66F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60</w:t>
            </w:r>
          </w:p>
        </w:tc>
        <w:tc>
          <w:tcPr>
            <w:tcW w:w="474" w:type="pct"/>
          </w:tcPr>
          <w:p w14:paraId="60B1F8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26A540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51CB53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7E50B5D"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442" w:type="pct"/>
          </w:tcPr>
          <w:p w14:paraId="28F1EF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16</w:t>
            </w:r>
          </w:p>
        </w:tc>
        <w:tc>
          <w:tcPr>
            <w:tcW w:w="474" w:type="pct"/>
          </w:tcPr>
          <w:p w14:paraId="6472D1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6" w:type="pct"/>
          </w:tcPr>
          <w:p w14:paraId="23D5F7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29552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3</w:t>
            </w:r>
          </w:p>
        </w:tc>
        <w:tc>
          <w:tcPr>
            <w:tcW w:w="474" w:type="pct"/>
          </w:tcPr>
          <w:p w14:paraId="159B5C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044278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B1799A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961623D"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442" w:type="pct"/>
          </w:tcPr>
          <w:p w14:paraId="680294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1</w:t>
            </w:r>
          </w:p>
        </w:tc>
        <w:tc>
          <w:tcPr>
            <w:tcW w:w="474" w:type="pct"/>
          </w:tcPr>
          <w:p w14:paraId="46126F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4C421B9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F28BAE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4</w:t>
            </w:r>
          </w:p>
        </w:tc>
        <w:tc>
          <w:tcPr>
            <w:tcW w:w="474" w:type="pct"/>
          </w:tcPr>
          <w:p w14:paraId="789639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63570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4CF671B"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36F7996"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36982D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6</w:t>
            </w:r>
          </w:p>
        </w:tc>
        <w:tc>
          <w:tcPr>
            <w:tcW w:w="474" w:type="pct"/>
          </w:tcPr>
          <w:p w14:paraId="070384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2CFC86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ED1A5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97</w:t>
            </w:r>
          </w:p>
        </w:tc>
        <w:tc>
          <w:tcPr>
            <w:tcW w:w="474" w:type="pct"/>
          </w:tcPr>
          <w:p w14:paraId="7BCB5E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43F97A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65D9D3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3B36135"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442" w:type="pct"/>
          </w:tcPr>
          <w:p w14:paraId="03A505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9</w:t>
            </w:r>
          </w:p>
        </w:tc>
        <w:tc>
          <w:tcPr>
            <w:tcW w:w="474" w:type="pct"/>
          </w:tcPr>
          <w:p w14:paraId="6CCCD70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0962BB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BC5DC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02</w:t>
            </w:r>
          </w:p>
        </w:tc>
        <w:tc>
          <w:tcPr>
            <w:tcW w:w="474" w:type="pct"/>
          </w:tcPr>
          <w:p w14:paraId="60B628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474B14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AF361B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065C58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442" w:type="pct"/>
          </w:tcPr>
          <w:p w14:paraId="0B570D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8</w:t>
            </w:r>
          </w:p>
        </w:tc>
        <w:tc>
          <w:tcPr>
            <w:tcW w:w="474" w:type="pct"/>
          </w:tcPr>
          <w:p w14:paraId="25B587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40198D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F51BD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45</w:t>
            </w:r>
          </w:p>
        </w:tc>
        <w:tc>
          <w:tcPr>
            <w:tcW w:w="474" w:type="pct"/>
          </w:tcPr>
          <w:p w14:paraId="6DD403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47" w:type="pct"/>
          </w:tcPr>
          <w:p w14:paraId="79A1B03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3C89D0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5F78011"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32F8F1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136604B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4BCF9E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76FB7D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291218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363113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E71121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23C2ED2"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29DCE0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19A2CF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160B4F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AF211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4391DD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47" w:type="pct"/>
          </w:tcPr>
          <w:p w14:paraId="4DDEFB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000B64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2CF0CA3"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442" w:type="pct"/>
          </w:tcPr>
          <w:p w14:paraId="6C24A9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9</w:t>
            </w:r>
          </w:p>
        </w:tc>
        <w:tc>
          <w:tcPr>
            <w:tcW w:w="474" w:type="pct"/>
          </w:tcPr>
          <w:p w14:paraId="5592D6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346" w:type="pct"/>
          </w:tcPr>
          <w:p w14:paraId="7D2D23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7A58D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1</w:t>
            </w:r>
          </w:p>
        </w:tc>
        <w:tc>
          <w:tcPr>
            <w:tcW w:w="474" w:type="pct"/>
          </w:tcPr>
          <w:p w14:paraId="3523C6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7" w:type="pct"/>
          </w:tcPr>
          <w:p w14:paraId="388276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57D5EE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65E4B0A" w14:textId="77777777" w:rsidR="00B947F6" w:rsidRPr="009106F1" w:rsidRDefault="00B947F6" w:rsidP="00E1481F">
            <w:pPr>
              <w:rPr>
                <w:rFonts w:cstheme="minorHAnsi"/>
                <w:sz w:val="24"/>
                <w:szCs w:val="24"/>
              </w:rPr>
            </w:pPr>
          </w:p>
        </w:tc>
        <w:tc>
          <w:tcPr>
            <w:tcW w:w="442" w:type="pct"/>
          </w:tcPr>
          <w:p w14:paraId="5A7198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2FEB8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10828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10C1A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48677B4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44F0D08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A28029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5AFA2A9" w14:textId="77777777" w:rsidR="00B947F6" w:rsidRPr="009106F1" w:rsidRDefault="00B947F6" w:rsidP="00E1481F">
            <w:pPr>
              <w:rPr>
                <w:rFonts w:cstheme="minorHAnsi"/>
                <w:sz w:val="24"/>
                <w:szCs w:val="24"/>
              </w:rPr>
            </w:pPr>
            <w:r w:rsidRPr="009106F1">
              <w:rPr>
                <w:rFonts w:cstheme="minorHAnsi"/>
                <w:sz w:val="24"/>
                <w:szCs w:val="24"/>
              </w:rPr>
              <w:t>Training &amp; Apprenticeships</w:t>
            </w:r>
          </w:p>
        </w:tc>
        <w:tc>
          <w:tcPr>
            <w:tcW w:w="442" w:type="pct"/>
          </w:tcPr>
          <w:p w14:paraId="0DFFEA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DE0EB7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28B6C2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64D82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6A481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5015AA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5692B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F74779"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442" w:type="pct"/>
          </w:tcPr>
          <w:p w14:paraId="787DBB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A99C4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481F713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9464F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196A6D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306B4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BB9748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B46D13E"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442" w:type="pct"/>
          </w:tcPr>
          <w:p w14:paraId="26D606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7BCFA0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675485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308B0D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19E47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102D7A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07BC25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B90EE0"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442" w:type="pct"/>
          </w:tcPr>
          <w:p w14:paraId="5A7C96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474" w:type="pct"/>
          </w:tcPr>
          <w:p w14:paraId="78A368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46" w:type="pct"/>
          </w:tcPr>
          <w:p w14:paraId="2FDBAB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194063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474" w:type="pct"/>
          </w:tcPr>
          <w:p w14:paraId="562503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47" w:type="pct"/>
          </w:tcPr>
          <w:p w14:paraId="64F1EF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7C26CD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6DAE929" w14:textId="77777777" w:rsidR="00B947F6" w:rsidRPr="009106F1" w:rsidRDefault="00B947F6" w:rsidP="00E1481F">
            <w:pPr>
              <w:rPr>
                <w:rFonts w:cstheme="minorHAnsi"/>
                <w:sz w:val="24"/>
                <w:szCs w:val="24"/>
              </w:rPr>
            </w:pPr>
            <w:r w:rsidRPr="009106F1">
              <w:rPr>
                <w:rFonts w:cstheme="minorHAnsi"/>
                <w:sz w:val="24"/>
                <w:szCs w:val="24"/>
              </w:rPr>
              <w:t>Sex</w:t>
            </w:r>
          </w:p>
        </w:tc>
        <w:tc>
          <w:tcPr>
            <w:tcW w:w="442" w:type="pct"/>
          </w:tcPr>
          <w:p w14:paraId="672F78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33A1F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7C6E42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42ACA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89790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5998D8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2C728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D666AB"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342DA3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5F5E9C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61734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33BEF0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D4E15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778EF7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44D223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D78330D"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442" w:type="pct"/>
          </w:tcPr>
          <w:p w14:paraId="374B68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4</w:t>
            </w:r>
          </w:p>
        </w:tc>
        <w:tc>
          <w:tcPr>
            <w:tcW w:w="474" w:type="pct"/>
          </w:tcPr>
          <w:p w14:paraId="62F389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8)</w:t>
            </w:r>
          </w:p>
        </w:tc>
        <w:tc>
          <w:tcPr>
            <w:tcW w:w="346" w:type="pct"/>
          </w:tcPr>
          <w:p w14:paraId="33DDA0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85699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w:t>
            </w:r>
          </w:p>
        </w:tc>
        <w:tc>
          <w:tcPr>
            <w:tcW w:w="474" w:type="pct"/>
          </w:tcPr>
          <w:p w14:paraId="0D55CF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300AAA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8C02B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266E13"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442" w:type="pct"/>
          </w:tcPr>
          <w:p w14:paraId="63599D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7FF946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907DA9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D58A8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D523A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46A811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74F1E2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F605657"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442" w:type="pct"/>
          </w:tcPr>
          <w:p w14:paraId="6DDD2E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9446D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313BB4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A9265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D47C0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04BAA4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F7F058F"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144DE85" w14:textId="77777777" w:rsidR="00B947F6" w:rsidRPr="009106F1" w:rsidRDefault="00B947F6" w:rsidP="00E1481F">
            <w:pPr>
              <w:rPr>
                <w:rFonts w:cstheme="minorHAnsi"/>
                <w:i/>
                <w:iCs/>
                <w:sz w:val="24"/>
                <w:szCs w:val="24"/>
              </w:rPr>
            </w:pPr>
            <w:r w:rsidRPr="009106F1">
              <w:rPr>
                <w:rFonts w:cstheme="minorHAnsi"/>
                <w:i/>
                <w:iCs/>
                <w:sz w:val="24"/>
                <w:szCs w:val="24"/>
              </w:rPr>
              <w:lastRenderedPageBreak/>
              <w:t xml:space="preserve">  Don't Own Home</w:t>
            </w:r>
          </w:p>
        </w:tc>
        <w:tc>
          <w:tcPr>
            <w:tcW w:w="442" w:type="pct"/>
          </w:tcPr>
          <w:p w14:paraId="4A193C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474" w:type="pct"/>
          </w:tcPr>
          <w:p w14:paraId="453A9B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46" w:type="pct"/>
          </w:tcPr>
          <w:p w14:paraId="746E9DE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52ACA8C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1</w:t>
            </w:r>
          </w:p>
        </w:tc>
        <w:tc>
          <w:tcPr>
            <w:tcW w:w="474" w:type="pct"/>
          </w:tcPr>
          <w:p w14:paraId="44D35F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347" w:type="pct"/>
          </w:tcPr>
          <w:p w14:paraId="7BF6A0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33FDA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050A68" w14:textId="77777777" w:rsidR="00B947F6" w:rsidRPr="009106F1" w:rsidRDefault="00B947F6" w:rsidP="00E1481F">
            <w:pPr>
              <w:rPr>
                <w:rFonts w:cstheme="minorHAnsi"/>
                <w:sz w:val="24"/>
                <w:szCs w:val="24"/>
              </w:rPr>
            </w:pPr>
            <w:r w:rsidRPr="009106F1">
              <w:rPr>
                <w:rFonts w:cstheme="minorHAnsi"/>
                <w:sz w:val="24"/>
                <w:szCs w:val="24"/>
              </w:rPr>
              <w:t>NS-SEC</w:t>
            </w:r>
          </w:p>
        </w:tc>
        <w:tc>
          <w:tcPr>
            <w:tcW w:w="442" w:type="pct"/>
          </w:tcPr>
          <w:p w14:paraId="676CE7E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808BA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61E660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5E154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71E211F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08D876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711EA4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3BA5226"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442" w:type="pct"/>
          </w:tcPr>
          <w:p w14:paraId="4DEE6D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4EFBC2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B6C80D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C98BB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0A5A81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4D19EF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D790F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556BA2F"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442" w:type="pct"/>
          </w:tcPr>
          <w:p w14:paraId="6B315C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0</w:t>
            </w:r>
          </w:p>
        </w:tc>
        <w:tc>
          <w:tcPr>
            <w:tcW w:w="474" w:type="pct"/>
          </w:tcPr>
          <w:p w14:paraId="5FBDAD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6" w:type="pct"/>
          </w:tcPr>
          <w:p w14:paraId="0AC6E6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B93B7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3</w:t>
            </w:r>
          </w:p>
        </w:tc>
        <w:tc>
          <w:tcPr>
            <w:tcW w:w="474" w:type="pct"/>
          </w:tcPr>
          <w:p w14:paraId="3CE816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2EB76A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38664CA"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842B984"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442" w:type="pct"/>
          </w:tcPr>
          <w:p w14:paraId="72D3D05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0</w:t>
            </w:r>
          </w:p>
        </w:tc>
        <w:tc>
          <w:tcPr>
            <w:tcW w:w="474" w:type="pct"/>
          </w:tcPr>
          <w:p w14:paraId="42ECC6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6" w:type="pct"/>
          </w:tcPr>
          <w:p w14:paraId="10897E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05CD14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7</w:t>
            </w:r>
          </w:p>
        </w:tc>
        <w:tc>
          <w:tcPr>
            <w:tcW w:w="474" w:type="pct"/>
          </w:tcPr>
          <w:p w14:paraId="2789FD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73D668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99CB5C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5D559BF"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442" w:type="pct"/>
          </w:tcPr>
          <w:p w14:paraId="74E0CF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6F7F76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6" w:type="pct"/>
          </w:tcPr>
          <w:p w14:paraId="07FD7E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2F825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24CBEA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DEA1E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17C16BB"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BF73A49"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0683E0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7</w:t>
            </w:r>
          </w:p>
        </w:tc>
        <w:tc>
          <w:tcPr>
            <w:tcW w:w="474" w:type="pct"/>
          </w:tcPr>
          <w:p w14:paraId="0C58DF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4877B8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3EB85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474" w:type="pct"/>
          </w:tcPr>
          <w:p w14:paraId="6D778B5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1E2877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44D797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080B922"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442" w:type="pct"/>
          </w:tcPr>
          <w:p w14:paraId="454B25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474" w:type="pct"/>
          </w:tcPr>
          <w:p w14:paraId="6EF796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2B610D5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4548A3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474" w:type="pct"/>
          </w:tcPr>
          <w:p w14:paraId="0EC7BFE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201AEEF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C4C6578"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B39322D"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442" w:type="pct"/>
          </w:tcPr>
          <w:p w14:paraId="0C46DC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5</w:t>
            </w:r>
          </w:p>
        </w:tc>
        <w:tc>
          <w:tcPr>
            <w:tcW w:w="474" w:type="pct"/>
          </w:tcPr>
          <w:p w14:paraId="1590EF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743B0B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183492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41</w:t>
            </w:r>
          </w:p>
        </w:tc>
        <w:tc>
          <w:tcPr>
            <w:tcW w:w="474" w:type="pct"/>
          </w:tcPr>
          <w:p w14:paraId="33DD70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512C51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A03975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9DD878F"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12A640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0EF441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4B7D46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201256D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7A9AD95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21919B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B5C7BD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6D26F34"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7200DC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2605027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293C12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00913F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5F3384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47" w:type="pct"/>
          </w:tcPr>
          <w:p w14:paraId="567BED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162058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071369" w14:textId="77777777" w:rsidR="00B947F6" w:rsidRPr="009106F1" w:rsidRDefault="00B947F6" w:rsidP="00E1481F">
            <w:pPr>
              <w:rPr>
                <w:rFonts w:cstheme="minorHAnsi"/>
                <w:sz w:val="24"/>
                <w:szCs w:val="24"/>
              </w:rPr>
            </w:pPr>
            <w:r w:rsidRPr="009106F1">
              <w:rPr>
                <w:rFonts w:cstheme="minorHAnsi"/>
                <w:sz w:val="24"/>
                <w:szCs w:val="24"/>
              </w:rPr>
              <w:t>Intercept</w:t>
            </w:r>
          </w:p>
        </w:tc>
        <w:tc>
          <w:tcPr>
            <w:tcW w:w="442" w:type="pct"/>
          </w:tcPr>
          <w:p w14:paraId="688081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0</w:t>
            </w:r>
          </w:p>
        </w:tc>
        <w:tc>
          <w:tcPr>
            <w:tcW w:w="474" w:type="pct"/>
          </w:tcPr>
          <w:p w14:paraId="24E899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7)</w:t>
            </w:r>
          </w:p>
        </w:tc>
        <w:tc>
          <w:tcPr>
            <w:tcW w:w="346" w:type="pct"/>
          </w:tcPr>
          <w:p w14:paraId="0A67E4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EBA17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w:t>
            </w:r>
          </w:p>
        </w:tc>
        <w:tc>
          <w:tcPr>
            <w:tcW w:w="474" w:type="pct"/>
          </w:tcPr>
          <w:p w14:paraId="5432D9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47" w:type="pct"/>
          </w:tcPr>
          <w:p w14:paraId="3DBF5D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FD069F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7A05C5" w14:textId="77777777" w:rsidR="00B947F6" w:rsidRPr="009106F1" w:rsidRDefault="00B947F6" w:rsidP="00E1481F">
            <w:pPr>
              <w:rPr>
                <w:rFonts w:cstheme="minorHAnsi"/>
                <w:sz w:val="24"/>
                <w:szCs w:val="24"/>
              </w:rPr>
            </w:pPr>
          </w:p>
        </w:tc>
        <w:tc>
          <w:tcPr>
            <w:tcW w:w="442" w:type="pct"/>
          </w:tcPr>
          <w:p w14:paraId="5C3C439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0EF9B6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CD53A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3B33A18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46C90A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9940D5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5D4427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97D2A40"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442" w:type="pct"/>
          </w:tcPr>
          <w:p w14:paraId="01CAC2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A8431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1C5EDF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EA0729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6C597F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407FE7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CFCAC9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B0609D9"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442" w:type="pct"/>
          </w:tcPr>
          <w:p w14:paraId="71B49C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8D29C5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02C4DA1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4EED9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6A1252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5BF339C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2F6793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475C4CB"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442" w:type="pct"/>
          </w:tcPr>
          <w:p w14:paraId="550B72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33332D7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4D6376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BB408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44AE00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6246D8C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61EF4A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954504"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442" w:type="pct"/>
          </w:tcPr>
          <w:p w14:paraId="7D8584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2</w:t>
            </w:r>
          </w:p>
        </w:tc>
        <w:tc>
          <w:tcPr>
            <w:tcW w:w="474" w:type="pct"/>
          </w:tcPr>
          <w:p w14:paraId="064AE1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6" w:type="pct"/>
          </w:tcPr>
          <w:p w14:paraId="01C383D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44A61A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335D79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3)</w:t>
            </w:r>
          </w:p>
        </w:tc>
        <w:tc>
          <w:tcPr>
            <w:tcW w:w="347" w:type="pct"/>
          </w:tcPr>
          <w:p w14:paraId="23FD43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7F28B35"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C9B8035"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442" w:type="pct"/>
          </w:tcPr>
          <w:p w14:paraId="649242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5A0198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0A4F01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14022A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323628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62B800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8793E5A"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D35C87"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442" w:type="pct"/>
          </w:tcPr>
          <w:p w14:paraId="4D916C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5EFF32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7F4D7FF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B3269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37F578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F144A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1892FF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E59BFFC"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442" w:type="pct"/>
          </w:tcPr>
          <w:p w14:paraId="642716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74" w:type="pct"/>
          </w:tcPr>
          <w:p w14:paraId="4A9F41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6" w:type="pct"/>
          </w:tcPr>
          <w:p w14:paraId="5A9135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0FABF1F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474" w:type="pct"/>
          </w:tcPr>
          <w:p w14:paraId="526E28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47" w:type="pct"/>
          </w:tcPr>
          <w:p w14:paraId="6713E6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6DDA1C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010D9E"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442" w:type="pct"/>
          </w:tcPr>
          <w:p w14:paraId="4E740A7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54C15E3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194744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E17417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3D3822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2D998D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EF26EF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F935CE1"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442" w:type="pct"/>
          </w:tcPr>
          <w:p w14:paraId="435EEF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2C1C40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52E2FA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8AD89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48B65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2D0CA6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B9E212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59802DA"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442" w:type="pct"/>
          </w:tcPr>
          <w:p w14:paraId="53B228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3</w:t>
            </w:r>
          </w:p>
        </w:tc>
        <w:tc>
          <w:tcPr>
            <w:tcW w:w="474" w:type="pct"/>
          </w:tcPr>
          <w:p w14:paraId="74B975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46" w:type="pct"/>
          </w:tcPr>
          <w:p w14:paraId="09DE1D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291AA0C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7D97D50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4)</w:t>
            </w:r>
          </w:p>
        </w:tc>
        <w:tc>
          <w:tcPr>
            <w:tcW w:w="347" w:type="pct"/>
          </w:tcPr>
          <w:p w14:paraId="44D35CD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90DEB3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C6A24E9"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442" w:type="pct"/>
          </w:tcPr>
          <w:p w14:paraId="0F16FF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005E1B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6" w:type="pct"/>
          </w:tcPr>
          <w:p w14:paraId="353FB0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76EEA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74" w:type="pct"/>
          </w:tcPr>
          <w:p w14:paraId="251A23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47" w:type="pct"/>
          </w:tcPr>
          <w:p w14:paraId="76DF21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DD7357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6050E85"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442" w:type="pct"/>
          </w:tcPr>
          <w:p w14:paraId="1B0ADBF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Ref.</w:t>
            </w:r>
          </w:p>
        </w:tc>
        <w:tc>
          <w:tcPr>
            <w:tcW w:w="474" w:type="pct"/>
          </w:tcPr>
          <w:p w14:paraId="0AA619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6" w:type="pct"/>
          </w:tcPr>
          <w:p w14:paraId="213E83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645BC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74" w:type="pct"/>
          </w:tcPr>
          <w:p w14:paraId="6C5D5F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47" w:type="pct"/>
          </w:tcPr>
          <w:p w14:paraId="552B6BE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028F68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42BDB92"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442" w:type="pct"/>
          </w:tcPr>
          <w:p w14:paraId="61933D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6</w:t>
            </w:r>
          </w:p>
        </w:tc>
        <w:tc>
          <w:tcPr>
            <w:tcW w:w="474" w:type="pct"/>
          </w:tcPr>
          <w:p w14:paraId="68BA23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346" w:type="pct"/>
          </w:tcPr>
          <w:p w14:paraId="47E17D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308654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474" w:type="pct"/>
          </w:tcPr>
          <w:p w14:paraId="2C668B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1)</w:t>
            </w:r>
          </w:p>
        </w:tc>
        <w:tc>
          <w:tcPr>
            <w:tcW w:w="347" w:type="pct"/>
          </w:tcPr>
          <w:p w14:paraId="74FCC5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D56EAB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E85983D"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442" w:type="pct"/>
          </w:tcPr>
          <w:p w14:paraId="462E53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9</w:t>
            </w:r>
          </w:p>
        </w:tc>
        <w:tc>
          <w:tcPr>
            <w:tcW w:w="474" w:type="pct"/>
          </w:tcPr>
          <w:p w14:paraId="7A389D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8)</w:t>
            </w:r>
          </w:p>
        </w:tc>
        <w:tc>
          <w:tcPr>
            <w:tcW w:w="346" w:type="pct"/>
          </w:tcPr>
          <w:p w14:paraId="68F9DA5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543A28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9</w:t>
            </w:r>
          </w:p>
        </w:tc>
        <w:tc>
          <w:tcPr>
            <w:tcW w:w="474" w:type="pct"/>
          </w:tcPr>
          <w:p w14:paraId="563566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4)</w:t>
            </w:r>
          </w:p>
        </w:tc>
        <w:tc>
          <w:tcPr>
            <w:tcW w:w="347" w:type="pct"/>
          </w:tcPr>
          <w:p w14:paraId="59BC71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DC219D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A780D3A"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442" w:type="pct"/>
          </w:tcPr>
          <w:p w14:paraId="6AA06F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52</w:t>
            </w:r>
          </w:p>
        </w:tc>
        <w:tc>
          <w:tcPr>
            <w:tcW w:w="474" w:type="pct"/>
          </w:tcPr>
          <w:p w14:paraId="27E5E8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46" w:type="pct"/>
          </w:tcPr>
          <w:p w14:paraId="3A04C9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64BF11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4</w:t>
            </w:r>
          </w:p>
        </w:tc>
        <w:tc>
          <w:tcPr>
            <w:tcW w:w="474" w:type="pct"/>
          </w:tcPr>
          <w:p w14:paraId="110197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1)</w:t>
            </w:r>
          </w:p>
        </w:tc>
        <w:tc>
          <w:tcPr>
            <w:tcW w:w="347" w:type="pct"/>
          </w:tcPr>
          <w:p w14:paraId="051BFC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E52403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A66F4FF"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442" w:type="pct"/>
          </w:tcPr>
          <w:p w14:paraId="1AD1BF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72</w:t>
            </w:r>
          </w:p>
        </w:tc>
        <w:tc>
          <w:tcPr>
            <w:tcW w:w="474" w:type="pct"/>
          </w:tcPr>
          <w:p w14:paraId="7BBD4A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2)</w:t>
            </w:r>
          </w:p>
        </w:tc>
        <w:tc>
          <w:tcPr>
            <w:tcW w:w="346" w:type="pct"/>
          </w:tcPr>
          <w:p w14:paraId="27D49B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226F01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59</w:t>
            </w:r>
          </w:p>
        </w:tc>
        <w:tc>
          <w:tcPr>
            <w:tcW w:w="474" w:type="pct"/>
          </w:tcPr>
          <w:p w14:paraId="178C33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7" w:type="pct"/>
          </w:tcPr>
          <w:p w14:paraId="78A072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89D909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475A962"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442" w:type="pct"/>
          </w:tcPr>
          <w:p w14:paraId="60F012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6</w:t>
            </w:r>
          </w:p>
        </w:tc>
        <w:tc>
          <w:tcPr>
            <w:tcW w:w="474" w:type="pct"/>
          </w:tcPr>
          <w:p w14:paraId="74F099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6" w:type="pct"/>
          </w:tcPr>
          <w:p w14:paraId="4D3B6A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41" w:type="pct"/>
          </w:tcPr>
          <w:p w14:paraId="7B6DD0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4</w:t>
            </w:r>
          </w:p>
        </w:tc>
        <w:tc>
          <w:tcPr>
            <w:tcW w:w="474" w:type="pct"/>
          </w:tcPr>
          <w:p w14:paraId="3ED36C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7)</w:t>
            </w:r>
          </w:p>
        </w:tc>
        <w:tc>
          <w:tcPr>
            <w:tcW w:w="347" w:type="pct"/>
          </w:tcPr>
          <w:p w14:paraId="4FF156D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D1BF78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FC178FA"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Routine Occupations</w:t>
            </w:r>
          </w:p>
        </w:tc>
        <w:tc>
          <w:tcPr>
            <w:tcW w:w="442" w:type="pct"/>
          </w:tcPr>
          <w:p w14:paraId="4C4AF39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33</w:t>
            </w:r>
          </w:p>
        </w:tc>
        <w:tc>
          <w:tcPr>
            <w:tcW w:w="474" w:type="pct"/>
          </w:tcPr>
          <w:p w14:paraId="72701A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c>
          <w:tcPr>
            <w:tcW w:w="346" w:type="pct"/>
          </w:tcPr>
          <w:p w14:paraId="51A962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A388C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0</w:t>
            </w:r>
          </w:p>
        </w:tc>
        <w:tc>
          <w:tcPr>
            <w:tcW w:w="474" w:type="pct"/>
          </w:tcPr>
          <w:p w14:paraId="1675F36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347" w:type="pct"/>
          </w:tcPr>
          <w:p w14:paraId="460807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1CF08A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4F2E069"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442" w:type="pct"/>
          </w:tcPr>
          <w:p w14:paraId="249800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6</w:t>
            </w:r>
          </w:p>
        </w:tc>
        <w:tc>
          <w:tcPr>
            <w:tcW w:w="474" w:type="pct"/>
          </w:tcPr>
          <w:p w14:paraId="7648A4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46" w:type="pct"/>
          </w:tcPr>
          <w:p w14:paraId="5BEB52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6DD108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5</w:t>
            </w:r>
          </w:p>
        </w:tc>
        <w:tc>
          <w:tcPr>
            <w:tcW w:w="474" w:type="pct"/>
          </w:tcPr>
          <w:p w14:paraId="074C78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1BB38A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811FA6D" w14:textId="77777777" w:rsidTr="00C4624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476" w:type="pct"/>
          </w:tcPr>
          <w:p w14:paraId="0E8C5287"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442" w:type="pct"/>
          </w:tcPr>
          <w:p w14:paraId="3846C6A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0E40DF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6" w:type="pct"/>
          </w:tcPr>
          <w:p w14:paraId="69CCCB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70ACF4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474" w:type="pct"/>
          </w:tcPr>
          <w:p w14:paraId="362D77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47" w:type="pct"/>
          </w:tcPr>
          <w:p w14:paraId="093BD9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6C4092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4C105C8" w14:textId="77777777" w:rsidR="00B947F6" w:rsidRPr="009106F1" w:rsidRDefault="00B947F6" w:rsidP="00E1481F">
            <w:pPr>
              <w:rPr>
                <w:rFonts w:cstheme="minorHAnsi"/>
                <w:i/>
                <w:iCs/>
                <w:sz w:val="24"/>
                <w:szCs w:val="24"/>
              </w:rPr>
            </w:pPr>
            <w:r w:rsidRPr="009106F1">
              <w:rPr>
                <w:rFonts w:cstheme="minorHAnsi"/>
                <w:sz w:val="24"/>
                <w:szCs w:val="24"/>
              </w:rPr>
              <w:t>Intercept</w:t>
            </w:r>
          </w:p>
        </w:tc>
        <w:tc>
          <w:tcPr>
            <w:tcW w:w="442" w:type="pct"/>
          </w:tcPr>
          <w:p w14:paraId="3C07AFD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4</w:t>
            </w:r>
          </w:p>
        </w:tc>
        <w:tc>
          <w:tcPr>
            <w:tcW w:w="474" w:type="pct"/>
          </w:tcPr>
          <w:p w14:paraId="0DF25B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3)</w:t>
            </w:r>
          </w:p>
        </w:tc>
        <w:tc>
          <w:tcPr>
            <w:tcW w:w="346" w:type="pct"/>
          </w:tcPr>
          <w:p w14:paraId="25ABEE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41" w:type="pct"/>
          </w:tcPr>
          <w:p w14:paraId="4FEB56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44</w:t>
            </w:r>
          </w:p>
        </w:tc>
        <w:tc>
          <w:tcPr>
            <w:tcW w:w="474" w:type="pct"/>
          </w:tcPr>
          <w:p w14:paraId="1263B24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9)</w:t>
            </w:r>
          </w:p>
        </w:tc>
        <w:tc>
          <w:tcPr>
            <w:tcW w:w="347" w:type="pct"/>
          </w:tcPr>
          <w:p w14:paraId="15BAB5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1926859"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99F3C23" w14:textId="77777777" w:rsidR="00B947F6" w:rsidRPr="009106F1" w:rsidRDefault="00B947F6" w:rsidP="00E1481F">
            <w:pPr>
              <w:rPr>
                <w:rFonts w:cstheme="minorHAnsi"/>
                <w:sz w:val="24"/>
                <w:szCs w:val="24"/>
              </w:rPr>
            </w:pPr>
          </w:p>
        </w:tc>
        <w:tc>
          <w:tcPr>
            <w:tcW w:w="442" w:type="pct"/>
          </w:tcPr>
          <w:p w14:paraId="0CD2DB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104C5C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6" w:type="pct"/>
          </w:tcPr>
          <w:p w14:paraId="5C7744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41" w:type="pct"/>
          </w:tcPr>
          <w:p w14:paraId="669C9B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74" w:type="pct"/>
          </w:tcPr>
          <w:p w14:paraId="20F5493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47" w:type="pct"/>
          </w:tcPr>
          <w:p w14:paraId="7D05C63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EED77C7"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8BA110C"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1262" w:type="pct"/>
            <w:gridSpan w:val="3"/>
          </w:tcPr>
          <w:p w14:paraId="252CD6B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c>
          <w:tcPr>
            <w:tcW w:w="1262" w:type="pct"/>
            <w:gridSpan w:val="3"/>
          </w:tcPr>
          <w:p w14:paraId="443637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2536</w:t>
            </w:r>
          </w:p>
        </w:tc>
      </w:tr>
      <w:tr w:rsidR="009106F1" w:rsidRPr="009106F1" w14:paraId="1D61C9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718ED21" w14:textId="77777777" w:rsidR="00B947F6" w:rsidRPr="009106F1" w:rsidRDefault="00B947F6" w:rsidP="00E1481F">
            <w:pPr>
              <w:rPr>
                <w:rFonts w:cstheme="minorHAnsi"/>
                <w:sz w:val="24"/>
                <w:szCs w:val="24"/>
              </w:rPr>
            </w:pPr>
            <w:r w:rsidRPr="009106F1">
              <w:rPr>
                <w:rFonts w:cstheme="minorHAnsi"/>
                <w:sz w:val="24"/>
                <w:szCs w:val="24"/>
              </w:rPr>
              <w:t>Average RVI</w:t>
            </w:r>
          </w:p>
        </w:tc>
        <w:tc>
          <w:tcPr>
            <w:tcW w:w="1262" w:type="pct"/>
            <w:gridSpan w:val="3"/>
          </w:tcPr>
          <w:p w14:paraId="024DCA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62" w:type="pct"/>
            <w:gridSpan w:val="3"/>
          </w:tcPr>
          <w:p w14:paraId="7D6817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8</w:t>
            </w:r>
          </w:p>
        </w:tc>
      </w:tr>
      <w:tr w:rsidR="009106F1" w:rsidRPr="009106F1" w14:paraId="25CD9973"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B77642E" w14:textId="77777777" w:rsidR="00B947F6" w:rsidRPr="009106F1" w:rsidRDefault="00B947F6" w:rsidP="00E1481F">
            <w:pPr>
              <w:rPr>
                <w:rFonts w:cstheme="minorHAnsi"/>
                <w:sz w:val="24"/>
                <w:szCs w:val="24"/>
              </w:rPr>
            </w:pPr>
            <w:r w:rsidRPr="009106F1">
              <w:rPr>
                <w:rFonts w:cstheme="minorHAnsi"/>
                <w:sz w:val="24"/>
                <w:szCs w:val="24"/>
              </w:rPr>
              <w:t>Largest FMI</w:t>
            </w:r>
          </w:p>
        </w:tc>
        <w:tc>
          <w:tcPr>
            <w:tcW w:w="1262" w:type="pct"/>
            <w:gridSpan w:val="3"/>
          </w:tcPr>
          <w:p w14:paraId="3E4B1F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262" w:type="pct"/>
            <w:gridSpan w:val="3"/>
          </w:tcPr>
          <w:p w14:paraId="630A864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36</w:t>
            </w:r>
          </w:p>
        </w:tc>
      </w:tr>
      <w:tr w:rsidR="009106F1" w:rsidRPr="009106F1" w14:paraId="62AAC30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8493D6" w14:textId="77777777" w:rsidR="00B947F6" w:rsidRPr="009106F1" w:rsidRDefault="00B947F6" w:rsidP="00E1481F">
            <w:pPr>
              <w:rPr>
                <w:rFonts w:cstheme="minorHAnsi"/>
                <w:sz w:val="24"/>
                <w:szCs w:val="24"/>
              </w:rPr>
            </w:pPr>
          </w:p>
        </w:tc>
        <w:tc>
          <w:tcPr>
            <w:tcW w:w="2524" w:type="pct"/>
            <w:gridSpan w:val="6"/>
          </w:tcPr>
          <w:p w14:paraId="0828686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 p&lt;.001, ** p&lt;.01, * p&lt;.05</w:t>
            </w:r>
            <w:r w:rsidRPr="009106F1">
              <w:rPr>
                <w:rFonts w:cstheme="minorHAnsi"/>
                <w:sz w:val="24"/>
                <w:szCs w:val="24"/>
              </w:rPr>
              <w:br/>
              <w:t>Data Source: NCDS</w:t>
            </w:r>
          </w:p>
          <w:p w14:paraId="11396A2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sz w:val="24"/>
                <w:szCs w:val="24"/>
                <w:lang w:val="en-US"/>
              </w:rPr>
            </w:pPr>
            <w:r w:rsidRPr="009106F1">
              <w:rPr>
                <w:rFonts w:cstheme="minorHAnsi"/>
                <w:sz w:val="24"/>
                <w:szCs w:val="24"/>
              </w:rPr>
              <w:t>Note: Comparison of CCA NS-SEC vs Imputed NS-SEC model</w:t>
            </w:r>
          </w:p>
        </w:tc>
      </w:tr>
    </w:tbl>
    <w:p w14:paraId="4C096B84" w14:textId="77777777" w:rsidR="00B947F6" w:rsidRPr="009106F1" w:rsidRDefault="00B947F6" w:rsidP="00B947F6">
      <w:pPr>
        <w:rPr>
          <w:rFonts w:cstheme="minorHAnsi"/>
          <w:sz w:val="24"/>
          <w:szCs w:val="24"/>
        </w:rPr>
      </w:pPr>
    </w:p>
    <w:p w14:paraId="206E7DB9" w14:textId="77777777" w:rsidR="00B947F6" w:rsidRPr="009106F1" w:rsidRDefault="00B947F6" w:rsidP="00B947F6">
      <w:pPr>
        <w:rPr>
          <w:rFonts w:cstheme="minorHAnsi"/>
          <w:sz w:val="24"/>
          <w:szCs w:val="24"/>
        </w:rPr>
      </w:pPr>
    </w:p>
    <w:p w14:paraId="49D9E2B8" w14:textId="77777777" w:rsidR="00B947F6" w:rsidRPr="009106F1" w:rsidRDefault="00B947F6" w:rsidP="00B947F6">
      <w:pPr>
        <w:rPr>
          <w:rFonts w:cstheme="minorHAnsi"/>
          <w:sz w:val="24"/>
          <w:szCs w:val="24"/>
        </w:rPr>
      </w:pPr>
    </w:p>
    <w:p w14:paraId="46DB95BE" w14:textId="77777777" w:rsidR="00B947F6" w:rsidRPr="009106F1" w:rsidRDefault="00B947F6" w:rsidP="00B947F6">
      <w:pPr>
        <w:rPr>
          <w:rFonts w:cstheme="minorHAnsi"/>
          <w:sz w:val="24"/>
          <w:szCs w:val="24"/>
        </w:rPr>
      </w:pPr>
    </w:p>
    <w:p w14:paraId="710C7F40" w14:textId="77777777" w:rsidR="00B947F6" w:rsidRPr="009106F1" w:rsidRDefault="00B947F6" w:rsidP="00B947F6">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077AA34E" w14:textId="77777777" w:rsidR="00B947F6" w:rsidRPr="009106F1" w:rsidRDefault="00B947F6" w:rsidP="00B947F6">
      <w:pPr>
        <w:rPr>
          <w:rFonts w:cstheme="minorHAnsi"/>
          <w:sz w:val="24"/>
          <w:szCs w:val="24"/>
        </w:rPr>
      </w:pPr>
      <w:r w:rsidRPr="009106F1">
        <w:rPr>
          <w:rFonts w:cstheme="minorHAnsi"/>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36 per cent, indicating a requirement of at least 36 imputations – the MI model has 50 imputations. The relative efficiency indicates efficiency. The closer it is towards one indicates that the analysis has the right number of imputations. </w:t>
      </w:r>
    </w:p>
    <w:p w14:paraId="06D78DEE" w14:textId="3585D371" w:rsidR="00B947F6" w:rsidRPr="009106F1" w:rsidRDefault="00B947F6" w:rsidP="00B947F6">
      <w:pPr>
        <w:rPr>
          <w:rFonts w:cstheme="minorHAnsi"/>
          <w:sz w:val="24"/>
          <w:szCs w:val="24"/>
        </w:rPr>
      </w:pPr>
      <w:r w:rsidRPr="009106F1">
        <w:rPr>
          <w:rFonts w:cstheme="minorHAnsi"/>
          <w:sz w:val="24"/>
          <w:szCs w:val="24"/>
        </w:rPr>
        <w:t xml:space="preserve">The average RVI score was 0.28,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variables have a relative efficiency below 0.99. This lends support to the notion that 50 imputations </w:t>
      </w:r>
      <w:r w:rsidR="00F87056" w:rsidRPr="009106F1">
        <w:rPr>
          <w:rFonts w:cstheme="minorHAnsi"/>
          <w:sz w:val="24"/>
          <w:szCs w:val="24"/>
        </w:rPr>
        <w:t>are</w:t>
      </w:r>
      <w:r w:rsidRPr="009106F1">
        <w:rPr>
          <w:rFonts w:cstheme="minorHAnsi"/>
          <w:sz w:val="24"/>
          <w:szCs w:val="24"/>
        </w:rPr>
        <w:t xml:space="preserve"> an appropriate number. </w:t>
      </w:r>
    </w:p>
    <w:p w14:paraId="166C857B" w14:textId="77777777" w:rsidR="00B947F6" w:rsidRPr="009106F1" w:rsidRDefault="00B947F6" w:rsidP="00B947F6">
      <w:pPr>
        <w:rPr>
          <w:rFonts w:cstheme="minorHAnsi"/>
          <w:sz w:val="24"/>
          <w:szCs w:val="24"/>
        </w:rPr>
      </w:pPr>
      <w:r w:rsidRPr="009106F1">
        <w:rPr>
          <w:rFonts w:cstheme="minorHAnsi"/>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106F1" w:rsidRDefault="00B947F6" w:rsidP="00B947F6">
      <w:pPr>
        <w:pStyle w:val="Heading3"/>
        <w:rPr>
          <w:rFonts w:asciiTheme="minorHAnsi" w:hAnsiTheme="minorHAnsi" w:cstheme="minorHAnsi"/>
          <w:b/>
          <w:bCs/>
          <w:color w:val="auto"/>
        </w:rPr>
      </w:pPr>
      <w:bookmarkStart w:id="49" w:name="_Toc137904666"/>
      <w:r w:rsidRPr="009106F1">
        <w:rPr>
          <w:rFonts w:asciiTheme="minorHAnsi" w:hAnsiTheme="minorHAnsi" w:cstheme="minorHAnsi"/>
          <w:b/>
          <w:bCs/>
          <w:color w:val="auto"/>
        </w:rPr>
        <w:t>Discussion and Conclusions</w:t>
      </w:r>
      <w:bookmarkEnd w:id="49"/>
    </w:p>
    <w:p w14:paraId="0B7FDECA" w14:textId="77777777" w:rsidR="00B947F6" w:rsidRPr="009106F1" w:rsidRDefault="00B947F6" w:rsidP="00B947F6">
      <w:pPr>
        <w:rPr>
          <w:rFonts w:cstheme="minorHAnsi"/>
          <w:sz w:val="24"/>
          <w:szCs w:val="24"/>
        </w:rPr>
      </w:pPr>
      <w:r w:rsidRPr="009106F1">
        <w:rPr>
          <w:rFonts w:cstheme="minorHAnsi"/>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106F1" w:rsidRDefault="00367581" w:rsidP="00B947F6">
      <w:pPr>
        <w:rPr>
          <w:rFonts w:cstheme="minorHAnsi"/>
          <w:sz w:val="24"/>
          <w:szCs w:val="24"/>
        </w:rPr>
      </w:pPr>
      <w:r w:rsidRPr="009106F1">
        <w:rPr>
          <w:rFonts w:cstheme="minorHAnsi"/>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w:t>
      </w:r>
      <w:r w:rsidRPr="009106F1">
        <w:rPr>
          <w:rFonts w:cstheme="minorHAnsi"/>
          <w:sz w:val="24"/>
          <w:szCs w:val="24"/>
        </w:rPr>
        <w:lastRenderedPageBreak/>
        <w:t xml:space="preserve">imputed models, this exercise in dealing with 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106F1" w:rsidRDefault="00367581" w:rsidP="00367581">
      <w:pPr>
        <w:pStyle w:val="Heading2"/>
        <w:rPr>
          <w:rFonts w:asciiTheme="minorHAnsi" w:hAnsiTheme="minorHAnsi" w:cstheme="minorHAnsi"/>
          <w:b/>
          <w:bCs/>
          <w:color w:val="auto"/>
          <w:sz w:val="24"/>
          <w:szCs w:val="24"/>
        </w:rPr>
      </w:pPr>
      <w:bookmarkStart w:id="50" w:name="_Toc137904667"/>
      <w:r w:rsidRPr="009106F1">
        <w:rPr>
          <w:rFonts w:asciiTheme="minorHAnsi" w:hAnsiTheme="minorHAnsi" w:cstheme="minorHAnsi"/>
          <w:b/>
          <w:bCs/>
          <w:color w:val="auto"/>
          <w:sz w:val="24"/>
          <w:szCs w:val="24"/>
        </w:rPr>
        <w:t>Discussion and Conclusions</w:t>
      </w:r>
      <w:r w:rsidR="00280DC8" w:rsidRPr="009106F1">
        <w:rPr>
          <w:rFonts w:asciiTheme="minorHAnsi" w:hAnsiTheme="minorHAnsi" w:cstheme="minorHAnsi"/>
          <w:b/>
          <w:bCs/>
          <w:color w:val="auto"/>
          <w:sz w:val="24"/>
          <w:szCs w:val="24"/>
        </w:rPr>
        <w:t xml:space="preserve"> for Chapter One</w:t>
      </w:r>
      <w:bookmarkEnd w:id="50"/>
    </w:p>
    <w:p w14:paraId="6806916A" w14:textId="77777777" w:rsidR="00367581" w:rsidRPr="009106F1" w:rsidRDefault="00367581" w:rsidP="00367581">
      <w:pPr>
        <w:rPr>
          <w:rFonts w:cstheme="minorHAnsi"/>
          <w:sz w:val="24"/>
          <w:szCs w:val="24"/>
        </w:rPr>
      </w:pPr>
      <w:r w:rsidRPr="009106F1">
        <w:rPr>
          <w:rFonts w:cstheme="minorHAnsi"/>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BD27C38" w:rsidR="00367581" w:rsidRPr="009106F1" w:rsidRDefault="00367581" w:rsidP="00367581">
      <w:pPr>
        <w:rPr>
          <w:rFonts w:cstheme="minorHAnsi"/>
          <w:sz w:val="24"/>
          <w:szCs w:val="24"/>
        </w:rPr>
      </w:pPr>
      <w:r w:rsidRPr="009106F1">
        <w:rPr>
          <w:rFonts w:cstheme="minorHAnsi"/>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15UcC9U4","properties":{"formattedCitation":"(Booth and Satchell, 1994)","plainCitation":"(Booth and Satchell, 1994)","noteIndex":0},"citationItems":[{"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Booth and Satchell, 1994)</w:t>
      </w:r>
      <w:r w:rsidR="005125C5" w:rsidRPr="009106F1">
        <w:rPr>
          <w:rFonts w:cstheme="minorHAnsi"/>
          <w:sz w:val="24"/>
          <w:szCs w:val="24"/>
        </w:rPr>
        <w:fldChar w:fldCharType="end"/>
      </w:r>
      <w:r w:rsidRPr="009106F1">
        <w:rPr>
          <w:rFonts w:cstheme="minorHAnsi"/>
          <w:sz w:val="24"/>
          <w:szCs w:val="24"/>
        </w:rPr>
        <w:t xml:space="preserve"> as well as the sex divide within the segregated labour market of the time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k7DOEyah","properties":{"formattedCitation":"(Dex and Bukodi, 2012)","plainCitation":"(Dex and Bukodi, 2012)","noteIndex":0},"citationItems":[{"id":6441,"uris":["http://zotero.org/users/8741181/items/XNWLM5M6"],"itemData":{"id":6441,"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Dex and Bukodi, 2012)</w:t>
      </w:r>
      <w:r w:rsidR="005125C5" w:rsidRPr="009106F1">
        <w:rPr>
          <w:rFonts w:cstheme="minorHAnsi"/>
          <w:sz w:val="24"/>
          <w:szCs w:val="24"/>
        </w:rPr>
        <w:fldChar w:fldCharType="end"/>
      </w:r>
      <w:r w:rsidRPr="009106F1">
        <w:rPr>
          <w:rFonts w:cstheme="minorHAnsi"/>
          <w:sz w:val="24"/>
          <w:szCs w:val="24"/>
        </w:rPr>
        <w:t xml:space="preserve">. </w:t>
      </w:r>
    </w:p>
    <w:p w14:paraId="6E1767F5" w14:textId="5CE8EF8C" w:rsidR="00367581" w:rsidRPr="009106F1" w:rsidRDefault="00367581" w:rsidP="00367581">
      <w:pPr>
        <w:rPr>
          <w:rFonts w:cstheme="minorHAnsi"/>
          <w:sz w:val="24"/>
          <w:szCs w:val="24"/>
        </w:rPr>
      </w:pPr>
      <w:r w:rsidRPr="009106F1">
        <w:rPr>
          <w:rFonts w:cstheme="minorHAnsi"/>
          <w:sz w:val="24"/>
          <w:szCs w:val="24"/>
        </w:rPr>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C0jI8I0j","properties":{"formattedCitation":"(Goldthorpe, 1998)","plainCitation":"(Goldthorpe, 1998)","noteIndex":0},"citationItems":[{"id":2137,"uris":["http://zotero.org/users/8741181/items/PPHDJ9TK"],"itemData":{"id":2137,"type":"article-journal","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Goldthorpe, 1998)</w:t>
      </w:r>
      <w:r w:rsidR="005125C5" w:rsidRPr="009106F1">
        <w:rPr>
          <w:rFonts w:cstheme="minorHAnsi"/>
          <w:sz w:val="24"/>
          <w:szCs w:val="24"/>
        </w:rPr>
        <w:fldChar w:fldCharType="end"/>
      </w:r>
      <w:r w:rsidRPr="009106F1">
        <w:rPr>
          <w:rFonts w:cstheme="minorHAnsi"/>
          <w:sz w:val="24"/>
          <w:szCs w:val="24"/>
        </w:rPr>
        <w:t xml:space="preserve">, in that given their structural position, women saw entering employment directly after mandatory schooling as the most secure and stable pathway for their given life course. </w:t>
      </w:r>
    </w:p>
    <w:p w14:paraId="12FC1A7E" w14:textId="7DD0CAD3" w:rsidR="00367581" w:rsidRPr="009106F1" w:rsidRDefault="00367581" w:rsidP="00367581">
      <w:pPr>
        <w:rPr>
          <w:rFonts w:cstheme="minorHAnsi"/>
          <w:sz w:val="24"/>
          <w:szCs w:val="24"/>
        </w:rPr>
      </w:pPr>
      <w:r w:rsidRPr="009106F1">
        <w:rPr>
          <w:rFonts w:cstheme="minorHAnsi"/>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alp4ZPDp","properties":{"formattedCitation":"(Saunders, 2021)","plainCitation":"(Saunders, 2021)","noteIndex":0},"citationItems":[{"id":12724,"uris":["http://zotero.org/users/8741181/items/ABKNULJG"],"itemData":{"id":12724,"type":"book","publisher":"Routledge","title":"A Nation of Home Owners","author":[{"family":"Saunders","given":"Peter"}],"issued":{"date-parts":[["2021"]]}}}],"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Saunders, 2021)</w:t>
      </w:r>
      <w:r w:rsidR="005125C5" w:rsidRPr="009106F1">
        <w:rPr>
          <w:rFonts w:cstheme="minorHAnsi"/>
          <w:sz w:val="24"/>
          <w:szCs w:val="24"/>
        </w:rPr>
        <w:fldChar w:fldCharType="end"/>
      </w:r>
      <w:r w:rsidRPr="009106F1">
        <w:rPr>
          <w:rFonts w:cstheme="minorHAnsi"/>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630A80F3" w:rsidR="00367581" w:rsidRPr="009106F1" w:rsidRDefault="00367581" w:rsidP="00367581">
      <w:pPr>
        <w:rPr>
          <w:rFonts w:cstheme="minorHAnsi"/>
          <w:sz w:val="24"/>
          <w:szCs w:val="24"/>
        </w:rPr>
      </w:pPr>
      <w:r w:rsidRPr="009106F1">
        <w:rPr>
          <w:rFonts w:cstheme="minorHAnsi"/>
          <w:sz w:val="24"/>
          <w:szCs w:val="24"/>
        </w:rPr>
        <w:t xml:space="preserve">The fact that previous structural inequalities that have manifested during previous life domains </w:t>
      </w:r>
      <w:r w:rsidR="005125C5" w:rsidRPr="009106F1">
        <w:rPr>
          <w:rFonts w:cstheme="minorHAnsi"/>
          <w:sz w:val="24"/>
          <w:szCs w:val="24"/>
        </w:rPr>
        <w:fldChar w:fldCharType="begin"/>
      </w:r>
      <w:r w:rsidR="005125C5" w:rsidRPr="009106F1">
        <w:rPr>
          <w:rFonts w:cstheme="minorHAnsi"/>
          <w:sz w:val="24"/>
          <w:szCs w:val="24"/>
        </w:rPr>
        <w:instrText xml:space="preserve"> ADDIN ZOTERO_ITEM CSL_CITATION {"citationID":"mbpTKVPp","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106F1">
        <w:rPr>
          <w:rFonts w:cstheme="minorHAnsi"/>
          <w:sz w:val="24"/>
          <w:szCs w:val="24"/>
        </w:rPr>
        <w:fldChar w:fldCharType="separate"/>
      </w:r>
      <w:r w:rsidR="005125C5" w:rsidRPr="009106F1">
        <w:rPr>
          <w:rFonts w:cstheme="minorHAnsi"/>
          <w:sz w:val="24"/>
          <w:szCs w:val="24"/>
        </w:rPr>
        <w:t>(Mayer, 2009)</w:t>
      </w:r>
      <w:r w:rsidR="005125C5" w:rsidRPr="009106F1">
        <w:rPr>
          <w:rFonts w:cstheme="minorHAnsi"/>
          <w:sz w:val="24"/>
          <w:szCs w:val="24"/>
        </w:rPr>
        <w:fldChar w:fldCharType="end"/>
      </w:r>
      <w:r w:rsidRPr="009106F1">
        <w:rPr>
          <w:rFonts w:cstheme="minorHAnsi"/>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w:t>
      </w:r>
      <w:r w:rsidRPr="009106F1">
        <w:rPr>
          <w:rFonts w:cstheme="minorHAnsi"/>
          <w:sz w:val="24"/>
          <w:szCs w:val="24"/>
        </w:rPr>
        <w:lastRenderedPageBreak/>
        <w:t xml:space="preserve">most of their life and only recently bought 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29CB989D" w:rsidR="00367581" w:rsidRPr="009106F1" w:rsidRDefault="00367581" w:rsidP="00367581">
      <w:pPr>
        <w:rPr>
          <w:rFonts w:cstheme="minorHAnsi"/>
          <w:sz w:val="24"/>
          <w:szCs w:val="24"/>
        </w:rPr>
      </w:pPr>
      <w:r w:rsidRPr="009106F1">
        <w:rPr>
          <w:rFonts w:cstheme="minorHAnsi"/>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106F1">
        <w:rPr>
          <w:rFonts w:cstheme="minorHAnsi"/>
          <w:sz w:val="24"/>
          <w:szCs w:val="24"/>
        </w:rPr>
        <w:fldChar w:fldCharType="begin"/>
      </w:r>
      <w:r w:rsidR="003A1A68" w:rsidRPr="009106F1">
        <w:rPr>
          <w:rFonts w:cstheme="minorHAnsi"/>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Gutierrez, 2005)","noteIndex":0},"citationItems":[{"id":11652,"uris":["http://zotero.org/users/8741181/items/C5QRVN87"],"itemData":{"id":11652,"type":"article-journal","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1489,"uris":["http://zotero.org/users/8741181/items/9IHYV62W"],"itemData":{"id":11489,"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id":633,"uris":["http://zotero.org/users/8741181/items/M6686UCP"],"itemData":{"id":633,"type":"article-journal","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2588,"uris":["http://zotero.org/users/8741181/items/QVFZS85F"],"itemData":{"id":12588,"type":"article-journal","container-title":"CLS Cohort Studies","title":"Unpacking Unequal Pay Between Men and Women Across Cohort and Lifecycle","author":[{"family":"Dolton","given":"P"},{"family":"Joshi","given":"H"},{"family":"Makepeace","given":"G"}],"issued":{"date-parts":[["2002"]]}}},{"id":11457,"uris":["http://zotero.org/users/8741181/items/6G84RG7D"],"itemData":{"id":11457,"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5125C5" w:rsidRPr="009106F1">
        <w:rPr>
          <w:rFonts w:cstheme="minorHAnsi"/>
          <w:sz w:val="24"/>
          <w:szCs w:val="24"/>
        </w:rPr>
        <w:fldChar w:fldCharType="separate"/>
      </w:r>
      <w:r w:rsidR="003A1A68" w:rsidRPr="009106F1">
        <w:rPr>
          <w:rFonts w:cstheme="minorHAnsi"/>
          <w:sz w:val="24"/>
          <w:szCs w:val="24"/>
        </w:rPr>
        <w:t xml:space="preserve">(Hutchison, Prosser and Wedge, 1979; Connolly, Micklewright and Nickell, 1992; Booth and Satchell, 1994; Schoon </w:t>
      </w:r>
      <w:r w:rsidR="003A1A68" w:rsidRPr="009106F1">
        <w:rPr>
          <w:rFonts w:cstheme="minorHAnsi"/>
          <w:i/>
          <w:iCs/>
          <w:sz w:val="24"/>
          <w:szCs w:val="24"/>
        </w:rPr>
        <w:t>et al.</w:t>
      </w:r>
      <w:r w:rsidR="003A1A68" w:rsidRPr="009106F1">
        <w:rPr>
          <w:rFonts w:cstheme="minorHAnsi"/>
          <w:sz w:val="24"/>
          <w:szCs w:val="24"/>
        </w:rPr>
        <w:t>, 2001; Dolton, Joshi and Makepeace, 2002; Dolton, Makepeace and Marcenaro‐Gutierrez, 2005)</w:t>
      </w:r>
      <w:r w:rsidR="005125C5" w:rsidRPr="009106F1">
        <w:rPr>
          <w:rFonts w:cstheme="minorHAnsi"/>
          <w:sz w:val="24"/>
          <w:szCs w:val="24"/>
        </w:rPr>
        <w:fldChar w:fldCharType="end"/>
      </w:r>
      <w:r w:rsidRPr="009106F1">
        <w:rPr>
          <w:rFonts w:cstheme="minorHAnsi"/>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X1joI3sa","properties":{"formattedCitation":"(Saunders, 2003, 2021)","plainCitation":"(Saunders, 2003, 2021)","noteIndex":0},"citationItems":[{"id":12723,"uris":["http://zotero.org/users/8741181/items/MJKZD9AL"],"itemData":{"id":12723,"type":"book","publisher":"Routledge","title":"Social Theory and the Urban Question","author":[{"family":"Saunders","given":"Peter"}],"issued":{"date-parts":[["2003"]]}}},{"id":12724,"uris":["http://zotero.org/users/8741181/items/ABKNULJG"],"itemData":{"id":12724,"type":"book","publisher":"Routledge","title":"A Nation of Home Owners","author":[{"family":"Saunders","given":"Peter"}],"issued":{"date-parts":[["2021"]]}}}],"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Saunders, 2003, 2021)</w:t>
      </w:r>
      <w:r w:rsidR="003A1A68" w:rsidRPr="009106F1">
        <w:rPr>
          <w:rFonts w:cstheme="minorHAnsi"/>
          <w:sz w:val="24"/>
          <w:szCs w:val="24"/>
        </w:rPr>
        <w:fldChar w:fldCharType="end"/>
      </w:r>
      <w:r w:rsidRPr="009106F1">
        <w:rPr>
          <w:rFonts w:cstheme="minorHAnsi"/>
          <w:sz w:val="24"/>
          <w:szCs w:val="24"/>
        </w:rPr>
        <w:t xml:space="preserve"> are not as sound. Whilst evidence has been found that concurs with the premise first emphasised in Saunder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eucxkwvh","properties":{"formattedCitation":"(Saunders, 2003)","plainCitation":"(Saunders, 2003)","noteIndex":0},"citationItems":[{"id":12723,"uris":["http://zotero.org/users/8741181/items/MJKZD9AL"],"itemData":{"id":12723,"type":"book","publisher":"Routledge","title":"Social Theory and the Urban Question","author":[{"family":"Saunders","given":"Peter"}],"issued":{"date-parts":[["2003"]]}}}],"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2003)</w:t>
      </w:r>
      <w:r w:rsidR="003A1A68" w:rsidRPr="009106F1">
        <w:rPr>
          <w:rFonts w:cstheme="minorHAnsi"/>
          <w:sz w:val="24"/>
          <w:szCs w:val="24"/>
        </w:rPr>
        <w:fldChar w:fldCharType="end"/>
      </w:r>
      <w:r w:rsidRPr="009106F1">
        <w:rPr>
          <w:rFonts w:cstheme="minorHAnsi"/>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106F1" w:rsidRDefault="00367581" w:rsidP="00367581">
      <w:pPr>
        <w:rPr>
          <w:rFonts w:cstheme="minorHAnsi"/>
          <w:sz w:val="24"/>
          <w:szCs w:val="24"/>
        </w:rPr>
      </w:pPr>
      <w:r w:rsidRPr="009106F1">
        <w:rPr>
          <w:rFonts w:cstheme="minorHAnsi"/>
          <w:sz w:val="24"/>
          <w:szCs w:val="24"/>
        </w:rPr>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65D9BB79" w:rsidR="00367581" w:rsidRPr="009106F1" w:rsidRDefault="00367581" w:rsidP="00367581">
      <w:pPr>
        <w:rPr>
          <w:rFonts w:cstheme="minorHAnsi"/>
          <w:sz w:val="24"/>
          <w:szCs w:val="24"/>
        </w:rPr>
      </w:pPr>
      <w:r w:rsidRPr="009106F1">
        <w:rPr>
          <w:rFonts w:cstheme="minorHAnsi"/>
          <w:sz w:val="24"/>
          <w:szCs w:val="24"/>
        </w:rPr>
        <w:t xml:space="preserve">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 . The findings from this sensitivity analysis confirm that all three measures promoted an almost identical substantive interpretation, with almost identical BIC and AIC statistics. As such the robustness of NS-SEC is characterised by the equal levels of robustness that CAMSIS and RGSC demonstrate. Choosing NS-SEC as the dominant model through the analysis was based upon a theoretical desire to understand class-based dynamics. Through its implementation, social class was found to have a </w:t>
      </w:r>
      <w:r w:rsidRPr="009106F1">
        <w:rPr>
          <w:rFonts w:cstheme="minorHAnsi"/>
          <w:sz w:val="24"/>
          <w:szCs w:val="24"/>
        </w:rPr>
        <w:lastRenderedPageBreak/>
        <w:t xml:space="preserve">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1FBAD90" w:rsidR="00367581" w:rsidRPr="009106F1" w:rsidRDefault="00367581" w:rsidP="00367581">
      <w:pPr>
        <w:rPr>
          <w:rFonts w:cstheme="minorHAnsi"/>
          <w:sz w:val="24"/>
          <w:szCs w:val="24"/>
        </w:rPr>
      </w:pPr>
      <w:r w:rsidRPr="009106F1">
        <w:rPr>
          <w:rFonts w:cstheme="minorHAnsi"/>
          <w:sz w:val="24"/>
          <w:szCs w:val="24"/>
        </w:rPr>
        <w:t xml:space="preserve">Overall, the literature has been updated, with prior literature being confirmed in some case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Gutierrez, 2005)","noteIndex":0},"citationItems":[{"id":11489,"uris":["http://zotero.org/users/8741181/items/9IHYV62W"],"itemData":{"id":11489,"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511,"uris":["http://zotero.org/users/8741181/items/7YJ99XBP"],"itemData":{"id":11511,"type":"article-journal","container-title":"Oxford Economic Papers","DOI":"10.1093/oxfordjournals.oep.a042153","ISSN":"1464-3812, 0030-7653","issue":"4","language":"en","page":"676-695","source":"DOI.org (Crossref)","title":"APPRENTICESHIPS AND JOB TENURE","volume":"46","author":[{"family":"Booth","given":"Alison L."},{"family":"Satchell","given":"Stephen E."}],"issued":{"date-parts":[["1994",10]]}}},{"id":11457,"uris":["http://zotero.org/users/8741181/items/6G84RG7D"],"itemData":{"id":11457,"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Connolly, Micklewright and Nickell, 1992; Booth and Satchell, 1994; Dolton, Makepeace and Marcenaro‐Gutierrez, 2005)</w:t>
      </w:r>
      <w:r w:rsidR="003A1A68" w:rsidRPr="009106F1">
        <w:rPr>
          <w:rFonts w:cstheme="minorHAnsi"/>
          <w:sz w:val="24"/>
          <w:szCs w:val="24"/>
        </w:rPr>
        <w:fldChar w:fldCharType="end"/>
      </w:r>
      <w:r w:rsidRPr="009106F1">
        <w:rPr>
          <w:rFonts w:cstheme="minorHAnsi"/>
          <w:sz w:val="24"/>
          <w:szCs w:val="24"/>
        </w:rPr>
        <w:t xml:space="preserve"> and challenged in others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U6K5g5jr","properties":{"formattedCitation":"(Saunders, 2003, 2021)","plainCitation":"(Saunders, 2003, 2021)","noteIndex":0},"citationItems":[{"id":12723,"uris":["http://zotero.org/users/8741181/items/MJKZD9AL"],"itemData":{"id":12723,"type":"book","publisher":"Routledge","title":"Social Theory and the Urban Question","author":[{"family":"Saunders","given":"Peter"}],"issued":{"date-parts":[["2003"]]}}},{"id":12724,"uris":["http://zotero.org/users/8741181/items/ABKNULJG"],"itemData":{"id":12724,"type":"book","publisher":"Routledge","title":"A Nation of Home Owners","author":[{"family":"Saunders","given":"Peter"}],"issued":{"date-parts":[["2021"]]}}}],"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Saunders, 2003, 2021)</w:t>
      </w:r>
      <w:r w:rsidR="003A1A68" w:rsidRPr="009106F1">
        <w:rPr>
          <w:rFonts w:cstheme="minorHAnsi"/>
          <w:sz w:val="24"/>
          <w:szCs w:val="24"/>
        </w:rPr>
        <w:fldChar w:fldCharType="end"/>
      </w:r>
      <w:r w:rsidRPr="009106F1">
        <w:rPr>
          <w:rFonts w:cstheme="minorHAnsi"/>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1CEFA906" w:rsidR="00367581" w:rsidRPr="009106F1" w:rsidRDefault="00367581" w:rsidP="00367581">
      <w:pPr>
        <w:rPr>
          <w:rFonts w:cstheme="minorHAnsi"/>
          <w:sz w:val="24"/>
          <w:szCs w:val="24"/>
        </w:rPr>
      </w:pPr>
      <w:r w:rsidRPr="009106F1">
        <w:rPr>
          <w:rFonts w:cstheme="minorHAnsi"/>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hether they manifest throughout the life domain </w:t>
      </w:r>
      <w:r w:rsidR="003A1A68" w:rsidRPr="009106F1">
        <w:rPr>
          <w:rFonts w:cstheme="minorHAnsi"/>
          <w:sz w:val="24"/>
          <w:szCs w:val="24"/>
        </w:rPr>
        <w:fldChar w:fldCharType="begin"/>
      </w:r>
      <w:r w:rsidR="003A1A68" w:rsidRPr="009106F1">
        <w:rPr>
          <w:rFonts w:cstheme="minorHAnsi"/>
          <w:sz w:val="24"/>
          <w:szCs w:val="24"/>
        </w:rPr>
        <w:instrText xml:space="preserve"> ADDIN ZOTERO_ITEM CSL_CITATION {"citationID":"Cb4qCRuS","properties":{"formattedCitation":"(Mayer, 2009)","plainCitation":"(Mayer, 2009)","noteIndex":0},"citationItems":[{"id":6673,"uris":["http://zotero.org/users/8741181/items/RFUSGCQU"],"itemData":{"id":6673,"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106F1">
        <w:rPr>
          <w:rFonts w:cstheme="minorHAnsi"/>
          <w:sz w:val="24"/>
          <w:szCs w:val="24"/>
        </w:rPr>
        <w:fldChar w:fldCharType="separate"/>
      </w:r>
      <w:r w:rsidR="003A1A68" w:rsidRPr="009106F1">
        <w:rPr>
          <w:rFonts w:cstheme="minorHAnsi"/>
          <w:sz w:val="24"/>
          <w:szCs w:val="24"/>
        </w:rPr>
        <w:t>(Mayer, 2009)</w:t>
      </w:r>
      <w:r w:rsidR="003A1A68" w:rsidRPr="009106F1">
        <w:rPr>
          <w:rFonts w:cstheme="minorHAnsi"/>
          <w:sz w:val="24"/>
          <w:szCs w:val="24"/>
        </w:rPr>
        <w:fldChar w:fldCharType="end"/>
      </w:r>
      <w:r w:rsidRPr="009106F1">
        <w:rPr>
          <w:rFonts w:cstheme="minorHAnsi"/>
          <w:sz w:val="24"/>
          <w:szCs w:val="24"/>
        </w:rPr>
        <w:t xml:space="preserve"> onwards is relatively important in the discussion of structural effects throughout the life course. </w:t>
      </w:r>
    </w:p>
    <w:p w14:paraId="6BB9BE63" w14:textId="77777777" w:rsidR="009106F1" w:rsidRDefault="00851945" w:rsidP="009106F1">
      <w:pPr>
        <w:rPr>
          <w:rFonts w:cstheme="minorHAnsi"/>
          <w:sz w:val="24"/>
          <w:szCs w:val="24"/>
        </w:rPr>
      </w:pPr>
      <w:r w:rsidRPr="009106F1">
        <w:rPr>
          <w:rFonts w:cstheme="minorHAnsi"/>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Default="009106F1" w:rsidP="009106F1">
      <w:pPr>
        <w:rPr>
          <w:rFonts w:cstheme="minorHAnsi"/>
          <w:sz w:val="24"/>
          <w:szCs w:val="24"/>
        </w:rPr>
      </w:pPr>
    </w:p>
    <w:p w14:paraId="620C0BAF" w14:textId="77777777" w:rsidR="009106F1" w:rsidRDefault="009106F1" w:rsidP="009106F1">
      <w:pPr>
        <w:rPr>
          <w:rFonts w:cstheme="minorHAnsi"/>
          <w:sz w:val="24"/>
          <w:szCs w:val="24"/>
        </w:rPr>
      </w:pPr>
    </w:p>
    <w:p w14:paraId="5E154BBE" w14:textId="77777777" w:rsidR="009106F1" w:rsidRDefault="009106F1" w:rsidP="009106F1">
      <w:pPr>
        <w:rPr>
          <w:rFonts w:cstheme="minorHAnsi"/>
          <w:sz w:val="24"/>
          <w:szCs w:val="24"/>
        </w:rPr>
      </w:pPr>
    </w:p>
    <w:p w14:paraId="27FDADC1" w14:textId="77777777" w:rsidR="009106F1" w:rsidRDefault="009106F1" w:rsidP="009106F1">
      <w:pPr>
        <w:rPr>
          <w:rFonts w:cstheme="minorHAnsi"/>
          <w:sz w:val="24"/>
          <w:szCs w:val="24"/>
        </w:rPr>
      </w:pPr>
    </w:p>
    <w:p w14:paraId="56422B5F" w14:textId="72079575" w:rsidR="00367581" w:rsidRPr="009106F1" w:rsidRDefault="00367581" w:rsidP="009106F1">
      <w:pPr>
        <w:rPr>
          <w:rFonts w:cstheme="minorHAnsi"/>
          <w:sz w:val="24"/>
          <w:szCs w:val="24"/>
        </w:rPr>
      </w:pPr>
      <w:r w:rsidRPr="009106F1">
        <w:rPr>
          <w:rFonts w:cstheme="minorHAnsi"/>
          <w:b/>
          <w:bCs/>
          <w:sz w:val="24"/>
          <w:szCs w:val="24"/>
        </w:rPr>
        <w:lastRenderedPageBreak/>
        <w:t>Appendix</w:t>
      </w:r>
    </w:p>
    <w:p w14:paraId="694DAEBE" w14:textId="24326EDF" w:rsidR="00CE053C" w:rsidRPr="009106F1" w:rsidRDefault="00CE053C" w:rsidP="00CE053C">
      <w:pPr>
        <w:pStyle w:val="Caption"/>
        <w:keepNext/>
        <w:rPr>
          <w:rFonts w:cstheme="minorHAnsi"/>
          <w:color w:val="auto"/>
          <w:sz w:val="24"/>
          <w:szCs w:val="24"/>
        </w:rPr>
      </w:pPr>
      <w:bookmarkStart w:id="51" w:name="_Toc137904684"/>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1</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 (CAMSIS)</w:t>
      </w:r>
      <w:bookmarkEnd w:id="51"/>
    </w:p>
    <w:tbl>
      <w:tblPr>
        <w:tblStyle w:val="PlainTable4"/>
        <w:tblW w:w="0" w:type="auto"/>
        <w:tblLook w:val="04A0" w:firstRow="1" w:lastRow="0" w:firstColumn="1" w:lastColumn="0" w:noHBand="0" w:noVBand="1"/>
      </w:tblPr>
      <w:tblGrid>
        <w:gridCol w:w="1719"/>
        <w:gridCol w:w="1130"/>
        <w:gridCol w:w="1307"/>
        <w:gridCol w:w="925"/>
        <w:gridCol w:w="1687"/>
        <w:gridCol w:w="1129"/>
        <w:gridCol w:w="1129"/>
      </w:tblGrid>
      <w:tr w:rsidR="009106F1" w:rsidRPr="009106F1" w14:paraId="6D33EEA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0" w:type="auto"/>
          </w:tcPr>
          <w:p w14:paraId="1A9836D7"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C7C842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0" w:type="auto"/>
          </w:tcPr>
          <w:p w14:paraId="2FE7F41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0" w:type="auto"/>
          </w:tcPr>
          <w:p w14:paraId="708CCBB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6470C4E9"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553F01C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79AD57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0" w:type="auto"/>
          </w:tcPr>
          <w:p w14:paraId="69B3CF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322241A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673CC1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20E9D9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464DBD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2F7013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464F0D3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0" w:type="auto"/>
          </w:tcPr>
          <w:p w14:paraId="1B7527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7875BC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57C9FD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AFFE3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45C6A4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708F58D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0806CB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B947F6" w:rsidRPr="009106F1" w:rsidRDefault="00B947F6" w:rsidP="00E1481F">
            <w:pPr>
              <w:rPr>
                <w:rFonts w:cstheme="minorHAnsi"/>
                <w:sz w:val="24"/>
                <w:szCs w:val="24"/>
              </w:rPr>
            </w:pPr>
            <w:r w:rsidRPr="009106F1">
              <w:rPr>
                <w:rFonts w:cstheme="minorHAnsi"/>
                <w:sz w:val="24"/>
                <w:szCs w:val="24"/>
              </w:rPr>
              <w:t>Null Model + Sex</w:t>
            </w:r>
          </w:p>
        </w:tc>
        <w:tc>
          <w:tcPr>
            <w:tcW w:w="0" w:type="auto"/>
          </w:tcPr>
          <w:p w14:paraId="51D694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0" w:type="auto"/>
          </w:tcPr>
          <w:p w14:paraId="300895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0" w:type="auto"/>
          </w:tcPr>
          <w:p w14:paraId="544FC4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132105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0" w:type="auto"/>
          </w:tcPr>
          <w:p w14:paraId="74D75D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0" w:type="auto"/>
          </w:tcPr>
          <w:p w14:paraId="0532C6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9106F1" w:rsidRPr="009106F1" w14:paraId="3A22D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B947F6" w:rsidRPr="009106F1" w:rsidRDefault="00B947F6" w:rsidP="00E1481F">
            <w:pPr>
              <w:rPr>
                <w:rFonts w:cstheme="minorHAnsi"/>
                <w:sz w:val="24"/>
                <w:szCs w:val="24"/>
              </w:rPr>
            </w:pPr>
            <w:r w:rsidRPr="009106F1">
              <w:rPr>
                <w:rFonts w:cstheme="minorHAnsi"/>
                <w:sz w:val="24"/>
                <w:szCs w:val="24"/>
              </w:rPr>
              <w:t>Null Model + Tenure</w:t>
            </w:r>
          </w:p>
        </w:tc>
        <w:tc>
          <w:tcPr>
            <w:tcW w:w="0" w:type="auto"/>
          </w:tcPr>
          <w:p w14:paraId="490A5E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0" w:type="auto"/>
          </w:tcPr>
          <w:p w14:paraId="2DCD70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0" w:type="auto"/>
          </w:tcPr>
          <w:p w14:paraId="3D5DBB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FF554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0" w:type="auto"/>
          </w:tcPr>
          <w:p w14:paraId="11C8F9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0" w:type="auto"/>
          </w:tcPr>
          <w:p w14:paraId="661B233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9106F1" w:rsidRPr="009106F1" w14:paraId="1223513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B947F6" w:rsidRPr="009106F1" w:rsidRDefault="00B947F6" w:rsidP="00E1481F">
            <w:pPr>
              <w:rPr>
                <w:rFonts w:cstheme="minorHAnsi"/>
                <w:sz w:val="24"/>
                <w:szCs w:val="24"/>
              </w:rPr>
            </w:pPr>
            <w:r w:rsidRPr="009106F1">
              <w:rPr>
                <w:rFonts w:cstheme="minorHAnsi"/>
                <w:sz w:val="24"/>
                <w:szCs w:val="24"/>
              </w:rPr>
              <w:t>Null Model + CAMSIS</w:t>
            </w:r>
          </w:p>
        </w:tc>
        <w:tc>
          <w:tcPr>
            <w:tcW w:w="0" w:type="auto"/>
          </w:tcPr>
          <w:p w14:paraId="672F00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56.28</w:t>
            </w:r>
          </w:p>
        </w:tc>
        <w:tc>
          <w:tcPr>
            <w:tcW w:w="0" w:type="auto"/>
          </w:tcPr>
          <w:p w14:paraId="113BBF0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200.19</w:t>
            </w:r>
          </w:p>
        </w:tc>
        <w:tc>
          <w:tcPr>
            <w:tcW w:w="0" w:type="auto"/>
          </w:tcPr>
          <w:p w14:paraId="3C1C59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693AB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6</w:t>
            </w:r>
          </w:p>
        </w:tc>
        <w:tc>
          <w:tcPr>
            <w:tcW w:w="0" w:type="auto"/>
          </w:tcPr>
          <w:p w14:paraId="0A1861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472.28</w:t>
            </w:r>
          </w:p>
        </w:tc>
        <w:tc>
          <w:tcPr>
            <w:tcW w:w="0" w:type="auto"/>
          </w:tcPr>
          <w:p w14:paraId="646F051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528.10</w:t>
            </w:r>
          </w:p>
        </w:tc>
      </w:tr>
      <w:tr w:rsidR="009106F1" w:rsidRPr="009106F1" w14:paraId="744095C3"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FEEBF15" w14:textId="77777777" w:rsidR="00B947F6" w:rsidRPr="009106F1" w:rsidRDefault="00B947F6" w:rsidP="00E1481F">
            <w:pPr>
              <w:rPr>
                <w:rFonts w:cstheme="minorHAnsi"/>
                <w:sz w:val="24"/>
                <w:szCs w:val="24"/>
              </w:rPr>
            </w:pPr>
            <w:r w:rsidRPr="009106F1">
              <w:rPr>
                <w:rFonts w:cstheme="minorHAnsi"/>
                <w:sz w:val="24"/>
                <w:szCs w:val="24"/>
              </w:rPr>
              <w:t>Null Model + Reading</w:t>
            </w:r>
          </w:p>
        </w:tc>
        <w:tc>
          <w:tcPr>
            <w:tcW w:w="0" w:type="auto"/>
          </w:tcPr>
          <w:p w14:paraId="3525734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0" w:type="auto"/>
          </w:tcPr>
          <w:p w14:paraId="78C34A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0" w:type="auto"/>
          </w:tcPr>
          <w:p w14:paraId="7708FC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ECA7F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0" w:type="auto"/>
          </w:tcPr>
          <w:p w14:paraId="29867D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0" w:type="auto"/>
          </w:tcPr>
          <w:p w14:paraId="278354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9106F1" w:rsidRPr="009106F1" w14:paraId="24D9E03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BE571E" w14:textId="77777777" w:rsidR="00B947F6" w:rsidRPr="009106F1" w:rsidRDefault="00B947F6" w:rsidP="00E1481F">
            <w:pPr>
              <w:rPr>
                <w:rFonts w:cstheme="minorHAnsi"/>
                <w:sz w:val="24"/>
                <w:szCs w:val="24"/>
              </w:rPr>
            </w:pPr>
            <w:r w:rsidRPr="009106F1">
              <w:rPr>
                <w:rFonts w:cstheme="minorHAnsi"/>
                <w:sz w:val="24"/>
                <w:szCs w:val="24"/>
              </w:rPr>
              <w:t>Null Model + Maths</w:t>
            </w:r>
          </w:p>
        </w:tc>
        <w:tc>
          <w:tcPr>
            <w:tcW w:w="0" w:type="auto"/>
          </w:tcPr>
          <w:p w14:paraId="5D210EB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0" w:type="auto"/>
          </w:tcPr>
          <w:p w14:paraId="583E3C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0" w:type="auto"/>
          </w:tcPr>
          <w:p w14:paraId="66B13D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389BD9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0" w:type="auto"/>
          </w:tcPr>
          <w:p w14:paraId="4DE784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0" w:type="auto"/>
          </w:tcPr>
          <w:p w14:paraId="45C154A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557B6B61" w14:textId="77777777" w:rsidR="00B947F6" w:rsidRPr="009106F1" w:rsidRDefault="00B947F6" w:rsidP="00B947F6">
      <w:pPr>
        <w:rPr>
          <w:rFonts w:cstheme="minorHAnsi"/>
          <w:sz w:val="24"/>
          <w:szCs w:val="24"/>
        </w:rPr>
      </w:pPr>
    </w:p>
    <w:p w14:paraId="5E729D23" w14:textId="677A6750" w:rsidR="00CE053C" w:rsidRPr="009106F1" w:rsidRDefault="00CE053C" w:rsidP="00CE053C">
      <w:pPr>
        <w:pStyle w:val="Caption"/>
        <w:keepNext/>
        <w:rPr>
          <w:rFonts w:cstheme="minorHAnsi"/>
          <w:color w:val="auto"/>
          <w:sz w:val="24"/>
          <w:szCs w:val="24"/>
        </w:rPr>
      </w:pPr>
      <w:bookmarkStart w:id="52" w:name="_Toc137904685"/>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2</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 (CAMSIS)</w:t>
      </w:r>
      <w:bookmarkEnd w:id="52"/>
    </w:p>
    <w:tbl>
      <w:tblPr>
        <w:tblStyle w:val="PlainTable4"/>
        <w:tblW w:w="0" w:type="auto"/>
        <w:tblLook w:val="04A0" w:firstRow="1" w:lastRow="0" w:firstColumn="1" w:lastColumn="0" w:noHBand="0" w:noVBand="1"/>
      </w:tblPr>
      <w:tblGrid>
        <w:gridCol w:w="1624"/>
        <w:gridCol w:w="1250"/>
        <w:gridCol w:w="1212"/>
        <w:gridCol w:w="1192"/>
        <w:gridCol w:w="1490"/>
        <w:gridCol w:w="1129"/>
        <w:gridCol w:w="1129"/>
      </w:tblGrid>
      <w:tr w:rsidR="009106F1" w:rsidRPr="009106F1" w14:paraId="246F31F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0" w:type="auto"/>
          </w:tcPr>
          <w:p w14:paraId="6DCCA11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E4DD7C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0" w:type="auto"/>
          </w:tcPr>
          <w:p w14:paraId="6B5B21FD"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0" w:type="auto"/>
          </w:tcPr>
          <w:p w14:paraId="2233D20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390E59B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7693F01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6565B81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0" w:type="auto"/>
          </w:tcPr>
          <w:p w14:paraId="2CDD54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42092E6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754516E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768C89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088B02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57F823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3D554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0" w:type="auto"/>
          </w:tcPr>
          <w:p w14:paraId="53EA1E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5798EB8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209164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4D9B6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2F440D9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60C9EB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504BAF5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w:t>
            </w:r>
          </w:p>
        </w:tc>
        <w:tc>
          <w:tcPr>
            <w:tcW w:w="0" w:type="auto"/>
          </w:tcPr>
          <w:p w14:paraId="3442AA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0" w:type="auto"/>
          </w:tcPr>
          <w:p w14:paraId="7C88729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0" w:type="auto"/>
          </w:tcPr>
          <w:p w14:paraId="19A0112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2CBF9F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0" w:type="auto"/>
          </w:tcPr>
          <w:p w14:paraId="4E53D5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0" w:type="auto"/>
          </w:tcPr>
          <w:p w14:paraId="012A56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9106F1" w:rsidRPr="009106F1" w14:paraId="1FF4E94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w:t>
            </w:r>
          </w:p>
        </w:tc>
        <w:tc>
          <w:tcPr>
            <w:tcW w:w="0" w:type="auto"/>
          </w:tcPr>
          <w:p w14:paraId="4D0115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22.23</w:t>
            </w:r>
          </w:p>
        </w:tc>
        <w:tc>
          <w:tcPr>
            <w:tcW w:w="0" w:type="auto"/>
          </w:tcPr>
          <w:p w14:paraId="3D91C84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32</w:t>
            </w:r>
          </w:p>
        </w:tc>
        <w:tc>
          <w:tcPr>
            <w:tcW w:w="0" w:type="auto"/>
          </w:tcPr>
          <w:p w14:paraId="1CBE196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43E044D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0" w:type="auto"/>
          </w:tcPr>
          <w:p w14:paraId="0DBD416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54.23</w:t>
            </w:r>
          </w:p>
        </w:tc>
        <w:tc>
          <w:tcPr>
            <w:tcW w:w="0" w:type="auto"/>
          </w:tcPr>
          <w:p w14:paraId="3082AB5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65.82</w:t>
            </w:r>
          </w:p>
        </w:tc>
      </w:tr>
      <w:tr w:rsidR="009106F1" w:rsidRPr="009106F1" w14:paraId="463C254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CAMSIS</w:t>
            </w:r>
          </w:p>
        </w:tc>
        <w:tc>
          <w:tcPr>
            <w:tcW w:w="0" w:type="auto"/>
          </w:tcPr>
          <w:p w14:paraId="4CB70B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41.72</w:t>
            </w:r>
          </w:p>
        </w:tc>
        <w:tc>
          <w:tcPr>
            <w:tcW w:w="0" w:type="auto"/>
          </w:tcPr>
          <w:p w14:paraId="254198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80.51</w:t>
            </w:r>
          </w:p>
        </w:tc>
        <w:tc>
          <w:tcPr>
            <w:tcW w:w="0" w:type="auto"/>
          </w:tcPr>
          <w:p w14:paraId="60862B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16452B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0" w:type="auto"/>
          </w:tcPr>
          <w:p w14:paraId="769A814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81.72</w:t>
            </w:r>
          </w:p>
        </w:tc>
        <w:tc>
          <w:tcPr>
            <w:tcW w:w="0" w:type="auto"/>
          </w:tcPr>
          <w:p w14:paraId="205DB6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521.25</w:t>
            </w:r>
          </w:p>
        </w:tc>
      </w:tr>
      <w:tr w:rsidR="009106F1" w:rsidRPr="009106F1" w14:paraId="57F68433"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C6FFAF4" w14:textId="77777777" w:rsidR="00B947F6" w:rsidRPr="009106F1" w:rsidRDefault="00B947F6" w:rsidP="00E1481F">
            <w:pPr>
              <w:rPr>
                <w:rFonts w:cstheme="minorHAnsi"/>
                <w:sz w:val="24"/>
                <w:szCs w:val="24"/>
              </w:rPr>
            </w:pPr>
            <w:r w:rsidRPr="009106F1">
              <w:rPr>
                <w:rFonts w:cstheme="minorHAnsi"/>
                <w:sz w:val="24"/>
                <w:szCs w:val="24"/>
              </w:rPr>
              <w:lastRenderedPageBreak/>
              <w:t>Null Model + Educational Attainment + Sex + Tenure + CAMSIS + Reading</w:t>
            </w:r>
          </w:p>
        </w:tc>
        <w:tc>
          <w:tcPr>
            <w:tcW w:w="0" w:type="auto"/>
          </w:tcPr>
          <w:p w14:paraId="3EFB1F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18.78</w:t>
            </w:r>
          </w:p>
        </w:tc>
        <w:tc>
          <w:tcPr>
            <w:tcW w:w="0" w:type="auto"/>
          </w:tcPr>
          <w:p w14:paraId="42F0BE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22.94</w:t>
            </w:r>
          </w:p>
        </w:tc>
        <w:tc>
          <w:tcPr>
            <w:tcW w:w="0" w:type="auto"/>
          </w:tcPr>
          <w:p w14:paraId="28CA5A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760CF3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0" w:type="auto"/>
          </w:tcPr>
          <w:p w14:paraId="69DFC0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66.78</w:t>
            </w:r>
          </w:p>
        </w:tc>
        <w:tc>
          <w:tcPr>
            <w:tcW w:w="0" w:type="auto"/>
          </w:tcPr>
          <w:p w14:paraId="47F9DF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334.22</w:t>
            </w:r>
          </w:p>
        </w:tc>
      </w:tr>
      <w:tr w:rsidR="009106F1" w:rsidRPr="009106F1" w14:paraId="4D012D6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3A6C39"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CAMSIS + Reading + Maths</w:t>
            </w:r>
          </w:p>
        </w:tc>
        <w:tc>
          <w:tcPr>
            <w:tcW w:w="0" w:type="auto"/>
          </w:tcPr>
          <w:p w14:paraId="07569C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50.372</w:t>
            </w:r>
          </w:p>
        </w:tc>
        <w:tc>
          <w:tcPr>
            <w:tcW w:w="0" w:type="auto"/>
          </w:tcPr>
          <w:p w14:paraId="20BBD3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408</w:t>
            </w:r>
          </w:p>
        </w:tc>
        <w:tc>
          <w:tcPr>
            <w:tcW w:w="0" w:type="auto"/>
          </w:tcPr>
          <w:p w14:paraId="60B336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564A832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6</w:t>
            </w:r>
          </w:p>
        </w:tc>
        <w:tc>
          <w:tcPr>
            <w:tcW w:w="0" w:type="auto"/>
          </w:tcPr>
          <w:p w14:paraId="03976F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06.37</w:t>
            </w:r>
          </w:p>
        </w:tc>
        <w:tc>
          <w:tcPr>
            <w:tcW w:w="0" w:type="auto"/>
          </w:tcPr>
          <w:p w14:paraId="63A506C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01.72</w:t>
            </w:r>
          </w:p>
        </w:tc>
      </w:tr>
    </w:tbl>
    <w:p w14:paraId="3CF68712" w14:textId="77777777" w:rsidR="00B947F6" w:rsidRPr="009106F1" w:rsidRDefault="00B947F6" w:rsidP="00B947F6">
      <w:pPr>
        <w:rPr>
          <w:rFonts w:cstheme="minorHAnsi"/>
          <w:sz w:val="24"/>
          <w:szCs w:val="24"/>
        </w:rPr>
      </w:pPr>
    </w:p>
    <w:p w14:paraId="2EA6A59D" w14:textId="0253274B" w:rsidR="00CE053C" w:rsidRPr="009106F1" w:rsidRDefault="00CE053C" w:rsidP="00CE053C">
      <w:pPr>
        <w:pStyle w:val="Caption"/>
        <w:keepNext/>
        <w:rPr>
          <w:rFonts w:cstheme="minorHAnsi"/>
          <w:color w:val="auto"/>
          <w:sz w:val="24"/>
          <w:szCs w:val="24"/>
        </w:rPr>
      </w:pPr>
      <w:bookmarkStart w:id="53" w:name="_Toc137904686"/>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3</w:t>
      </w:r>
      <w:r w:rsidRPr="009106F1">
        <w:rPr>
          <w:rFonts w:cstheme="minorHAnsi"/>
          <w:color w:val="auto"/>
          <w:sz w:val="24"/>
          <w:szCs w:val="24"/>
        </w:rPr>
        <w:fldChar w:fldCharType="end"/>
      </w:r>
      <w:r w:rsidRPr="009106F1">
        <w:rPr>
          <w:rFonts w:cstheme="minorHAnsi"/>
          <w:color w:val="auto"/>
          <w:sz w:val="24"/>
          <w:szCs w:val="24"/>
        </w:rPr>
        <w:t xml:space="preserve"> Goodness-of-fit summaries for explanatory variables and Economic Activity (RGSC)</w:t>
      </w:r>
      <w:bookmarkEnd w:id="53"/>
    </w:p>
    <w:tbl>
      <w:tblPr>
        <w:tblStyle w:val="PlainTable4"/>
        <w:tblW w:w="0" w:type="auto"/>
        <w:tblLook w:val="04A0" w:firstRow="1" w:lastRow="0" w:firstColumn="1" w:lastColumn="0" w:noHBand="0" w:noVBand="1"/>
      </w:tblPr>
      <w:tblGrid>
        <w:gridCol w:w="1719"/>
        <w:gridCol w:w="1130"/>
        <w:gridCol w:w="1307"/>
        <w:gridCol w:w="925"/>
        <w:gridCol w:w="1687"/>
        <w:gridCol w:w="1129"/>
        <w:gridCol w:w="1129"/>
      </w:tblGrid>
      <w:tr w:rsidR="009106F1" w:rsidRPr="009106F1" w14:paraId="0EE4878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0" w:type="auto"/>
          </w:tcPr>
          <w:p w14:paraId="077997B0"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0" w:type="auto"/>
          </w:tcPr>
          <w:p w14:paraId="5EBCFD5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Null)</w:t>
            </w:r>
          </w:p>
        </w:tc>
        <w:tc>
          <w:tcPr>
            <w:tcW w:w="0" w:type="auto"/>
          </w:tcPr>
          <w:p w14:paraId="134F307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Null)</w:t>
            </w:r>
          </w:p>
        </w:tc>
        <w:tc>
          <w:tcPr>
            <w:tcW w:w="0" w:type="auto"/>
          </w:tcPr>
          <w:p w14:paraId="60025057"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0" w:type="auto"/>
          </w:tcPr>
          <w:p w14:paraId="53D10C05"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0" w:type="auto"/>
          </w:tcPr>
          <w:p w14:paraId="15C703A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26ED7EE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0" w:type="auto"/>
          </w:tcPr>
          <w:p w14:paraId="7531DD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0" w:type="auto"/>
          </w:tcPr>
          <w:p w14:paraId="1516C6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25DA80F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4A932C4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0" w:type="auto"/>
          </w:tcPr>
          <w:p w14:paraId="0B1736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0" w:type="auto"/>
          </w:tcPr>
          <w:p w14:paraId="14A206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09C9B8A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0" w:type="auto"/>
          </w:tcPr>
          <w:p w14:paraId="54EAE0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0" w:type="auto"/>
          </w:tcPr>
          <w:p w14:paraId="51A1B5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0" w:type="auto"/>
          </w:tcPr>
          <w:p w14:paraId="43C29D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1C2550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0" w:type="auto"/>
          </w:tcPr>
          <w:p w14:paraId="5E92D3A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0" w:type="auto"/>
          </w:tcPr>
          <w:p w14:paraId="41CDA8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1F3474C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B947F6" w:rsidRPr="009106F1" w:rsidRDefault="00B947F6" w:rsidP="00E1481F">
            <w:pPr>
              <w:rPr>
                <w:rFonts w:cstheme="minorHAnsi"/>
                <w:sz w:val="24"/>
                <w:szCs w:val="24"/>
              </w:rPr>
            </w:pPr>
            <w:r w:rsidRPr="009106F1">
              <w:rPr>
                <w:rFonts w:cstheme="minorHAnsi"/>
                <w:sz w:val="24"/>
                <w:szCs w:val="24"/>
              </w:rPr>
              <w:t>Null Model + Sex</w:t>
            </w:r>
          </w:p>
        </w:tc>
        <w:tc>
          <w:tcPr>
            <w:tcW w:w="0" w:type="auto"/>
          </w:tcPr>
          <w:p w14:paraId="6D6165E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09.43</w:t>
            </w:r>
          </w:p>
        </w:tc>
        <w:tc>
          <w:tcPr>
            <w:tcW w:w="0" w:type="auto"/>
          </w:tcPr>
          <w:p w14:paraId="4C8F6B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7.05</w:t>
            </w:r>
          </w:p>
        </w:tc>
        <w:tc>
          <w:tcPr>
            <w:tcW w:w="0" w:type="auto"/>
          </w:tcPr>
          <w:p w14:paraId="350B59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F7CD8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4</w:t>
            </w:r>
          </w:p>
        </w:tc>
        <w:tc>
          <w:tcPr>
            <w:tcW w:w="0" w:type="auto"/>
          </w:tcPr>
          <w:p w14:paraId="4387DAD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25.43</w:t>
            </w:r>
          </w:p>
        </w:tc>
        <w:tc>
          <w:tcPr>
            <w:tcW w:w="0" w:type="auto"/>
          </w:tcPr>
          <w:p w14:paraId="4DE32CA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781.24</w:t>
            </w:r>
          </w:p>
        </w:tc>
      </w:tr>
      <w:tr w:rsidR="009106F1" w:rsidRPr="009106F1" w14:paraId="594EC9F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B947F6" w:rsidRPr="009106F1" w:rsidRDefault="00B947F6" w:rsidP="00E1481F">
            <w:pPr>
              <w:rPr>
                <w:rFonts w:cstheme="minorHAnsi"/>
                <w:sz w:val="24"/>
                <w:szCs w:val="24"/>
              </w:rPr>
            </w:pPr>
            <w:r w:rsidRPr="009106F1">
              <w:rPr>
                <w:rFonts w:cstheme="minorHAnsi"/>
                <w:sz w:val="24"/>
                <w:szCs w:val="24"/>
              </w:rPr>
              <w:t>Null Model + Tenure</w:t>
            </w:r>
          </w:p>
        </w:tc>
        <w:tc>
          <w:tcPr>
            <w:tcW w:w="0" w:type="auto"/>
          </w:tcPr>
          <w:p w14:paraId="3F7330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20.88</w:t>
            </w:r>
          </w:p>
        </w:tc>
        <w:tc>
          <w:tcPr>
            <w:tcW w:w="0" w:type="auto"/>
          </w:tcPr>
          <w:p w14:paraId="410F818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35.59</w:t>
            </w:r>
          </w:p>
        </w:tc>
        <w:tc>
          <w:tcPr>
            <w:tcW w:w="0" w:type="auto"/>
          </w:tcPr>
          <w:p w14:paraId="0AE84C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0CBDDA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0" w:type="auto"/>
          </w:tcPr>
          <w:p w14:paraId="6A815B2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36.88</w:t>
            </w:r>
          </w:p>
        </w:tc>
        <w:tc>
          <w:tcPr>
            <w:tcW w:w="0" w:type="auto"/>
          </w:tcPr>
          <w:p w14:paraId="7F93847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992.70</w:t>
            </w:r>
          </w:p>
        </w:tc>
      </w:tr>
      <w:tr w:rsidR="009106F1" w:rsidRPr="009106F1" w14:paraId="581453E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B947F6" w:rsidRPr="009106F1" w:rsidRDefault="00B947F6" w:rsidP="00E1481F">
            <w:pPr>
              <w:rPr>
                <w:rFonts w:cstheme="minorHAnsi"/>
                <w:sz w:val="24"/>
                <w:szCs w:val="24"/>
              </w:rPr>
            </w:pPr>
            <w:r w:rsidRPr="009106F1">
              <w:rPr>
                <w:rFonts w:cstheme="minorHAnsi"/>
                <w:sz w:val="24"/>
                <w:szCs w:val="24"/>
              </w:rPr>
              <w:t>Null Model + RGSC</w:t>
            </w:r>
          </w:p>
        </w:tc>
        <w:tc>
          <w:tcPr>
            <w:tcW w:w="0" w:type="auto"/>
          </w:tcPr>
          <w:p w14:paraId="443AD1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642.18</w:t>
            </w:r>
          </w:p>
        </w:tc>
        <w:tc>
          <w:tcPr>
            <w:tcW w:w="0" w:type="auto"/>
          </w:tcPr>
          <w:p w14:paraId="1F8502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14.29</w:t>
            </w:r>
          </w:p>
        </w:tc>
        <w:tc>
          <w:tcPr>
            <w:tcW w:w="0" w:type="auto"/>
          </w:tcPr>
          <w:p w14:paraId="4CCE4AF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w:t>
            </w:r>
          </w:p>
        </w:tc>
        <w:tc>
          <w:tcPr>
            <w:tcW w:w="0" w:type="auto"/>
          </w:tcPr>
          <w:p w14:paraId="211EAB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0" w:type="auto"/>
          </w:tcPr>
          <w:p w14:paraId="30B137D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690.18</w:t>
            </w:r>
          </w:p>
        </w:tc>
        <w:tc>
          <w:tcPr>
            <w:tcW w:w="0" w:type="auto"/>
          </w:tcPr>
          <w:p w14:paraId="19B88D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0857.62</w:t>
            </w:r>
          </w:p>
        </w:tc>
      </w:tr>
      <w:tr w:rsidR="009106F1" w:rsidRPr="009106F1" w14:paraId="40315DB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EE4597B" w14:textId="77777777" w:rsidR="00B947F6" w:rsidRPr="009106F1" w:rsidRDefault="00B947F6" w:rsidP="00E1481F">
            <w:pPr>
              <w:rPr>
                <w:rFonts w:cstheme="minorHAnsi"/>
                <w:sz w:val="24"/>
                <w:szCs w:val="24"/>
              </w:rPr>
            </w:pPr>
            <w:r w:rsidRPr="009106F1">
              <w:rPr>
                <w:rFonts w:cstheme="minorHAnsi"/>
                <w:sz w:val="24"/>
                <w:szCs w:val="24"/>
              </w:rPr>
              <w:t>Null Model + Reading</w:t>
            </w:r>
          </w:p>
        </w:tc>
        <w:tc>
          <w:tcPr>
            <w:tcW w:w="0" w:type="auto"/>
          </w:tcPr>
          <w:p w14:paraId="394987D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584.87</w:t>
            </w:r>
          </w:p>
        </w:tc>
        <w:tc>
          <w:tcPr>
            <w:tcW w:w="0" w:type="auto"/>
          </w:tcPr>
          <w:p w14:paraId="54EE34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071.60</w:t>
            </w:r>
          </w:p>
        </w:tc>
        <w:tc>
          <w:tcPr>
            <w:tcW w:w="0" w:type="auto"/>
          </w:tcPr>
          <w:p w14:paraId="51699EA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5BF9749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0" w:type="auto"/>
          </w:tcPr>
          <w:p w14:paraId="0BFBB17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00.87</w:t>
            </w:r>
          </w:p>
        </w:tc>
        <w:tc>
          <w:tcPr>
            <w:tcW w:w="0" w:type="auto"/>
          </w:tcPr>
          <w:p w14:paraId="51D3AA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9656.69</w:t>
            </w:r>
          </w:p>
        </w:tc>
      </w:tr>
      <w:tr w:rsidR="009106F1" w:rsidRPr="009106F1" w14:paraId="2745495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E43C9F" w14:textId="77777777" w:rsidR="00B947F6" w:rsidRPr="009106F1" w:rsidRDefault="00B947F6" w:rsidP="00E1481F">
            <w:pPr>
              <w:rPr>
                <w:rFonts w:cstheme="minorHAnsi"/>
                <w:sz w:val="24"/>
                <w:szCs w:val="24"/>
              </w:rPr>
            </w:pPr>
            <w:r w:rsidRPr="009106F1">
              <w:rPr>
                <w:rFonts w:cstheme="minorHAnsi"/>
                <w:sz w:val="24"/>
                <w:szCs w:val="24"/>
              </w:rPr>
              <w:t>Null Model + Maths</w:t>
            </w:r>
          </w:p>
        </w:tc>
        <w:tc>
          <w:tcPr>
            <w:tcW w:w="0" w:type="auto"/>
          </w:tcPr>
          <w:p w14:paraId="0EF67A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73.19</w:t>
            </w:r>
          </w:p>
        </w:tc>
        <w:tc>
          <w:tcPr>
            <w:tcW w:w="0" w:type="auto"/>
          </w:tcPr>
          <w:p w14:paraId="20B7F9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283.28</w:t>
            </w:r>
          </w:p>
        </w:tc>
        <w:tc>
          <w:tcPr>
            <w:tcW w:w="0" w:type="auto"/>
          </w:tcPr>
          <w:p w14:paraId="4CF39E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0" w:type="auto"/>
          </w:tcPr>
          <w:p w14:paraId="39021D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0" w:type="auto"/>
          </w:tcPr>
          <w:p w14:paraId="21206F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389.19</w:t>
            </w:r>
          </w:p>
        </w:tc>
        <w:tc>
          <w:tcPr>
            <w:tcW w:w="0" w:type="auto"/>
          </w:tcPr>
          <w:p w14:paraId="744F74E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9445.00</w:t>
            </w:r>
          </w:p>
        </w:tc>
      </w:tr>
    </w:tbl>
    <w:p w14:paraId="281C6781" w14:textId="77777777" w:rsidR="00B947F6" w:rsidRPr="009106F1" w:rsidRDefault="00B947F6" w:rsidP="00B947F6">
      <w:pPr>
        <w:rPr>
          <w:rFonts w:cstheme="minorHAnsi"/>
          <w:sz w:val="24"/>
          <w:szCs w:val="24"/>
        </w:rPr>
      </w:pPr>
    </w:p>
    <w:p w14:paraId="5B71E79E" w14:textId="59DCD6A8" w:rsidR="00CE053C" w:rsidRPr="009106F1" w:rsidRDefault="00CE053C" w:rsidP="00CE053C">
      <w:pPr>
        <w:pStyle w:val="Caption"/>
        <w:keepNext/>
        <w:rPr>
          <w:rFonts w:cstheme="minorHAnsi"/>
          <w:color w:val="auto"/>
          <w:sz w:val="24"/>
          <w:szCs w:val="24"/>
        </w:rPr>
      </w:pPr>
      <w:bookmarkStart w:id="54" w:name="_Toc137904687"/>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4</w:t>
      </w:r>
      <w:r w:rsidRPr="009106F1">
        <w:rPr>
          <w:rFonts w:cstheme="minorHAnsi"/>
          <w:color w:val="auto"/>
          <w:sz w:val="24"/>
          <w:szCs w:val="24"/>
        </w:rPr>
        <w:fldChar w:fldCharType="end"/>
      </w:r>
      <w:r w:rsidRPr="009106F1">
        <w:rPr>
          <w:rFonts w:cstheme="minorHAnsi"/>
          <w:color w:val="auto"/>
          <w:sz w:val="24"/>
          <w:szCs w:val="24"/>
        </w:rPr>
        <w:t xml:space="preserve"> Model building goodness-of-fit summaries for multiple logistic regression model of Economic Activity (RGSC)</w:t>
      </w:r>
      <w:bookmarkEnd w:id="54"/>
    </w:p>
    <w:tbl>
      <w:tblPr>
        <w:tblStyle w:val="PlainTable4"/>
        <w:tblW w:w="5000" w:type="pct"/>
        <w:tblLook w:val="04A0" w:firstRow="1" w:lastRow="0" w:firstColumn="1" w:lastColumn="0" w:noHBand="0" w:noVBand="1"/>
      </w:tblPr>
      <w:tblGrid>
        <w:gridCol w:w="1913"/>
        <w:gridCol w:w="1130"/>
        <w:gridCol w:w="1152"/>
        <w:gridCol w:w="1152"/>
        <w:gridCol w:w="1421"/>
        <w:gridCol w:w="1129"/>
        <w:gridCol w:w="1129"/>
      </w:tblGrid>
      <w:tr w:rsidR="009106F1" w:rsidRPr="009106F1" w14:paraId="1325870C"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106F1" w:rsidRDefault="00B947F6" w:rsidP="00E1481F">
            <w:pPr>
              <w:rPr>
                <w:rFonts w:cstheme="minorHAnsi"/>
                <w:sz w:val="24"/>
                <w:szCs w:val="24"/>
              </w:rPr>
            </w:pPr>
            <w:r w:rsidRPr="009106F1">
              <w:rPr>
                <w:rFonts w:cstheme="minorHAnsi"/>
                <w:sz w:val="24"/>
                <w:szCs w:val="24"/>
              </w:rPr>
              <w:t>Outcome Variable: Economic Activity</w:t>
            </w:r>
          </w:p>
        </w:tc>
        <w:tc>
          <w:tcPr>
            <w:tcW w:w="626" w:type="pct"/>
          </w:tcPr>
          <w:p w14:paraId="50FFC80B"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Deviance</w:t>
            </w:r>
          </w:p>
        </w:tc>
        <w:tc>
          <w:tcPr>
            <w:tcW w:w="638" w:type="pct"/>
          </w:tcPr>
          <w:p w14:paraId="7FAA2DD3"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cstheme="minorHAnsi"/>
                <w:sz w:val="24"/>
                <w:szCs w:val="24"/>
              </w:rPr>
              <w:t xml:space="preserve"> Deviance (from Previous)</w:t>
            </w:r>
          </w:p>
        </w:tc>
        <w:tc>
          <w:tcPr>
            <w:tcW w:w="638" w:type="pct"/>
          </w:tcPr>
          <w:p w14:paraId="3EAD041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m:oMath>
              <m:r>
                <m:rPr>
                  <m:sty m:val="b"/>
                </m:rPr>
                <w:rPr>
                  <w:rFonts w:ascii="Cambria Math" w:hAnsi="Cambria Math" w:cstheme="minorHAnsi"/>
                  <w:sz w:val="24"/>
                  <w:szCs w:val="24"/>
                </w:rPr>
                <m:t>Δ</m:t>
              </m:r>
            </m:oMath>
            <w:r w:rsidRPr="009106F1">
              <w:rPr>
                <w:rFonts w:eastAsiaTheme="minorEastAsia" w:cstheme="minorHAnsi"/>
                <w:sz w:val="24"/>
                <w:szCs w:val="24"/>
              </w:rPr>
              <w:t xml:space="preserve"> d.f. (from Previous)</w:t>
            </w:r>
          </w:p>
        </w:tc>
        <w:tc>
          <w:tcPr>
            <w:tcW w:w="787" w:type="pct"/>
          </w:tcPr>
          <w:p w14:paraId="0E81E94E"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McFadden’s Adjusted Pseudo R2</w:t>
            </w:r>
          </w:p>
        </w:tc>
        <w:tc>
          <w:tcPr>
            <w:tcW w:w="625" w:type="pct"/>
          </w:tcPr>
          <w:p w14:paraId="28E002BF"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AIC</w:t>
            </w:r>
          </w:p>
        </w:tc>
        <w:tc>
          <w:tcPr>
            <w:tcW w:w="625" w:type="pct"/>
          </w:tcPr>
          <w:p w14:paraId="34D60FB6"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BIC</w:t>
            </w:r>
          </w:p>
        </w:tc>
      </w:tr>
      <w:tr w:rsidR="009106F1" w:rsidRPr="009106F1" w14:paraId="4D252EA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B947F6" w:rsidRPr="009106F1" w:rsidRDefault="00B947F6" w:rsidP="00E1481F">
            <w:pPr>
              <w:rPr>
                <w:rFonts w:cstheme="minorHAnsi"/>
                <w:sz w:val="24"/>
                <w:szCs w:val="24"/>
              </w:rPr>
            </w:pPr>
            <w:r w:rsidRPr="009106F1">
              <w:rPr>
                <w:rFonts w:cstheme="minorHAnsi"/>
                <w:sz w:val="24"/>
                <w:szCs w:val="24"/>
              </w:rPr>
              <w:t>Null Model</w:t>
            </w:r>
          </w:p>
        </w:tc>
        <w:tc>
          <w:tcPr>
            <w:tcW w:w="626" w:type="pct"/>
          </w:tcPr>
          <w:p w14:paraId="0BE30B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56.47</w:t>
            </w:r>
          </w:p>
        </w:tc>
        <w:tc>
          <w:tcPr>
            <w:tcW w:w="638" w:type="pct"/>
          </w:tcPr>
          <w:p w14:paraId="2041B2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38" w:type="pct"/>
          </w:tcPr>
          <w:p w14:paraId="135C18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787" w:type="pct"/>
          </w:tcPr>
          <w:p w14:paraId="4F135F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625" w:type="pct"/>
          </w:tcPr>
          <w:p w14:paraId="354B19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64.47</w:t>
            </w:r>
          </w:p>
        </w:tc>
        <w:tc>
          <w:tcPr>
            <w:tcW w:w="625" w:type="pct"/>
          </w:tcPr>
          <w:p w14:paraId="1D226F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21692.38</w:t>
            </w:r>
          </w:p>
        </w:tc>
      </w:tr>
      <w:tr w:rsidR="009106F1" w:rsidRPr="009106F1" w14:paraId="40C83B70"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B947F6" w:rsidRPr="009106F1" w:rsidRDefault="00B947F6" w:rsidP="00E1481F">
            <w:pPr>
              <w:rPr>
                <w:rFonts w:cstheme="minorHAnsi"/>
                <w:sz w:val="24"/>
                <w:szCs w:val="24"/>
              </w:rPr>
            </w:pPr>
            <w:r w:rsidRPr="009106F1">
              <w:rPr>
                <w:rFonts w:cstheme="minorHAnsi"/>
                <w:sz w:val="24"/>
                <w:szCs w:val="24"/>
              </w:rPr>
              <w:t>Null Model + Educational Attainment</w:t>
            </w:r>
          </w:p>
        </w:tc>
        <w:tc>
          <w:tcPr>
            <w:tcW w:w="626" w:type="pct"/>
          </w:tcPr>
          <w:p w14:paraId="6D1ED8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32.61</w:t>
            </w:r>
          </w:p>
        </w:tc>
        <w:tc>
          <w:tcPr>
            <w:tcW w:w="638" w:type="pct"/>
          </w:tcPr>
          <w:p w14:paraId="535EAE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3923.86</w:t>
            </w:r>
          </w:p>
        </w:tc>
        <w:tc>
          <w:tcPr>
            <w:tcW w:w="638" w:type="pct"/>
          </w:tcPr>
          <w:p w14:paraId="725227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54B3DE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8</w:t>
            </w:r>
          </w:p>
        </w:tc>
        <w:tc>
          <w:tcPr>
            <w:tcW w:w="625" w:type="pct"/>
          </w:tcPr>
          <w:p w14:paraId="1364FE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748.61</w:t>
            </w:r>
          </w:p>
        </w:tc>
        <w:tc>
          <w:tcPr>
            <w:tcW w:w="625" w:type="pct"/>
          </w:tcPr>
          <w:p w14:paraId="24969B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7804.43</w:t>
            </w:r>
          </w:p>
        </w:tc>
      </w:tr>
      <w:tr w:rsidR="009106F1" w:rsidRPr="009106F1" w14:paraId="51C55D3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B947F6" w:rsidRPr="009106F1" w:rsidRDefault="00B947F6" w:rsidP="00E1481F">
            <w:pPr>
              <w:rPr>
                <w:rFonts w:cstheme="minorHAnsi"/>
                <w:sz w:val="24"/>
                <w:szCs w:val="24"/>
              </w:rPr>
            </w:pPr>
            <w:r w:rsidRPr="009106F1">
              <w:rPr>
                <w:rFonts w:cstheme="minorHAnsi"/>
                <w:sz w:val="24"/>
                <w:szCs w:val="24"/>
              </w:rPr>
              <w:lastRenderedPageBreak/>
              <w:t>Null Model + Educational Attainment + Sex</w:t>
            </w:r>
          </w:p>
        </w:tc>
        <w:tc>
          <w:tcPr>
            <w:tcW w:w="626" w:type="pct"/>
          </w:tcPr>
          <w:p w14:paraId="0EB3B0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787.60</w:t>
            </w:r>
          </w:p>
        </w:tc>
        <w:tc>
          <w:tcPr>
            <w:tcW w:w="638" w:type="pct"/>
          </w:tcPr>
          <w:p w14:paraId="1E94F0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945.01</w:t>
            </w:r>
          </w:p>
        </w:tc>
        <w:tc>
          <w:tcPr>
            <w:tcW w:w="638" w:type="pct"/>
          </w:tcPr>
          <w:p w14:paraId="52D8F6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688657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2</w:t>
            </w:r>
          </w:p>
        </w:tc>
        <w:tc>
          <w:tcPr>
            <w:tcW w:w="625" w:type="pct"/>
          </w:tcPr>
          <w:p w14:paraId="04E58AB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11.60</w:t>
            </w:r>
          </w:p>
        </w:tc>
        <w:tc>
          <w:tcPr>
            <w:tcW w:w="625" w:type="pct"/>
          </w:tcPr>
          <w:p w14:paraId="750812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895.32</w:t>
            </w:r>
          </w:p>
        </w:tc>
      </w:tr>
      <w:tr w:rsidR="009106F1" w:rsidRPr="009106F1" w14:paraId="290CBF33"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w:t>
            </w:r>
          </w:p>
        </w:tc>
        <w:tc>
          <w:tcPr>
            <w:tcW w:w="626" w:type="pct"/>
          </w:tcPr>
          <w:p w14:paraId="0B97F2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22.23</w:t>
            </w:r>
          </w:p>
        </w:tc>
        <w:tc>
          <w:tcPr>
            <w:tcW w:w="638" w:type="pct"/>
          </w:tcPr>
          <w:p w14:paraId="5F39CDF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15.32</w:t>
            </w:r>
          </w:p>
        </w:tc>
        <w:tc>
          <w:tcPr>
            <w:tcW w:w="638" w:type="pct"/>
          </w:tcPr>
          <w:p w14:paraId="47A0A5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78F14F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3</w:t>
            </w:r>
          </w:p>
        </w:tc>
        <w:tc>
          <w:tcPr>
            <w:tcW w:w="625" w:type="pct"/>
          </w:tcPr>
          <w:p w14:paraId="5C71051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554.23</w:t>
            </w:r>
          </w:p>
        </w:tc>
        <w:tc>
          <w:tcPr>
            <w:tcW w:w="625" w:type="pct"/>
          </w:tcPr>
          <w:p w14:paraId="76DD76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665.82</w:t>
            </w:r>
          </w:p>
        </w:tc>
      </w:tr>
      <w:tr w:rsidR="009106F1" w:rsidRPr="009106F1" w14:paraId="483184B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RGSC</w:t>
            </w:r>
          </w:p>
        </w:tc>
        <w:tc>
          <w:tcPr>
            <w:tcW w:w="626" w:type="pct"/>
          </w:tcPr>
          <w:p w14:paraId="1DADCE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366.81</w:t>
            </w:r>
          </w:p>
        </w:tc>
        <w:tc>
          <w:tcPr>
            <w:tcW w:w="638" w:type="pct"/>
          </w:tcPr>
          <w:p w14:paraId="2FCC88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55.42</w:t>
            </w:r>
          </w:p>
        </w:tc>
        <w:tc>
          <w:tcPr>
            <w:tcW w:w="638" w:type="pct"/>
          </w:tcPr>
          <w:p w14:paraId="54A3D1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w:t>
            </w:r>
          </w:p>
        </w:tc>
        <w:tc>
          <w:tcPr>
            <w:tcW w:w="787" w:type="pct"/>
          </w:tcPr>
          <w:p w14:paraId="2BAAE8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4</w:t>
            </w:r>
          </w:p>
        </w:tc>
        <w:tc>
          <w:tcPr>
            <w:tcW w:w="625" w:type="pct"/>
          </w:tcPr>
          <w:p w14:paraId="56A0FE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38.81</w:t>
            </w:r>
          </w:p>
        </w:tc>
        <w:tc>
          <w:tcPr>
            <w:tcW w:w="625" w:type="pct"/>
          </w:tcPr>
          <w:p w14:paraId="796238F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689.96</w:t>
            </w:r>
          </w:p>
        </w:tc>
      </w:tr>
      <w:tr w:rsidR="009106F1" w:rsidRPr="009106F1" w14:paraId="6CC33CD2"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2EBD913D"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RGSC + Reading</w:t>
            </w:r>
          </w:p>
        </w:tc>
        <w:tc>
          <w:tcPr>
            <w:tcW w:w="626" w:type="pct"/>
          </w:tcPr>
          <w:p w14:paraId="397997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131.84</w:t>
            </w:r>
          </w:p>
        </w:tc>
        <w:tc>
          <w:tcPr>
            <w:tcW w:w="638" w:type="pct"/>
          </w:tcPr>
          <w:p w14:paraId="08B3B2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234.97</w:t>
            </w:r>
          </w:p>
        </w:tc>
        <w:tc>
          <w:tcPr>
            <w:tcW w:w="638" w:type="pct"/>
          </w:tcPr>
          <w:p w14:paraId="70D0DA6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1757CDA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25" w:type="pct"/>
          </w:tcPr>
          <w:p w14:paraId="1E7A56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211.84</w:t>
            </w:r>
          </w:p>
        </w:tc>
        <w:tc>
          <w:tcPr>
            <w:tcW w:w="625" w:type="pct"/>
          </w:tcPr>
          <w:p w14:paraId="5653ED4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6490.90</w:t>
            </w:r>
          </w:p>
        </w:tc>
      </w:tr>
      <w:tr w:rsidR="009106F1" w:rsidRPr="009106F1" w14:paraId="14B52B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190137AE" w14:textId="77777777" w:rsidR="00B947F6" w:rsidRPr="009106F1" w:rsidRDefault="00B947F6" w:rsidP="00E1481F">
            <w:pPr>
              <w:rPr>
                <w:rFonts w:cstheme="minorHAnsi"/>
                <w:sz w:val="24"/>
                <w:szCs w:val="24"/>
              </w:rPr>
            </w:pPr>
            <w:r w:rsidRPr="009106F1">
              <w:rPr>
                <w:rFonts w:cstheme="minorHAnsi"/>
                <w:sz w:val="24"/>
                <w:szCs w:val="24"/>
              </w:rPr>
              <w:t>Null Model + Educational Attainment + Sex + Tenure + RGSC + Reading + Maths</w:t>
            </w:r>
          </w:p>
        </w:tc>
        <w:tc>
          <w:tcPr>
            <w:tcW w:w="626" w:type="pct"/>
          </w:tcPr>
          <w:p w14:paraId="5EC1DD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063.18</w:t>
            </w:r>
          </w:p>
        </w:tc>
        <w:tc>
          <w:tcPr>
            <w:tcW w:w="638" w:type="pct"/>
          </w:tcPr>
          <w:p w14:paraId="4E5D9E8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68.66</w:t>
            </w:r>
          </w:p>
        </w:tc>
        <w:tc>
          <w:tcPr>
            <w:tcW w:w="638" w:type="pct"/>
          </w:tcPr>
          <w:p w14:paraId="78966F6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4</w:t>
            </w:r>
          </w:p>
        </w:tc>
        <w:tc>
          <w:tcPr>
            <w:tcW w:w="787" w:type="pct"/>
          </w:tcPr>
          <w:p w14:paraId="3E3C0F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25</w:t>
            </w:r>
          </w:p>
        </w:tc>
        <w:tc>
          <w:tcPr>
            <w:tcW w:w="625" w:type="pct"/>
          </w:tcPr>
          <w:p w14:paraId="212A34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151.18</w:t>
            </w:r>
          </w:p>
        </w:tc>
        <w:tc>
          <w:tcPr>
            <w:tcW w:w="625" w:type="pct"/>
          </w:tcPr>
          <w:p w14:paraId="6B32BE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6458.14</w:t>
            </w:r>
          </w:p>
        </w:tc>
      </w:tr>
    </w:tbl>
    <w:p w14:paraId="0561A851" w14:textId="77777777" w:rsidR="00B947F6" w:rsidRPr="009106F1" w:rsidRDefault="00B947F6" w:rsidP="00B947F6">
      <w:pPr>
        <w:rPr>
          <w:rFonts w:cstheme="minorHAnsi"/>
          <w:sz w:val="24"/>
          <w:szCs w:val="24"/>
        </w:rPr>
      </w:pPr>
    </w:p>
    <w:p w14:paraId="0E82E0C7" w14:textId="77777777" w:rsidR="00B947F6" w:rsidRPr="009106F1" w:rsidRDefault="00B947F6" w:rsidP="00CE053C">
      <w:pPr>
        <w:pStyle w:val="Caption"/>
        <w:keepNext/>
        <w:rPr>
          <w:rFonts w:cstheme="minorHAnsi"/>
          <w:color w:val="auto"/>
          <w:sz w:val="24"/>
          <w:szCs w:val="24"/>
        </w:rPr>
        <w:sectPr w:rsidR="00B947F6" w:rsidRPr="009106F1">
          <w:pgSz w:w="11906" w:h="16838"/>
          <w:pgMar w:top="1440" w:right="1440" w:bottom="1440" w:left="1440" w:header="708" w:footer="708" w:gutter="0"/>
          <w:cols w:space="708"/>
          <w:docGrid w:linePitch="360"/>
        </w:sectPr>
      </w:pPr>
    </w:p>
    <w:p w14:paraId="4DF5F25B" w14:textId="445AF9FE" w:rsidR="00B947F6" w:rsidRPr="009106F1" w:rsidRDefault="00B947F6" w:rsidP="00CE053C">
      <w:pPr>
        <w:pStyle w:val="Caption"/>
        <w:keepNext/>
        <w:rPr>
          <w:rFonts w:cstheme="minorHAnsi"/>
          <w:color w:val="auto"/>
          <w:sz w:val="24"/>
          <w:szCs w:val="24"/>
        </w:rPr>
      </w:pPr>
    </w:p>
    <w:p w14:paraId="7F8F09B2" w14:textId="455EAD36" w:rsidR="00CE053C" w:rsidRPr="009106F1" w:rsidRDefault="00CE053C" w:rsidP="00CE053C">
      <w:pPr>
        <w:pStyle w:val="Caption"/>
        <w:keepNext/>
        <w:rPr>
          <w:rFonts w:cstheme="minorHAnsi"/>
          <w:color w:val="auto"/>
          <w:sz w:val="24"/>
          <w:szCs w:val="24"/>
        </w:rPr>
      </w:pPr>
      <w:bookmarkStart w:id="55" w:name="_Toc137904688"/>
      <w:r w:rsidRPr="009106F1">
        <w:rPr>
          <w:rFonts w:cstheme="minorHAnsi"/>
          <w:color w:val="auto"/>
          <w:sz w:val="24"/>
          <w:szCs w:val="24"/>
        </w:rPr>
        <w:t xml:space="preserve">Table A. </w:t>
      </w:r>
      <w:r w:rsidRPr="009106F1">
        <w:rPr>
          <w:rFonts w:cstheme="minorHAnsi"/>
          <w:color w:val="auto"/>
          <w:sz w:val="24"/>
          <w:szCs w:val="24"/>
        </w:rPr>
        <w:fldChar w:fldCharType="begin"/>
      </w:r>
      <w:r w:rsidRPr="009106F1">
        <w:rPr>
          <w:rFonts w:cstheme="minorHAnsi"/>
          <w:color w:val="auto"/>
          <w:sz w:val="24"/>
          <w:szCs w:val="24"/>
        </w:rPr>
        <w:instrText xml:space="preserve"> SEQ Table_A. \* ARABIC </w:instrText>
      </w:r>
      <w:r w:rsidRPr="009106F1">
        <w:rPr>
          <w:rFonts w:cstheme="minorHAnsi"/>
          <w:color w:val="auto"/>
          <w:sz w:val="24"/>
          <w:szCs w:val="24"/>
        </w:rPr>
        <w:fldChar w:fldCharType="separate"/>
      </w:r>
      <w:r w:rsidR="0067151A">
        <w:rPr>
          <w:rFonts w:cstheme="minorHAnsi"/>
          <w:noProof/>
          <w:color w:val="auto"/>
          <w:sz w:val="24"/>
          <w:szCs w:val="24"/>
        </w:rPr>
        <w:t>5</w:t>
      </w:r>
      <w:r w:rsidRPr="009106F1">
        <w:rPr>
          <w:rFonts w:cstheme="minorHAnsi"/>
          <w:color w:val="auto"/>
          <w:sz w:val="24"/>
          <w:szCs w:val="24"/>
        </w:rPr>
        <w:fldChar w:fldCharType="end"/>
      </w:r>
      <w:r w:rsidRPr="009106F1">
        <w:rPr>
          <w:rFonts w:cstheme="minorHAnsi"/>
          <w:color w:val="auto"/>
          <w:sz w:val="24"/>
          <w:szCs w:val="24"/>
        </w:rPr>
        <w:t xml:space="preserve"> Average marginal effects on the probability of Economic Activity</w:t>
      </w:r>
      <w:bookmarkEnd w:id="55"/>
    </w:p>
    <w:tbl>
      <w:tblPr>
        <w:tblStyle w:val="PlainTable4"/>
        <w:tblpPr w:leftFromText="180" w:rightFromText="180" w:vertAnchor="text" w:tblpY="1"/>
        <w:tblW w:w="5000" w:type="pct"/>
        <w:tblLook w:val="04A0" w:firstRow="1" w:lastRow="0" w:firstColumn="1" w:lastColumn="0" w:noHBand="0" w:noVBand="1"/>
      </w:tblPr>
      <w:tblGrid>
        <w:gridCol w:w="6815"/>
        <w:gridCol w:w="1404"/>
        <w:gridCol w:w="1055"/>
        <w:gridCol w:w="1438"/>
        <w:gridCol w:w="1055"/>
        <w:gridCol w:w="1139"/>
        <w:gridCol w:w="1052"/>
      </w:tblGrid>
      <w:tr w:rsidR="009106F1" w:rsidRPr="009106F1" w14:paraId="70777ACA"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96E2404" w14:textId="77777777" w:rsidR="00B947F6" w:rsidRPr="009106F1" w:rsidRDefault="00B947F6" w:rsidP="00E1481F">
            <w:pPr>
              <w:rPr>
                <w:rFonts w:cstheme="minorHAnsi"/>
                <w:sz w:val="24"/>
                <w:szCs w:val="24"/>
              </w:rPr>
            </w:pPr>
          </w:p>
        </w:tc>
        <w:tc>
          <w:tcPr>
            <w:tcW w:w="881" w:type="pct"/>
            <w:gridSpan w:val="2"/>
          </w:tcPr>
          <w:p w14:paraId="71688E42"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NS-SEC</w:t>
            </w:r>
          </w:p>
        </w:tc>
        <w:tc>
          <w:tcPr>
            <w:tcW w:w="893" w:type="pct"/>
            <w:gridSpan w:val="2"/>
          </w:tcPr>
          <w:p w14:paraId="53266DE4"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CAMSIS</w:t>
            </w:r>
          </w:p>
        </w:tc>
        <w:tc>
          <w:tcPr>
            <w:tcW w:w="785" w:type="pct"/>
            <w:gridSpan w:val="2"/>
          </w:tcPr>
          <w:p w14:paraId="04529DAC" w14:textId="77777777" w:rsidR="00B947F6" w:rsidRPr="009106F1" w:rsidRDefault="00B947F6" w:rsidP="00E1481F">
            <w:pPr>
              <w:cnfStyle w:val="100000000000" w:firstRow="1" w:lastRow="0" w:firstColumn="0" w:lastColumn="0" w:oddVBand="0" w:evenVBand="0" w:oddHBand="0" w:evenHBand="0" w:firstRowFirstColumn="0" w:firstRowLastColumn="0" w:lastRowFirstColumn="0" w:lastRowLastColumn="0"/>
              <w:rPr>
                <w:rFonts w:cstheme="minorHAnsi"/>
                <w:b w:val="0"/>
                <w:bCs w:val="0"/>
                <w:sz w:val="24"/>
                <w:szCs w:val="24"/>
              </w:rPr>
            </w:pPr>
            <w:r w:rsidRPr="009106F1">
              <w:rPr>
                <w:rFonts w:cstheme="minorHAnsi"/>
                <w:sz w:val="24"/>
                <w:szCs w:val="24"/>
              </w:rPr>
              <w:t>RGSC</w:t>
            </w:r>
          </w:p>
        </w:tc>
      </w:tr>
      <w:tr w:rsidR="009106F1" w:rsidRPr="009106F1" w14:paraId="700CE99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AE9723" w14:textId="77777777" w:rsidR="00B947F6" w:rsidRPr="009106F1" w:rsidRDefault="00B947F6" w:rsidP="00E1481F">
            <w:pPr>
              <w:rPr>
                <w:rFonts w:cstheme="minorHAnsi"/>
                <w:sz w:val="24"/>
                <w:szCs w:val="24"/>
              </w:rPr>
            </w:pPr>
            <w:r w:rsidRPr="009106F1">
              <w:rPr>
                <w:rFonts w:cstheme="minorHAnsi"/>
                <w:sz w:val="24"/>
                <w:szCs w:val="24"/>
              </w:rPr>
              <w:t>Economic Activity</w:t>
            </w:r>
          </w:p>
        </w:tc>
        <w:tc>
          <w:tcPr>
            <w:tcW w:w="503" w:type="pct"/>
          </w:tcPr>
          <w:p w14:paraId="6EE8E803"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m:oMath>
              <m:r>
                <m:rPr>
                  <m:sty m:val="b"/>
                </m:rPr>
                <w:rPr>
                  <w:rFonts w:ascii="Cambria Math" w:hAnsi="Cambria Math" w:cstheme="minorHAnsi"/>
                  <w:sz w:val="24"/>
                  <w:szCs w:val="24"/>
                </w:rPr>
                <m:t>Δ</m:t>
              </m:r>
            </m:oMath>
            <w:r w:rsidRPr="009106F1">
              <w:rPr>
                <w:rFonts w:eastAsiaTheme="minorEastAsia" w:cstheme="minorHAnsi"/>
                <w:b/>
                <w:sz w:val="24"/>
                <w:szCs w:val="24"/>
              </w:rPr>
              <w:t xml:space="preserve"> Prob.</w:t>
            </w:r>
          </w:p>
        </w:tc>
        <w:tc>
          <w:tcPr>
            <w:tcW w:w="378" w:type="pct"/>
          </w:tcPr>
          <w:p w14:paraId="7819B42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sz w:val="24"/>
                <w:szCs w:val="24"/>
              </w:rPr>
              <w:t>S.E</w:t>
            </w:r>
          </w:p>
        </w:tc>
        <w:tc>
          <w:tcPr>
            <w:tcW w:w="515" w:type="pct"/>
          </w:tcPr>
          <w:p w14:paraId="0D21EA35"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78" w:type="pct"/>
          </w:tcPr>
          <w:p w14:paraId="6922AE38"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c>
          <w:tcPr>
            <w:tcW w:w="408" w:type="pct"/>
          </w:tcPr>
          <w:p w14:paraId="728298AC"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Coef.</w:t>
            </w:r>
          </w:p>
        </w:tc>
        <w:tc>
          <w:tcPr>
            <w:tcW w:w="377" w:type="pct"/>
          </w:tcPr>
          <w:p w14:paraId="1727E1C4" w14:textId="77777777" w:rsidR="00B947F6" w:rsidRPr="009106F1" w:rsidRDefault="00B947F6" w:rsidP="00E1481F">
            <w:pPr>
              <w:cnfStyle w:val="000000100000" w:firstRow="0" w:lastRow="0" w:firstColumn="0" w:lastColumn="0" w:oddVBand="0" w:evenVBand="0" w:oddHBand="1" w:evenHBand="0" w:firstRowFirstColumn="0" w:firstRowLastColumn="0" w:lastRowFirstColumn="0" w:lastRowLastColumn="0"/>
              <w:rPr>
                <w:rFonts w:cstheme="minorHAnsi"/>
                <w:b/>
                <w:bCs/>
                <w:sz w:val="24"/>
                <w:szCs w:val="24"/>
              </w:rPr>
            </w:pPr>
            <w:r w:rsidRPr="009106F1">
              <w:rPr>
                <w:rFonts w:cstheme="minorHAnsi"/>
                <w:b/>
                <w:bCs/>
                <w:sz w:val="24"/>
                <w:szCs w:val="24"/>
              </w:rPr>
              <w:t>S.E</w:t>
            </w:r>
          </w:p>
        </w:tc>
      </w:tr>
      <w:tr w:rsidR="009106F1" w:rsidRPr="009106F1" w14:paraId="6860C7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6AAB23" w14:textId="77777777" w:rsidR="00B947F6" w:rsidRPr="009106F1" w:rsidRDefault="00B947F6" w:rsidP="00E1481F">
            <w:pPr>
              <w:rPr>
                <w:rFonts w:cstheme="minorHAnsi"/>
                <w:sz w:val="24"/>
                <w:szCs w:val="24"/>
              </w:rPr>
            </w:pPr>
            <w:r w:rsidRPr="009106F1">
              <w:rPr>
                <w:rFonts w:cstheme="minorHAnsi"/>
                <w:sz w:val="24"/>
                <w:szCs w:val="24"/>
              </w:rPr>
              <w:t>Employment</w:t>
            </w:r>
          </w:p>
        </w:tc>
        <w:tc>
          <w:tcPr>
            <w:tcW w:w="503" w:type="pct"/>
          </w:tcPr>
          <w:p w14:paraId="293430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23BA0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47BF3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2366E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D4265A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743A0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234756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3C128DE" w14:textId="77777777" w:rsidR="00B947F6" w:rsidRPr="009106F1" w:rsidRDefault="00B947F6" w:rsidP="00E1481F">
            <w:pPr>
              <w:rPr>
                <w:rFonts w:cstheme="minorHAnsi"/>
                <w:sz w:val="24"/>
                <w:szCs w:val="24"/>
              </w:rPr>
            </w:pPr>
          </w:p>
        </w:tc>
        <w:tc>
          <w:tcPr>
            <w:tcW w:w="503" w:type="pct"/>
          </w:tcPr>
          <w:p w14:paraId="0449C3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CCEE9A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8E7904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695D1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C92E4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A5CB9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E25036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188BB0C" w14:textId="77777777" w:rsidR="00B947F6" w:rsidRPr="009106F1" w:rsidRDefault="00B947F6" w:rsidP="00E1481F">
            <w:pPr>
              <w:rPr>
                <w:rFonts w:cstheme="minorHAnsi"/>
                <w:sz w:val="24"/>
                <w:szCs w:val="24"/>
              </w:rPr>
            </w:pPr>
            <w:r w:rsidRPr="009106F1">
              <w:rPr>
                <w:rFonts w:cstheme="minorHAnsi"/>
                <w:sz w:val="24"/>
                <w:szCs w:val="24"/>
              </w:rPr>
              <w:t>Post-Schooling Education</w:t>
            </w:r>
          </w:p>
        </w:tc>
        <w:tc>
          <w:tcPr>
            <w:tcW w:w="503" w:type="pct"/>
          </w:tcPr>
          <w:p w14:paraId="157C91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6F61CE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ABF25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21734A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F4C9E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95A09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6EF0E4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D016EF8"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503" w:type="pct"/>
          </w:tcPr>
          <w:p w14:paraId="6B0B22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53351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CD3796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7E64C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91289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725245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39A468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C03348C"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503" w:type="pct"/>
          </w:tcPr>
          <w:p w14:paraId="0203C3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57529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AD21C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99A8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7BB6A0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BDE8B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6528A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090764B"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503" w:type="pct"/>
            <w:vAlign w:val="bottom"/>
          </w:tcPr>
          <w:p w14:paraId="7116FF7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1A54AC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vAlign w:val="bottom"/>
          </w:tcPr>
          <w:p w14:paraId="3D7777C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2B3A74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7CA23A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76A155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36CB0F3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786B9D0"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503" w:type="pct"/>
          </w:tcPr>
          <w:p w14:paraId="169337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8B2F8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503D5A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F28BE7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92092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197C7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BB5D6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14AB85" w14:textId="77777777" w:rsidR="00B947F6" w:rsidRPr="009106F1" w:rsidRDefault="00B947F6" w:rsidP="00E1481F">
            <w:pPr>
              <w:rPr>
                <w:rFonts w:cstheme="minorHAnsi"/>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5F04E52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9D71E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CC168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2C889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25F676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10E469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9C4F10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053EC4"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503" w:type="pct"/>
          </w:tcPr>
          <w:p w14:paraId="7645A81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8" w:type="pct"/>
          </w:tcPr>
          <w:p w14:paraId="694F423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0AD18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8" w:type="pct"/>
          </w:tcPr>
          <w:p w14:paraId="2BA3B0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41C144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7</w:t>
            </w:r>
          </w:p>
        </w:tc>
        <w:tc>
          <w:tcPr>
            <w:tcW w:w="377" w:type="pct"/>
          </w:tcPr>
          <w:p w14:paraId="2E77EC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5DD85D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3608BD7"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503" w:type="pct"/>
          </w:tcPr>
          <w:p w14:paraId="49E1843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B99BB9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3BDB3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F9ADD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340DD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A7AD8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2BBDC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E63C1B2"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503" w:type="pct"/>
          </w:tcPr>
          <w:p w14:paraId="040AC5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C56C2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1769C5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FD2D5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66778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A91B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B301A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C08F200"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503" w:type="pct"/>
          </w:tcPr>
          <w:p w14:paraId="2E38CF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54812C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A93FC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1A4B36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527BC7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71970F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E0F8B4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F70F440"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503" w:type="pct"/>
          </w:tcPr>
          <w:p w14:paraId="7B56FC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313B01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55759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0E296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1570B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360A7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7BA201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55FCA32"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503" w:type="pct"/>
          </w:tcPr>
          <w:p w14:paraId="66DCA3B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98160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36046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F72E1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5377D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CCA4B5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59AE7E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6D6B52"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503" w:type="pct"/>
          </w:tcPr>
          <w:p w14:paraId="12BAEA5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7BD561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59B75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7FF8F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21FA7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36CF25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0F9BAA6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C04F88"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503" w:type="pct"/>
          </w:tcPr>
          <w:p w14:paraId="16B7E5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7EB67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0CF5BA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9F273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536BA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FAF35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A2DFAE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1E50171"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503" w:type="pct"/>
          </w:tcPr>
          <w:p w14:paraId="297525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0E2FEE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FCAF95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8CBD83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F339C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A026D7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872B3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FEF16B"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3F8061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3B2E03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F39DD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9ECB4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8C392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1E7E6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00677C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36F83DF"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503" w:type="pct"/>
          </w:tcPr>
          <w:p w14:paraId="3822B3C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265731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A01D1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2D03A6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95C6B5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98EA2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69922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32E6AA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503" w:type="pct"/>
          </w:tcPr>
          <w:p w14:paraId="16BD92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01990E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67D523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6B124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4C09F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CBD560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2089439"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BC3F2F4"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174C3E3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2FC0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A35D6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E82ED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7FE8E7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509BF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97770B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E2B0C4D"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7483A54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vAlign w:val="bottom"/>
          </w:tcPr>
          <w:p w14:paraId="7968E5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826C24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1F76F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C743EE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29DC4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1F0B01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62C8462"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503" w:type="pct"/>
          </w:tcPr>
          <w:p w14:paraId="54DF84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DE1BDF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8411BA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4CE794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00EBD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08CBB0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48E711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9A088C6"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503" w:type="pct"/>
          </w:tcPr>
          <w:p w14:paraId="5EABD7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18056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37A11B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D05ACD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DC464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425226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362653E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7959822" w14:textId="77777777" w:rsidR="00B947F6" w:rsidRPr="009106F1" w:rsidRDefault="00B947F6" w:rsidP="00E1481F">
            <w:pPr>
              <w:rPr>
                <w:rFonts w:cstheme="minorHAnsi"/>
                <w:sz w:val="24"/>
                <w:szCs w:val="24"/>
              </w:rPr>
            </w:pPr>
            <w:r w:rsidRPr="009106F1">
              <w:rPr>
                <w:rFonts w:cstheme="minorHAnsi"/>
                <w:i/>
                <w:iCs/>
                <w:sz w:val="24"/>
                <w:szCs w:val="24"/>
              </w:rPr>
              <w:t xml:space="preserve">  Skilled Non-Manual</w:t>
            </w:r>
          </w:p>
        </w:tc>
        <w:tc>
          <w:tcPr>
            <w:tcW w:w="503" w:type="pct"/>
          </w:tcPr>
          <w:p w14:paraId="50FA383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A4AF34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86433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727EC7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1A7C9B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0CF1DF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0CC0EFC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76E130B"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Skilled Manual</w:t>
            </w:r>
          </w:p>
        </w:tc>
        <w:tc>
          <w:tcPr>
            <w:tcW w:w="503" w:type="pct"/>
          </w:tcPr>
          <w:p w14:paraId="54DD81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0BB63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FEADF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09979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AD8A5D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345DC7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76EF308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0BBF2F8"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503" w:type="pct"/>
          </w:tcPr>
          <w:p w14:paraId="2565051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F80F38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10BA0B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62267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0F9AC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65688C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16EE29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1257585"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503" w:type="pct"/>
          </w:tcPr>
          <w:p w14:paraId="251A5E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FA5B07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26FFE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D78E3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1AAED0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77" w:type="pct"/>
          </w:tcPr>
          <w:p w14:paraId="2553B2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1DD91EC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9B03338" w14:textId="77777777" w:rsidR="00B947F6" w:rsidRPr="009106F1" w:rsidRDefault="00B947F6" w:rsidP="00E1481F">
            <w:pPr>
              <w:rPr>
                <w:rFonts w:cstheme="minorHAnsi"/>
                <w:sz w:val="24"/>
                <w:szCs w:val="24"/>
              </w:rPr>
            </w:pPr>
            <w:r w:rsidRPr="009106F1">
              <w:rPr>
                <w:rFonts w:cstheme="minorHAnsi"/>
                <w:sz w:val="24"/>
                <w:szCs w:val="24"/>
              </w:rPr>
              <w:t>Reading Scores</w:t>
            </w:r>
          </w:p>
        </w:tc>
        <w:tc>
          <w:tcPr>
            <w:tcW w:w="503" w:type="pct"/>
            <w:vAlign w:val="bottom"/>
          </w:tcPr>
          <w:p w14:paraId="07A9B8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150764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57A2AE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171CFA0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4DB0F9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196048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12A1135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D7FA5B8" w14:textId="77777777" w:rsidR="00B947F6" w:rsidRPr="009106F1" w:rsidRDefault="00B947F6" w:rsidP="00E1481F">
            <w:pPr>
              <w:rPr>
                <w:rFonts w:cstheme="minorHAnsi"/>
                <w:sz w:val="24"/>
                <w:szCs w:val="24"/>
              </w:rPr>
            </w:pPr>
            <w:r w:rsidRPr="009106F1">
              <w:rPr>
                <w:rFonts w:cstheme="minorHAnsi"/>
                <w:sz w:val="24"/>
                <w:szCs w:val="24"/>
              </w:rPr>
              <w:t>Maths Scores</w:t>
            </w:r>
          </w:p>
        </w:tc>
        <w:tc>
          <w:tcPr>
            <w:tcW w:w="503" w:type="pct"/>
            <w:vAlign w:val="bottom"/>
          </w:tcPr>
          <w:p w14:paraId="1505585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091BBD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083EF00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18B899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112B78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4BB5A5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05FE49C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870E839" w14:textId="77777777" w:rsidR="00B947F6" w:rsidRPr="009106F1" w:rsidRDefault="00B947F6" w:rsidP="00E1481F">
            <w:pPr>
              <w:rPr>
                <w:rFonts w:cstheme="minorHAnsi"/>
                <w:i/>
                <w:iCs/>
                <w:sz w:val="24"/>
                <w:szCs w:val="24"/>
              </w:rPr>
            </w:pPr>
          </w:p>
        </w:tc>
        <w:tc>
          <w:tcPr>
            <w:tcW w:w="503" w:type="pct"/>
          </w:tcPr>
          <w:p w14:paraId="2E899BD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02C45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D6E25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5951D4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490A5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C2AEE2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FA831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760E5FC" w14:textId="77777777" w:rsidR="00B947F6" w:rsidRPr="009106F1" w:rsidRDefault="00B947F6" w:rsidP="00E1481F">
            <w:pPr>
              <w:rPr>
                <w:rFonts w:cstheme="minorHAnsi"/>
                <w:sz w:val="24"/>
                <w:szCs w:val="24"/>
              </w:rPr>
            </w:pPr>
            <w:r w:rsidRPr="009106F1">
              <w:rPr>
                <w:rFonts w:cstheme="minorHAnsi"/>
                <w:sz w:val="24"/>
                <w:szCs w:val="24"/>
              </w:rPr>
              <w:t>School</w:t>
            </w:r>
          </w:p>
        </w:tc>
        <w:tc>
          <w:tcPr>
            <w:tcW w:w="503" w:type="pct"/>
          </w:tcPr>
          <w:p w14:paraId="2B6398B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6E75A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47D85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E864A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0DF465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09999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8D54AC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27EC353"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503" w:type="pct"/>
          </w:tcPr>
          <w:p w14:paraId="641835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FBE9F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EE7A8C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842E7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9B095B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66B98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801F5F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9A1A57A" w14:textId="77777777" w:rsidR="00B947F6" w:rsidRPr="009106F1" w:rsidRDefault="00B947F6" w:rsidP="00E1481F">
            <w:pPr>
              <w:rPr>
                <w:rFonts w:cstheme="minorHAnsi"/>
                <w:sz w:val="24"/>
                <w:szCs w:val="24"/>
              </w:rPr>
            </w:pPr>
            <w:r w:rsidRPr="009106F1">
              <w:rPr>
                <w:rFonts w:cstheme="minorHAnsi"/>
                <w:i/>
                <w:iCs/>
                <w:sz w:val="24"/>
                <w:szCs w:val="24"/>
              </w:rPr>
              <w:t xml:space="preserve">  Less than five O-levels</w:t>
            </w:r>
          </w:p>
        </w:tc>
        <w:tc>
          <w:tcPr>
            <w:tcW w:w="503" w:type="pct"/>
          </w:tcPr>
          <w:p w14:paraId="295631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AB8E9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2D1CC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5A5D5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60501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929E9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0D51361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E45A58C"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503" w:type="pct"/>
          </w:tcPr>
          <w:p w14:paraId="50ECDB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78" w:type="pct"/>
          </w:tcPr>
          <w:p w14:paraId="29A510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3C77ED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4</w:t>
            </w:r>
          </w:p>
        </w:tc>
        <w:tc>
          <w:tcPr>
            <w:tcW w:w="378" w:type="pct"/>
          </w:tcPr>
          <w:p w14:paraId="5FEA946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454B55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45</w:t>
            </w:r>
          </w:p>
        </w:tc>
        <w:tc>
          <w:tcPr>
            <w:tcW w:w="377" w:type="pct"/>
          </w:tcPr>
          <w:p w14:paraId="76148C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401BB27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F95EC3E" w14:textId="77777777" w:rsidR="00B947F6" w:rsidRPr="009106F1" w:rsidRDefault="00B947F6" w:rsidP="00E1481F">
            <w:pPr>
              <w:rPr>
                <w:rFonts w:cstheme="minorHAnsi"/>
                <w:sz w:val="24"/>
                <w:szCs w:val="24"/>
              </w:rPr>
            </w:pPr>
            <w:r w:rsidRPr="009106F1">
              <w:rPr>
                <w:rFonts w:cstheme="minorHAnsi"/>
                <w:sz w:val="24"/>
                <w:szCs w:val="24"/>
              </w:rPr>
              <w:t>Sex</w:t>
            </w:r>
          </w:p>
        </w:tc>
        <w:tc>
          <w:tcPr>
            <w:tcW w:w="503" w:type="pct"/>
          </w:tcPr>
          <w:p w14:paraId="3595147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33DE7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68EF98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ABFD61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C86377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40B49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33A8C7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19B3DE8"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3BA28E4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63804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0E01DFA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8EE598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AED18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4C6A1D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534CF81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82AA9C3"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503" w:type="pct"/>
            <w:vAlign w:val="bottom"/>
          </w:tcPr>
          <w:p w14:paraId="07BF681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5093AC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E20F1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0D357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36DD090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58AF2C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B8F168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AD730AC"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503" w:type="pct"/>
          </w:tcPr>
          <w:p w14:paraId="3C7322E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80EF1C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05D39E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84178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D86AAF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259D6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0CCCFE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B601008"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503" w:type="pct"/>
          </w:tcPr>
          <w:p w14:paraId="5F53FE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46162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17098C1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44F694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586A1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28E914B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75870A6C"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C51A552" w14:textId="77777777" w:rsidR="00B947F6" w:rsidRPr="009106F1" w:rsidRDefault="00B947F6" w:rsidP="00E1481F">
            <w:pPr>
              <w:rPr>
                <w:rFonts w:cstheme="minorHAnsi"/>
                <w:i/>
                <w:iCs/>
                <w:sz w:val="24"/>
                <w:szCs w:val="24"/>
              </w:rPr>
            </w:pPr>
            <w:r w:rsidRPr="009106F1">
              <w:rPr>
                <w:rFonts w:cstheme="minorHAnsi"/>
                <w:i/>
                <w:iCs/>
                <w:sz w:val="24"/>
                <w:szCs w:val="24"/>
              </w:rPr>
              <w:t xml:space="preserve">  Don't Own Home</w:t>
            </w:r>
          </w:p>
        </w:tc>
        <w:tc>
          <w:tcPr>
            <w:tcW w:w="503" w:type="pct"/>
            <w:vAlign w:val="bottom"/>
          </w:tcPr>
          <w:p w14:paraId="033FF5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47C10B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3E5C77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31211E0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5E88F20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7" w:type="pct"/>
          </w:tcPr>
          <w:p w14:paraId="46BA56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807817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8A7DAA7"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503" w:type="pct"/>
          </w:tcPr>
          <w:p w14:paraId="3A7C17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5A24E1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E9B2F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27A75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F0AEDE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15654F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842CBB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2FDBEEA" w14:textId="77777777" w:rsidR="00B947F6" w:rsidRPr="009106F1" w:rsidRDefault="00B947F6" w:rsidP="00E1481F">
            <w:pPr>
              <w:rPr>
                <w:rFonts w:cstheme="minorHAnsi"/>
                <w:i/>
                <w:iCs/>
                <w:sz w:val="24"/>
                <w:szCs w:val="24"/>
              </w:rPr>
            </w:pPr>
            <w:r w:rsidRPr="009106F1">
              <w:rPr>
                <w:rFonts w:cstheme="minorHAnsi"/>
                <w:i/>
                <w:iCs/>
                <w:sz w:val="24"/>
                <w:szCs w:val="24"/>
              </w:rPr>
              <w:t xml:space="preserve">  Higher Managerial</w:t>
            </w:r>
          </w:p>
        </w:tc>
        <w:tc>
          <w:tcPr>
            <w:tcW w:w="503" w:type="pct"/>
          </w:tcPr>
          <w:p w14:paraId="0B9202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B6F48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7383CC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38077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326B03A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E77E2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65B97C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58E483A"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503" w:type="pct"/>
          </w:tcPr>
          <w:p w14:paraId="1E75D8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5</w:t>
            </w:r>
          </w:p>
        </w:tc>
        <w:tc>
          <w:tcPr>
            <w:tcW w:w="378" w:type="pct"/>
          </w:tcPr>
          <w:p w14:paraId="2A11A49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01E52B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FB9E9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A327D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E008E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09E83A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2D9E2E4"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503" w:type="pct"/>
          </w:tcPr>
          <w:p w14:paraId="1BE210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78" w:type="pct"/>
          </w:tcPr>
          <w:p w14:paraId="4AA010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5" w:type="pct"/>
          </w:tcPr>
          <w:p w14:paraId="799BB2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52736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2C6724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BF567D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8E7AFF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C2D1C2C"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503" w:type="pct"/>
          </w:tcPr>
          <w:p w14:paraId="299E858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1</w:t>
            </w:r>
          </w:p>
        </w:tc>
        <w:tc>
          <w:tcPr>
            <w:tcW w:w="378" w:type="pct"/>
          </w:tcPr>
          <w:p w14:paraId="4176233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6C3239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DE6A7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4A279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81857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933DF5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B56215E"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624B0B8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78" w:type="pct"/>
          </w:tcPr>
          <w:p w14:paraId="740742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59E0B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B36C15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EA2E2B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9E1743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FA38DE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60C98A0"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503" w:type="pct"/>
            <w:vAlign w:val="bottom"/>
          </w:tcPr>
          <w:p w14:paraId="1C4801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78" w:type="pct"/>
          </w:tcPr>
          <w:p w14:paraId="1170466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1B48CE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313E33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D0184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7E3418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9BB83E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0877D82"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503" w:type="pct"/>
          </w:tcPr>
          <w:p w14:paraId="58E6AC9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3</w:t>
            </w:r>
          </w:p>
        </w:tc>
        <w:tc>
          <w:tcPr>
            <w:tcW w:w="378" w:type="pct"/>
            <w:vAlign w:val="bottom"/>
          </w:tcPr>
          <w:p w14:paraId="2478A1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42EAF4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ABA3A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56A4C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3A09818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3743F1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9C0A0B8"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7DE27E3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511203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2D0D607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753A1B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514A7E1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31D500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451899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DA574E1"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3F81AA9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vAlign w:val="bottom"/>
          </w:tcPr>
          <w:p w14:paraId="6C79337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0B7942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DBB59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7722D0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3236330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E6506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180FBE" w14:textId="77777777" w:rsidR="00B947F6" w:rsidRPr="009106F1" w:rsidRDefault="00B947F6" w:rsidP="00E1481F">
            <w:pPr>
              <w:rPr>
                <w:rFonts w:cstheme="minorHAnsi"/>
                <w:i/>
                <w:iCs/>
                <w:sz w:val="24"/>
                <w:szCs w:val="24"/>
              </w:rPr>
            </w:pPr>
            <w:r w:rsidRPr="009106F1">
              <w:rPr>
                <w:rFonts w:cstheme="minorHAnsi"/>
                <w:i/>
                <w:iCs/>
                <w:sz w:val="24"/>
                <w:szCs w:val="24"/>
              </w:rPr>
              <w:t xml:space="preserve">  Professional</w:t>
            </w:r>
          </w:p>
        </w:tc>
        <w:tc>
          <w:tcPr>
            <w:tcW w:w="503" w:type="pct"/>
          </w:tcPr>
          <w:p w14:paraId="6120B4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EAA3F9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45708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9E680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AEA60A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6C8B7DC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6A5386E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4AC84C2" w14:textId="77777777" w:rsidR="00B947F6" w:rsidRPr="009106F1" w:rsidRDefault="00B947F6" w:rsidP="00E1481F">
            <w:pPr>
              <w:rPr>
                <w:rFonts w:cstheme="minorHAnsi"/>
                <w:i/>
                <w:iCs/>
                <w:sz w:val="24"/>
                <w:szCs w:val="24"/>
              </w:rPr>
            </w:pPr>
            <w:r w:rsidRPr="009106F1">
              <w:rPr>
                <w:rFonts w:cstheme="minorHAnsi"/>
                <w:i/>
                <w:iCs/>
                <w:sz w:val="24"/>
                <w:szCs w:val="24"/>
              </w:rPr>
              <w:t xml:space="preserve">  Managerial and Technical</w:t>
            </w:r>
          </w:p>
        </w:tc>
        <w:tc>
          <w:tcPr>
            <w:tcW w:w="503" w:type="pct"/>
          </w:tcPr>
          <w:p w14:paraId="296DEE5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95CDCE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A93D3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4137B1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A6659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9</w:t>
            </w:r>
          </w:p>
        </w:tc>
        <w:tc>
          <w:tcPr>
            <w:tcW w:w="377" w:type="pct"/>
          </w:tcPr>
          <w:p w14:paraId="5393DB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1F1F404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6C33E0"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Non-Manual</w:t>
            </w:r>
          </w:p>
        </w:tc>
        <w:tc>
          <w:tcPr>
            <w:tcW w:w="503" w:type="pct"/>
          </w:tcPr>
          <w:p w14:paraId="4F0EE2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924940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B4FF3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538055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1308F5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0</w:t>
            </w:r>
          </w:p>
        </w:tc>
        <w:tc>
          <w:tcPr>
            <w:tcW w:w="377" w:type="pct"/>
          </w:tcPr>
          <w:p w14:paraId="6EF745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7B6645F9"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CF0F86D" w14:textId="77777777" w:rsidR="00B947F6" w:rsidRPr="009106F1" w:rsidRDefault="00B947F6" w:rsidP="00E1481F">
            <w:pPr>
              <w:rPr>
                <w:rFonts w:cstheme="minorHAnsi"/>
                <w:i/>
                <w:iCs/>
                <w:sz w:val="24"/>
                <w:szCs w:val="24"/>
              </w:rPr>
            </w:pPr>
            <w:r w:rsidRPr="009106F1">
              <w:rPr>
                <w:rFonts w:cstheme="minorHAnsi"/>
                <w:i/>
                <w:iCs/>
                <w:sz w:val="24"/>
                <w:szCs w:val="24"/>
              </w:rPr>
              <w:t xml:space="preserve">  Skilled Manual</w:t>
            </w:r>
          </w:p>
        </w:tc>
        <w:tc>
          <w:tcPr>
            <w:tcW w:w="503" w:type="pct"/>
          </w:tcPr>
          <w:p w14:paraId="137715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A905A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6EF9EA1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4960A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B279A4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5</w:t>
            </w:r>
          </w:p>
        </w:tc>
        <w:tc>
          <w:tcPr>
            <w:tcW w:w="377" w:type="pct"/>
          </w:tcPr>
          <w:p w14:paraId="095776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r>
      <w:tr w:rsidR="009106F1" w:rsidRPr="009106F1" w14:paraId="63232E0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D976BA1" w14:textId="77777777" w:rsidR="00B947F6" w:rsidRPr="009106F1" w:rsidRDefault="00B947F6" w:rsidP="00E1481F">
            <w:pPr>
              <w:rPr>
                <w:rFonts w:cstheme="minorHAnsi"/>
                <w:i/>
                <w:iCs/>
                <w:sz w:val="24"/>
                <w:szCs w:val="24"/>
              </w:rPr>
            </w:pPr>
            <w:r w:rsidRPr="009106F1">
              <w:rPr>
                <w:rFonts w:cstheme="minorHAnsi"/>
                <w:i/>
                <w:iCs/>
                <w:sz w:val="24"/>
                <w:szCs w:val="24"/>
              </w:rPr>
              <w:lastRenderedPageBreak/>
              <w:t xml:space="preserve">  Partly Skilled</w:t>
            </w:r>
          </w:p>
        </w:tc>
        <w:tc>
          <w:tcPr>
            <w:tcW w:w="503" w:type="pct"/>
          </w:tcPr>
          <w:p w14:paraId="5508B0D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97603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F5ED6D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465EC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5383D0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6989B6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2883564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7AA2AD2" w14:textId="77777777" w:rsidR="00B947F6" w:rsidRPr="009106F1" w:rsidRDefault="00B947F6" w:rsidP="00E1481F">
            <w:pPr>
              <w:rPr>
                <w:rFonts w:cstheme="minorHAnsi"/>
                <w:i/>
                <w:iCs/>
                <w:sz w:val="24"/>
                <w:szCs w:val="24"/>
              </w:rPr>
            </w:pPr>
            <w:r w:rsidRPr="009106F1">
              <w:rPr>
                <w:rFonts w:cstheme="minorHAnsi"/>
                <w:i/>
                <w:iCs/>
                <w:sz w:val="24"/>
                <w:szCs w:val="24"/>
              </w:rPr>
              <w:t xml:space="preserve">  Unskilled</w:t>
            </w:r>
          </w:p>
        </w:tc>
        <w:tc>
          <w:tcPr>
            <w:tcW w:w="503" w:type="pct"/>
          </w:tcPr>
          <w:p w14:paraId="363997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A7301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91F6AF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557B1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03488E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5A73D3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454583F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1913BBB" w14:textId="77777777" w:rsidR="00B947F6" w:rsidRPr="009106F1" w:rsidRDefault="00B947F6" w:rsidP="00E1481F">
            <w:pPr>
              <w:rPr>
                <w:rFonts w:cstheme="minorHAnsi"/>
                <w:i/>
                <w:iCs/>
                <w:sz w:val="24"/>
                <w:szCs w:val="24"/>
              </w:rPr>
            </w:pPr>
            <w:r w:rsidRPr="009106F1">
              <w:rPr>
                <w:rFonts w:cstheme="minorHAnsi"/>
                <w:sz w:val="24"/>
                <w:szCs w:val="24"/>
              </w:rPr>
              <w:t xml:space="preserve">Reading Scores </w:t>
            </w:r>
          </w:p>
        </w:tc>
        <w:tc>
          <w:tcPr>
            <w:tcW w:w="503" w:type="pct"/>
            <w:vAlign w:val="bottom"/>
          </w:tcPr>
          <w:p w14:paraId="4BAD444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512165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0947AB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D90991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4F4D80B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6B4EB3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54BEFB5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6E42C7E"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503" w:type="pct"/>
            <w:vAlign w:val="bottom"/>
          </w:tcPr>
          <w:p w14:paraId="4A8B93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6797F2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4B462F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E94E6E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116BAC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6AB8F5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49AB00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DBDBABC" w14:textId="77777777" w:rsidR="00B947F6" w:rsidRPr="009106F1" w:rsidRDefault="00B947F6" w:rsidP="00E1481F">
            <w:pPr>
              <w:rPr>
                <w:rFonts w:cstheme="minorHAnsi"/>
                <w:sz w:val="24"/>
                <w:szCs w:val="24"/>
              </w:rPr>
            </w:pPr>
          </w:p>
        </w:tc>
        <w:tc>
          <w:tcPr>
            <w:tcW w:w="503" w:type="pct"/>
          </w:tcPr>
          <w:p w14:paraId="32B18E9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0B938C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CC54F3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87DC2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B9CC06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78E50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73F3C9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02DAC0B" w14:textId="77777777" w:rsidR="00B947F6" w:rsidRPr="009106F1" w:rsidRDefault="00B947F6" w:rsidP="00E1481F">
            <w:pPr>
              <w:rPr>
                <w:rFonts w:cstheme="minorHAnsi"/>
                <w:i/>
                <w:iCs/>
                <w:sz w:val="24"/>
                <w:szCs w:val="24"/>
              </w:rPr>
            </w:pPr>
            <w:r w:rsidRPr="009106F1">
              <w:rPr>
                <w:rFonts w:cstheme="minorHAnsi"/>
                <w:sz w:val="24"/>
                <w:szCs w:val="24"/>
              </w:rPr>
              <w:t>Training &amp; Apprenticeships</w:t>
            </w:r>
          </w:p>
        </w:tc>
        <w:tc>
          <w:tcPr>
            <w:tcW w:w="503" w:type="pct"/>
          </w:tcPr>
          <w:p w14:paraId="332DFA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5E0F56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2232C26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05922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67EA8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4233F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47EBF5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0456BB" w14:textId="77777777" w:rsidR="00B947F6" w:rsidRPr="009106F1" w:rsidRDefault="00B947F6" w:rsidP="00E1481F">
            <w:pPr>
              <w:rPr>
                <w:rFonts w:cstheme="minorHAnsi"/>
                <w:sz w:val="24"/>
                <w:szCs w:val="24"/>
              </w:rPr>
            </w:pPr>
            <w:r w:rsidRPr="009106F1">
              <w:rPr>
                <w:rFonts w:cstheme="minorHAnsi"/>
                <w:sz w:val="24"/>
                <w:szCs w:val="24"/>
              </w:rPr>
              <w:t>Educational Attainment</w:t>
            </w:r>
          </w:p>
        </w:tc>
        <w:tc>
          <w:tcPr>
            <w:tcW w:w="503" w:type="pct"/>
          </w:tcPr>
          <w:p w14:paraId="318010A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90BFD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BFEB87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5F7AC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9B40D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B8410A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0A158D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D7E3D33"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503" w:type="pct"/>
          </w:tcPr>
          <w:p w14:paraId="5EFE9E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922C16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5639E0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9B289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152B3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CC946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9CB3C5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8DAE615" w14:textId="77777777" w:rsidR="00B947F6" w:rsidRPr="009106F1" w:rsidRDefault="00B947F6" w:rsidP="00E1481F">
            <w:pPr>
              <w:rPr>
                <w:rFonts w:cstheme="minorHAnsi"/>
                <w:sz w:val="24"/>
                <w:szCs w:val="24"/>
              </w:rPr>
            </w:pPr>
            <w:r w:rsidRPr="009106F1">
              <w:rPr>
                <w:rFonts w:cstheme="minorHAnsi"/>
                <w:i/>
                <w:iCs/>
                <w:sz w:val="24"/>
                <w:szCs w:val="24"/>
              </w:rPr>
              <w:t xml:space="preserve">  Five or More O-levels</w:t>
            </w:r>
          </w:p>
        </w:tc>
        <w:tc>
          <w:tcPr>
            <w:tcW w:w="503" w:type="pct"/>
            <w:vAlign w:val="bottom"/>
          </w:tcPr>
          <w:p w14:paraId="60B99E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8" w:type="pct"/>
          </w:tcPr>
          <w:p w14:paraId="4C0748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vAlign w:val="bottom"/>
          </w:tcPr>
          <w:p w14:paraId="4E7AF10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8" w:type="pct"/>
          </w:tcPr>
          <w:p w14:paraId="5D7E7D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589CBD2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16</w:t>
            </w:r>
          </w:p>
        </w:tc>
        <w:tc>
          <w:tcPr>
            <w:tcW w:w="377" w:type="pct"/>
          </w:tcPr>
          <w:p w14:paraId="1011E6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0D12431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4D67FA4"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503" w:type="pct"/>
          </w:tcPr>
          <w:p w14:paraId="53EB8C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E7D91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0235D77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697AB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3955B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3D9FED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81864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A5949E"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3B43262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A1B54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592E8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FFD476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02A9D6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8A409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0E80EC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DDE67A" w14:textId="77777777" w:rsidR="00B947F6" w:rsidRPr="009106F1" w:rsidRDefault="00B947F6" w:rsidP="00E1481F">
            <w:pPr>
              <w:rPr>
                <w:rFonts w:cstheme="minorHAnsi"/>
                <w:i/>
                <w:iCs/>
                <w:sz w:val="24"/>
                <w:szCs w:val="24"/>
              </w:rPr>
            </w:pPr>
            <w:r w:rsidRPr="009106F1">
              <w:rPr>
                <w:rFonts w:cstheme="minorHAnsi"/>
                <w:i/>
                <w:iCs/>
                <w:sz w:val="24"/>
                <w:szCs w:val="24"/>
              </w:rPr>
              <w:t xml:space="preserve">  Male</w:t>
            </w:r>
          </w:p>
        </w:tc>
        <w:tc>
          <w:tcPr>
            <w:tcW w:w="503" w:type="pct"/>
          </w:tcPr>
          <w:p w14:paraId="6DDFB0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8" w:type="pct"/>
          </w:tcPr>
          <w:p w14:paraId="3975E6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7B1B223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8" w:type="pct"/>
          </w:tcPr>
          <w:p w14:paraId="5AFC742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tcPr>
          <w:p w14:paraId="220073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25</w:t>
            </w:r>
          </w:p>
        </w:tc>
        <w:tc>
          <w:tcPr>
            <w:tcW w:w="377" w:type="pct"/>
          </w:tcPr>
          <w:p w14:paraId="064C87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05CDB64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8B6DFD" w14:textId="77777777" w:rsidR="00B947F6" w:rsidRPr="009106F1" w:rsidRDefault="00B947F6" w:rsidP="00E1481F">
            <w:pPr>
              <w:rPr>
                <w:rFonts w:cstheme="minorHAnsi"/>
                <w:i/>
                <w:iCs/>
                <w:sz w:val="24"/>
                <w:szCs w:val="24"/>
              </w:rPr>
            </w:pPr>
            <w:r w:rsidRPr="009106F1">
              <w:rPr>
                <w:rFonts w:cstheme="minorHAnsi"/>
                <w:sz w:val="24"/>
                <w:szCs w:val="24"/>
              </w:rPr>
              <w:t>Housing Tenure</w:t>
            </w:r>
          </w:p>
        </w:tc>
        <w:tc>
          <w:tcPr>
            <w:tcW w:w="503" w:type="pct"/>
          </w:tcPr>
          <w:p w14:paraId="7D07554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D5E905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FD4C2B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03E76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760FA5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0E7050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010092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FD702A9" w14:textId="77777777" w:rsidR="00B947F6" w:rsidRPr="009106F1" w:rsidRDefault="00B947F6" w:rsidP="00E1481F">
            <w:pPr>
              <w:rPr>
                <w:rFonts w:cstheme="minorHAnsi"/>
                <w:i/>
                <w:iCs/>
                <w:sz w:val="24"/>
                <w:szCs w:val="24"/>
              </w:rPr>
            </w:pPr>
            <w:r w:rsidRPr="009106F1">
              <w:rPr>
                <w:rFonts w:cstheme="minorHAnsi"/>
                <w:i/>
                <w:iCs/>
                <w:sz w:val="24"/>
                <w:szCs w:val="24"/>
              </w:rPr>
              <w:t xml:space="preserve">  Own Home</w:t>
            </w:r>
          </w:p>
        </w:tc>
        <w:tc>
          <w:tcPr>
            <w:tcW w:w="503" w:type="pct"/>
          </w:tcPr>
          <w:p w14:paraId="368DD5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A4C18B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545D9C9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64C506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58B53E3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C20595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88BC9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23C70B1"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503" w:type="pct"/>
            <w:vAlign w:val="bottom"/>
          </w:tcPr>
          <w:p w14:paraId="23BC07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F73B5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51567E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141049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665989E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140CC26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2EAAA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5BB6823" w14:textId="77777777" w:rsidR="00B947F6" w:rsidRPr="009106F1" w:rsidRDefault="00B947F6" w:rsidP="00E1481F">
            <w:pPr>
              <w:rPr>
                <w:rFonts w:cstheme="minorHAnsi"/>
                <w:sz w:val="24"/>
                <w:szCs w:val="24"/>
              </w:rPr>
            </w:pPr>
            <w:r w:rsidRPr="009106F1">
              <w:rPr>
                <w:rFonts w:cstheme="minorHAnsi"/>
                <w:sz w:val="24"/>
                <w:szCs w:val="24"/>
              </w:rPr>
              <w:t>NS-SEC</w:t>
            </w:r>
          </w:p>
        </w:tc>
        <w:tc>
          <w:tcPr>
            <w:tcW w:w="503" w:type="pct"/>
          </w:tcPr>
          <w:p w14:paraId="7196E5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4E0D15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FCCED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CA8A9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3C34802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52621C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C0AE0F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F9DEC91"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503" w:type="pct"/>
          </w:tcPr>
          <w:p w14:paraId="48894E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56950D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F250D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B8278B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175D6F8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68B60B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AC8CA6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8654776" w14:textId="77777777" w:rsidR="00B947F6" w:rsidRPr="009106F1" w:rsidRDefault="00B947F6" w:rsidP="00E1481F">
            <w:pPr>
              <w:rPr>
                <w:rFonts w:cstheme="minorHAnsi"/>
                <w:sz w:val="24"/>
                <w:szCs w:val="24"/>
              </w:rPr>
            </w:pPr>
            <w:r w:rsidRPr="009106F1">
              <w:rPr>
                <w:rFonts w:cstheme="minorHAnsi"/>
                <w:i/>
                <w:iCs/>
                <w:sz w:val="24"/>
                <w:szCs w:val="24"/>
              </w:rPr>
              <w:t xml:space="preserve">  Lower Managerial</w:t>
            </w:r>
          </w:p>
        </w:tc>
        <w:tc>
          <w:tcPr>
            <w:tcW w:w="503" w:type="pct"/>
          </w:tcPr>
          <w:p w14:paraId="50734AA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tcPr>
          <w:p w14:paraId="720348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02F0DA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CF05D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5C43ACD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2B49D6F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6501CA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40990E3" w14:textId="77777777" w:rsidR="00B947F6" w:rsidRPr="009106F1" w:rsidRDefault="00B947F6" w:rsidP="00E1481F">
            <w:pPr>
              <w:rPr>
                <w:rFonts w:cstheme="minorHAnsi"/>
                <w:i/>
                <w:iCs/>
                <w:sz w:val="24"/>
                <w:szCs w:val="24"/>
              </w:rPr>
            </w:pPr>
            <w:r w:rsidRPr="009106F1">
              <w:rPr>
                <w:rFonts w:cstheme="minorHAnsi"/>
                <w:i/>
                <w:iCs/>
                <w:sz w:val="24"/>
                <w:szCs w:val="24"/>
              </w:rPr>
              <w:t xml:space="preserve">  Intermediate Occupations</w:t>
            </w:r>
          </w:p>
        </w:tc>
        <w:tc>
          <w:tcPr>
            <w:tcW w:w="503" w:type="pct"/>
          </w:tcPr>
          <w:p w14:paraId="4E08022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448242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515" w:type="pct"/>
          </w:tcPr>
          <w:p w14:paraId="7EA0DC8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C388BB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053FA1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50AF0B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C779E9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A67EA31" w14:textId="77777777" w:rsidR="00B947F6" w:rsidRPr="009106F1" w:rsidRDefault="00B947F6" w:rsidP="00E1481F">
            <w:pPr>
              <w:rPr>
                <w:rFonts w:cstheme="minorHAnsi"/>
                <w:sz w:val="24"/>
                <w:szCs w:val="24"/>
              </w:rPr>
            </w:pPr>
            <w:r w:rsidRPr="009106F1">
              <w:rPr>
                <w:rFonts w:cstheme="minorHAnsi"/>
                <w:i/>
                <w:iCs/>
                <w:sz w:val="24"/>
                <w:szCs w:val="24"/>
              </w:rPr>
              <w:t xml:space="preserve">  Small Employers</w:t>
            </w:r>
          </w:p>
        </w:tc>
        <w:tc>
          <w:tcPr>
            <w:tcW w:w="503" w:type="pct"/>
          </w:tcPr>
          <w:p w14:paraId="6F9024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4</w:t>
            </w:r>
          </w:p>
        </w:tc>
        <w:tc>
          <w:tcPr>
            <w:tcW w:w="378" w:type="pct"/>
          </w:tcPr>
          <w:p w14:paraId="07C6E7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74998D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1D063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28DB8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41E22A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05F982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0BD5D5"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Supervisory &amp; Technical Occupations</w:t>
            </w:r>
          </w:p>
        </w:tc>
        <w:tc>
          <w:tcPr>
            <w:tcW w:w="503" w:type="pct"/>
          </w:tcPr>
          <w:p w14:paraId="4517111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8" w:type="pct"/>
            <w:vAlign w:val="bottom"/>
          </w:tcPr>
          <w:p w14:paraId="20F7687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4E7041A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394618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E6DCC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545C3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6FAB25D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E5D1BB0" w14:textId="77777777" w:rsidR="00B947F6" w:rsidRPr="009106F1" w:rsidRDefault="00B947F6" w:rsidP="00E1481F">
            <w:pPr>
              <w:rPr>
                <w:rFonts w:cstheme="minorHAnsi"/>
                <w:sz w:val="24"/>
                <w:szCs w:val="24"/>
              </w:rPr>
            </w:pPr>
            <w:r w:rsidRPr="009106F1">
              <w:rPr>
                <w:rFonts w:cstheme="minorHAnsi"/>
                <w:i/>
                <w:iCs/>
                <w:sz w:val="24"/>
                <w:szCs w:val="24"/>
              </w:rPr>
              <w:t xml:space="preserve">  Semi-Routine Occupations</w:t>
            </w:r>
          </w:p>
        </w:tc>
        <w:tc>
          <w:tcPr>
            <w:tcW w:w="503" w:type="pct"/>
          </w:tcPr>
          <w:p w14:paraId="24FBEA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6F65FF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3719141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823EE0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57037B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D1592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35604A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3D87AF6" w14:textId="77777777" w:rsidR="00B947F6" w:rsidRPr="009106F1" w:rsidRDefault="00B947F6" w:rsidP="00E1481F">
            <w:pPr>
              <w:rPr>
                <w:rFonts w:cstheme="minorHAnsi"/>
                <w:i/>
                <w:iCs/>
                <w:sz w:val="24"/>
                <w:szCs w:val="24"/>
              </w:rPr>
            </w:pPr>
            <w:r w:rsidRPr="009106F1">
              <w:rPr>
                <w:rFonts w:cstheme="minorHAnsi"/>
                <w:i/>
                <w:iCs/>
                <w:sz w:val="24"/>
                <w:szCs w:val="24"/>
              </w:rPr>
              <w:t xml:space="preserve">  Routine Occupations</w:t>
            </w:r>
          </w:p>
        </w:tc>
        <w:tc>
          <w:tcPr>
            <w:tcW w:w="503" w:type="pct"/>
          </w:tcPr>
          <w:p w14:paraId="72F1E39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44B508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702143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7228BD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35BD2E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4B5F3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5FC496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5FDD2C2"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558B56F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5D94DAB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29757C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3102B9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4E650AB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558AD4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7EED0E1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A978D6A"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6318F5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vAlign w:val="bottom"/>
          </w:tcPr>
          <w:p w14:paraId="4F8C08E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A3D4EA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CFEDE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8AC42B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388B74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4B618FD2"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74271A1"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503" w:type="pct"/>
          </w:tcPr>
          <w:p w14:paraId="7B0E0F4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56CA5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14152A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B0235B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ED4436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602A21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3D4EB95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8D74D24"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503" w:type="pct"/>
          </w:tcPr>
          <w:p w14:paraId="76B766D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4F073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77EC2E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50753F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652CC18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01087A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0B903FA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029FCFB" w14:textId="77777777" w:rsidR="00B947F6" w:rsidRPr="009106F1" w:rsidRDefault="00B947F6" w:rsidP="00E1481F">
            <w:pPr>
              <w:rPr>
                <w:rFonts w:cstheme="minorHAnsi"/>
                <w:sz w:val="24"/>
                <w:szCs w:val="24"/>
              </w:rPr>
            </w:pPr>
            <w:r w:rsidRPr="009106F1">
              <w:rPr>
                <w:rFonts w:cstheme="minorHAnsi"/>
                <w:i/>
                <w:iCs/>
                <w:sz w:val="24"/>
                <w:szCs w:val="24"/>
              </w:rPr>
              <w:t xml:space="preserve">  Skilled Non-Manual</w:t>
            </w:r>
          </w:p>
        </w:tc>
        <w:tc>
          <w:tcPr>
            <w:tcW w:w="503" w:type="pct"/>
          </w:tcPr>
          <w:p w14:paraId="35DAE0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8D44B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352998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2D8FC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95126C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594A1EE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578290B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7E62123"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503" w:type="pct"/>
          </w:tcPr>
          <w:p w14:paraId="12921C2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A4EAEE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797B5C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22429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204E121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6E19313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1E854F1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6F6355D"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503" w:type="pct"/>
          </w:tcPr>
          <w:p w14:paraId="6E6A00C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3ADDE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046D4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862461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D286FD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3356A85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49F5292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B385A14" w14:textId="77777777" w:rsidR="00B947F6" w:rsidRPr="009106F1" w:rsidRDefault="00B947F6" w:rsidP="00E1481F">
            <w:pPr>
              <w:rPr>
                <w:rFonts w:cstheme="minorHAnsi"/>
                <w:sz w:val="24"/>
                <w:szCs w:val="24"/>
              </w:rPr>
            </w:pPr>
            <w:r w:rsidRPr="009106F1">
              <w:rPr>
                <w:rFonts w:cstheme="minorHAnsi"/>
                <w:i/>
                <w:iCs/>
                <w:sz w:val="24"/>
                <w:szCs w:val="24"/>
              </w:rPr>
              <w:lastRenderedPageBreak/>
              <w:t xml:space="preserve">  Unskilled</w:t>
            </w:r>
          </w:p>
        </w:tc>
        <w:tc>
          <w:tcPr>
            <w:tcW w:w="503" w:type="pct"/>
          </w:tcPr>
          <w:p w14:paraId="3BE4B5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025929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4C752D6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465BA90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vAlign w:val="bottom"/>
          </w:tcPr>
          <w:p w14:paraId="456F440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5890E6D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r>
      <w:tr w:rsidR="009106F1" w:rsidRPr="009106F1" w14:paraId="6FB26D3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D380BCA" w14:textId="77777777" w:rsidR="00B947F6" w:rsidRPr="009106F1" w:rsidRDefault="00B947F6" w:rsidP="00E1481F">
            <w:pPr>
              <w:rPr>
                <w:rFonts w:cstheme="minorHAnsi"/>
                <w:i/>
                <w:iCs/>
                <w:sz w:val="24"/>
                <w:szCs w:val="24"/>
              </w:rPr>
            </w:pPr>
            <w:r w:rsidRPr="009106F1">
              <w:rPr>
                <w:rFonts w:cstheme="minorHAnsi"/>
                <w:sz w:val="24"/>
                <w:szCs w:val="24"/>
              </w:rPr>
              <w:t>Reading Scores</w:t>
            </w:r>
          </w:p>
        </w:tc>
        <w:tc>
          <w:tcPr>
            <w:tcW w:w="503" w:type="pct"/>
            <w:vAlign w:val="bottom"/>
          </w:tcPr>
          <w:p w14:paraId="4A2929B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8310E9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7D09A5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62E49B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68CFA1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007DA8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41298D3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B14526A"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503" w:type="pct"/>
            <w:vAlign w:val="bottom"/>
          </w:tcPr>
          <w:p w14:paraId="45AA68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vAlign w:val="bottom"/>
          </w:tcPr>
          <w:p w14:paraId="3578C97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75D61D4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22DB2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1E2AF7A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716B6C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6616B90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21C72CA" w14:textId="77777777" w:rsidR="00B947F6" w:rsidRPr="009106F1" w:rsidRDefault="00B947F6" w:rsidP="00E1481F">
            <w:pPr>
              <w:rPr>
                <w:rFonts w:cstheme="minorHAnsi"/>
                <w:i/>
                <w:iCs/>
                <w:sz w:val="24"/>
                <w:szCs w:val="24"/>
              </w:rPr>
            </w:pPr>
          </w:p>
        </w:tc>
        <w:tc>
          <w:tcPr>
            <w:tcW w:w="503" w:type="pct"/>
          </w:tcPr>
          <w:p w14:paraId="486CA57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B14D0A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894506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CDD8E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4AA36F5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AF3628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20929BC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C5AE3F" w14:textId="77777777" w:rsidR="00B947F6" w:rsidRPr="009106F1" w:rsidRDefault="00B947F6" w:rsidP="00E1481F">
            <w:pPr>
              <w:rPr>
                <w:rFonts w:cstheme="minorHAnsi"/>
                <w:sz w:val="24"/>
                <w:szCs w:val="24"/>
              </w:rPr>
            </w:pPr>
            <w:r w:rsidRPr="009106F1">
              <w:rPr>
                <w:rFonts w:cstheme="minorHAnsi"/>
                <w:sz w:val="24"/>
                <w:szCs w:val="24"/>
              </w:rPr>
              <w:t>Unemployment &amp; Out of Labour Force</w:t>
            </w:r>
          </w:p>
        </w:tc>
        <w:tc>
          <w:tcPr>
            <w:tcW w:w="503" w:type="pct"/>
          </w:tcPr>
          <w:p w14:paraId="0ABA52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907208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117761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BF502F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17E875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E1B838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2C32D23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36FF0AC" w14:textId="77777777" w:rsidR="00B947F6" w:rsidRPr="009106F1" w:rsidRDefault="00B947F6" w:rsidP="00E1481F">
            <w:pPr>
              <w:rPr>
                <w:rFonts w:cstheme="minorHAnsi"/>
                <w:i/>
                <w:iCs/>
                <w:sz w:val="24"/>
                <w:szCs w:val="24"/>
              </w:rPr>
            </w:pPr>
            <w:r w:rsidRPr="009106F1">
              <w:rPr>
                <w:rFonts w:cstheme="minorHAnsi"/>
                <w:sz w:val="24"/>
                <w:szCs w:val="24"/>
              </w:rPr>
              <w:t>Educational Attainment</w:t>
            </w:r>
          </w:p>
        </w:tc>
        <w:tc>
          <w:tcPr>
            <w:tcW w:w="503" w:type="pct"/>
          </w:tcPr>
          <w:p w14:paraId="6870D13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B1750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586F5B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1EE7A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3A9DF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76FEE8B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582F8F5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B6FC5E" w14:textId="77777777" w:rsidR="00B947F6" w:rsidRPr="009106F1" w:rsidRDefault="00B947F6" w:rsidP="00E1481F">
            <w:pPr>
              <w:rPr>
                <w:rFonts w:cstheme="minorHAnsi"/>
                <w:i/>
                <w:iCs/>
                <w:sz w:val="24"/>
                <w:szCs w:val="24"/>
              </w:rPr>
            </w:pPr>
            <w:r w:rsidRPr="009106F1">
              <w:rPr>
                <w:rFonts w:cstheme="minorHAnsi"/>
                <w:i/>
                <w:iCs/>
                <w:sz w:val="24"/>
                <w:szCs w:val="24"/>
              </w:rPr>
              <w:t xml:space="preserve">  Less than five O-levels</w:t>
            </w:r>
          </w:p>
        </w:tc>
        <w:tc>
          <w:tcPr>
            <w:tcW w:w="503" w:type="pct"/>
          </w:tcPr>
          <w:p w14:paraId="6AFC761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724A54C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28A4023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6F66F7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71F26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1229EB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1F7E073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39A2983" w14:textId="77777777" w:rsidR="00B947F6" w:rsidRPr="009106F1" w:rsidRDefault="00B947F6" w:rsidP="00E1481F">
            <w:pPr>
              <w:rPr>
                <w:rFonts w:cstheme="minorHAnsi"/>
                <w:i/>
                <w:iCs/>
                <w:sz w:val="24"/>
                <w:szCs w:val="24"/>
              </w:rPr>
            </w:pPr>
            <w:r w:rsidRPr="009106F1">
              <w:rPr>
                <w:rFonts w:cstheme="minorHAnsi"/>
                <w:i/>
                <w:iCs/>
                <w:sz w:val="24"/>
                <w:szCs w:val="24"/>
              </w:rPr>
              <w:t xml:space="preserve">  Five or More O-levels</w:t>
            </w:r>
          </w:p>
        </w:tc>
        <w:tc>
          <w:tcPr>
            <w:tcW w:w="503" w:type="pct"/>
            <w:vAlign w:val="bottom"/>
          </w:tcPr>
          <w:p w14:paraId="3C374F9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vAlign w:val="bottom"/>
          </w:tcPr>
          <w:p w14:paraId="30F46A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BAF67D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8" w:type="pct"/>
          </w:tcPr>
          <w:p w14:paraId="032F90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408" w:type="pct"/>
            <w:vAlign w:val="bottom"/>
          </w:tcPr>
          <w:p w14:paraId="52B9007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vAlign w:val="bottom"/>
          </w:tcPr>
          <w:p w14:paraId="1E5434E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87E15C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0E88507" w14:textId="77777777" w:rsidR="00B947F6" w:rsidRPr="009106F1" w:rsidRDefault="00B947F6" w:rsidP="00E1481F">
            <w:pPr>
              <w:rPr>
                <w:rFonts w:cstheme="minorHAnsi"/>
                <w:i/>
                <w:iCs/>
                <w:sz w:val="24"/>
                <w:szCs w:val="24"/>
              </w:rPr>
            </w:pPr>
            <w:r w:rsidRPr="009106F1">
              <w:rPr>
                <w:rFonts w:cstheme="minorHAnsi"/>
                <w:sz w:val="24"/>
                <w:szCs w:val="24"/>
              </w:rPr>
              <w:t>Sex</w:t>
            </w:r>
          </w:p>
        </w:tc>
        <w:tc>
          <w:tcPr>
            <w:tcW w:w="503" w:type="pct"/>
          </w:tcPr>
          <w:p w14:paraId="33443D8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BF931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01F34DD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DFE912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5A12EFF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238CB81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88F856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8165693" w14:textId="77777777" w:rsidR="00B947F6" w:rsidRPr="009106F1" w:rsidRDefault="00B947F6" w:rsidP="00E1481F">
            <w:pPr>
              <w:rPr>
                <w:rFonts w:cstheme="minorHAnsi"/>
                <w:i/>
                <w:iCs/>
                <w:sz w:val="24"/>
                <w:szCs w:val="24"/>
              </w:rPr>
            </w:pPr>
            <w:r w:rsidRPr="009106F1">
              <w:rPr>
                <w:rFonts w:cstheme="minorHAnsi"/>
                <w:sz w:val="24"/>
                <w:szCs w:val="24"/>
              </w:rPr>
              <w:t xml:space="preserve">  </w:t>
            </w:r>
            <w:r w:rsidRPr="009106F1">
              <w:rPr>
                <w:rFonts w:cstheme="minorHAnsi"/>
                <w:i/>
                <w:iCs/>
                <w:sz w:val="24"/>
                <w:szCs w:val="24"/>
              </w:rPr>
              <w:t>Female</w:t>
            </w:r>
          </w:p>
        </w:tc>
        <w:tc>
          <w:tcPr>
            <w:tcW w:w="503" w:type="pct"/>
          </w:tcPr>
          <w:p w14:paraId="1C0412B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34F54C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574C6C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BFBF5F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2C1743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138FA3E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42FDDC0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4FD618A" w14:textId="77777777" w:rsidR="00B947F6" w:rsidRPr="009106F1" w:rsidRDefault="00B947F6" w:rsidP="00E1481F">
            <w:pPr>
              <w:rPr>
                <w:rFonts w:cstheme="minorHAnsi"/>
                <w:sz w:val="24"/>
                <w:szCs w:val="24"/>
              </w:rPr>
            </w:pPr>
            <w:r w:rsidRPr="009106F1">
              <w:rPr>
                <w:rFonts w:cstheme="minorHAnsi"/>
                <w:i/>
                <w:iCs/>
                <w:sz w:val="24"/>
                <w:szCs w:val="24"/>
              </w:rPr>
              <w:t xml:space="preserve">  Male</w:t>
            </w:r>
          </w:p>
        </w:tc>
        <w:tc>
          <w:tcPr>
            <w:tcW w:w="503" w:type="pct"/>
          </w:tcPr>
          <w:p w14:paraId="0793A9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46DC457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tcPr>
          <w:p w14:paraId="0B61A5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3C12F24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3DE463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7DDA83C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65262FF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FEEF30E" w14:textId="77777777" w:rsidR="00B947F6" w:rsidRPr="009106F1" w:rsidRDefault="00B947F6" w:rsidP="00E1481F">
            <w:pPr>
              <w:rPr>
                <w:rFonts w:cstheme="minorHAnsi"/>
                <w:sz w:val="24"/>
                <w:szCs w:val="24"/>
              </w:rPr>
            </w:pPr>
            <w:r w:rsidRPr="009106F1">
              <w:rPr>
                <w:rFonts w:cstheme="minorHAnsi"/>
                <w:sz w:val="24"/>
                <w:szCs w:val="24"/>
              </w:rPr>
              <w:t>Housing Tenure</w:t>
            </w:r>
          </w:p>
        </w:tc>
        <w:tc>
          <w:tcPr>
            <w:tcW w:w="503" w:type="pct"/>
          </w:tcPr>
          <w:p w14:paraId="2CEF12E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6AB46E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26F27FE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0224B9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7EBAA4F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956772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42FB01F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50C03C9" w14:textId="77777777" w:rsidR="00B947F6" w:rsidRPr="009106F1" w:rsidRDefault="00B947F6" w:rsidP="00E1481F">
            <w:pPr>
              <w:rPr>
                <w:rFonts w:cstheme="minorHAnsi"/>
                <w:sz w:val="24"/>
                <w:szCs w:val="24"/>
              </w:rPr>
            </w:pPr>
            <w:r w:rsidRPr="009106F1">
              <w:rPr>
                <w:rFonts w:cstheme="minorHAnsi"/>
                <w:i/>
                <w:iCs/>
                <w:sz w:val="24"/>
                <w:szCs w:val="24"/>
              </w:rPr>
              <w:t xml:space="preserve">  Own Home</w:t>
            </w:r>
          </w:p>
        </w:tc>
        <w:tc>
          <w:tcPr>
            <w:tcW w:w="503" w:type="pct"/>
          </w:tcPr>
          <w:p w14:paraId="38F9E7B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663A81E9"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6D96B73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49FF7E3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6999D78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4DEE1DD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370B7A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2864FAC" w14:textId="77777777" w:rsidR="00B947F6" w:rsidRPr="009106F1" w:rsidRDefault="00B947F6" w:rsidP="00E1481F">
            <w:pPr>
              <w:rPr>
                <w:rFonts w:cstheme="minorHAnsi"/>
                <w:sz w:val="24"/>
                <w:szCs w:val="24"/>
              </w:rPr>
            </w:pPr>
            <w:r w:rsidRPr="009106F1">
              <w:rPr>
                <w:rFonts w:cstheme="minorHAnsi"/>
                <w:i/>
                <w:iCs/>
                <w:sz w:val="24"/>
                <w:szCs w:val="24"/>
              </w:rPr>
              <w:t xml:space="preserve">  Don't Own Home</w:t>
            </w:r>
          </w:p>
        </w:tc>
        <w:tc>
          <w:tcPr>
            <w:tcW w:w="503" w:type="pct"/>
          </w:tcPr>
          <w:p w14:paraId="65AB3A2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74E2944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tcPr>
          <w:p w14:paraId="335F44C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68DE702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3881EE5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6BA1A62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5DBFB1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6428193" w14:textId="77777777" w:rsidR="00B947F6" w:rsidRPr="009106F1" w:rsidRDefault="00B947F6" w:rsidP="00E1481F">
            <w:pPr>
              <w:rPr>
                <w:rFonts w:cstheme="minorHAnsi"/>
                <w:i/>
                <w:iCs/>
                <w:sz w:val="24"/>
                <w:szCs w:val="24"/>
              </w:rPr>
            </w:pPr>
            <w:r w:rsidRPr="009106F1">
              <w:rPr>
                <w:rFonts w:cstheme="minorHAnsi"/>
                <w:sz w:val="24"/>
                <w:szCs w:val="24"/>
              </w:rPr>
              <w:t>NS-SEC</w:t>
            </w:r>
          </w:p>
        </w:tc>
        <w:tc>
          <w:tcPr>
            <w:tcW w:w="503" w:type="pct"/>
          </w:tcPr>
          <w:p w14:paraId="40719A3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135806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5C8BBC25"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77BDB14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4346E8D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25EE68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1074D9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E12D643" w14:textId="77777777" w:rsidR="00B947F6" w:rsidRPr="009106F1" w:rsidRDefault="00B947F6" w:rsidP="00E1481F">
            <w:pPr>
              <w:rPr>
                <w:rFonts w:cstheme="minorHAnsi"/>
                <w:sz w:val="24"/>
                <w:szCs w:val="24"/>
              </w:rPr>
            </w:pPr>
            <w:r w:rsidRPr="009106F1">
              <w:rPr>
                <w:rFonts w:cstheme="minorHAnsi"/>
                <w:i/>
                <w:iCs/>
                <w:sz w:val="24"/>
                <w:szCs w:val="24"/>
              </w:rPr>
              <w:t xml:space="preserve">  Higher Managerial</w:t>
            </w:r>
          </w:p>
        </w:tc>
        <w:tc>
          <w:tcPr>
            <w:tcW w:w="503" w:type="pct"/>
          </w:tcPr>
          <w:p w14:paraId="53B2951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050D870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7301761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1A1D830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7937FEC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743504D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2EBA5D8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0038C7EB" w14:textId="77777777" w:rsidR="00B947F6" w:rsidRPr="009106F1" w:rsidRDefault="00B947F6" w:rsidP="00E1481F">
            <w:pPr>
              <w:rPr>
                <w:rFonts w:cstheme="minorHAnsi"/>
                <w:i/>
                <w:iCs/>
                <w:sz w:val="24"/>
                <w:szCs w:val="24"/>
              </w:rPr>
            </w:pPr>
            <w:r w:rsidRPr="009106F1">
              <w:rPr>
                <w:rFonts w:cstheme="minorHAnsi"/>
                <w:i/>
                <w:iCs/>
                <w:sz w:val="24"/>
                <w:szCs w:val="24"/>
              </w:rPr>
              <w:t xml:space="preserve">  Lower Managerial</w:t>
            </w:r>
          </w:p>
        </w:tc>
        <w:tc>
          <w:tcPr>
            <w:tcW w:w="503" w:type="pct"/>
          </w:tcPr>
          <w:p w14:paraId="1D5A33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2888BAB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2070C06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2090E2F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15EF6A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328C92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57451F7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EA1BA09" w14:textId="77777777" w:rsidR="00B947F6" w:rsidRPr="009106F1" w:rsidRDefault="00B947F6" w:rsidP="00E1481F">
            <w:pPr>
              <w:rPr>
                <w:rFonts w:cstheme="minorHAnsi"/>
                <w:sz w:val="24"/>
                <w:szCs w:val="24"/>
              </w:rPr>
            </w:pPr>
            <w:r w:rsidRPr="009106F1">
              <w:rPr>
                <w:rFonts w:cstheme="minorHAnsi"/>
                <w:i/>
                <w:iCs/>
                <w:sz w:val="24"/>
                <w:szCs w:val="24"/>
              </w:rPr>
              <w:t xml:space="preserve">  Intermediate Occupations</w:t>
            </w:r>
          </w:p>
        </w:tc>
        <w:tc>
          <w:tcPr>
            <w:tcW w:w="503" w:type="pct"/>
          </w:tcPr>
          <w:p w14:paraId="5D6AD07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5CD812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515" w:type="pct"/>
          </w:tcPr>
          <w:p w14:paraId="17E1DB3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EA493F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ACD5EA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3B4B9B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167FED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1D4A904" w14:textId="77777777" w:rsidR="00B947F6" w:rsidRPr="009106F1" w:rsidRDefault="00B947F6" w:rsidP="00E1481F">
            <w:pPr>
              <w:rPr>
                <w:rFonts w:cstheme="minorHAnsi"/>
                <w:i/>
                <w:iCs/>
                <w:sz w:val="24"/>
                <w:szCs w:val="24"/>
              </w:rPr>
            </w:pPr>
            <w:r w:rsidRPr="009106F1">
              <w:rPr>
                <w:rFonts w:cstheme="minorHAnsi"/>
                <w:i/>
                <w:iCs/>
                <w:sz w:val="24"/>
                <w:szCs w:val="24"/>
              </w:rPr>
              <w:t xml:space="preserve">  Small Employers</w:t>
            </w:r>
          </w:p>
        </w:tc>
        <w:tc>
          <w:tcPr>
            <w:tcW w:w="503" w:type="pct"/>
          </w:tcPr>
          <w:p w14:paraId="2664CC4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03FE9B9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9A4904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93EECA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1E0875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459F756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10ABADE2"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DA8FCDC" w14:textId="77777777" w:rsidR="00B947F6" w:rsidRPr="009106F1" w:rsidRDefault="00B947F6" w:rsidP="00E1481F">
            <w:pPr>
              <w:rPr>
                <w:rFonts w:cstheme="minorHAnsi"/>
                <w:sz w:val="24"/>
                <w:szCs w:val="24"/>
              </w:rPr>
            </w:pPr>
            <w:r w:rsidRPr="009106F1">
              <w:rPr>
                <w:rFonts w:cstheme="minorHAnsi"/>
                <w:i/>
                <w:iCs/>
                <w:sz w:val="24"/>
                <w:szCs w:val="24"/>
              </w:rPr>
              <w:t xml:space="preserve">  Lower Supervisory &amp; Technical Occupations</w:t>
            </w:r>
          </w:p>
        </w:tc>
        <w:tc>
          <w:tcPr>
            <w:tcW w:w="503" w:type="pct"/>
          </w:tcPr>
          <w:p w14:paraId="36F973F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8" w:type="pct"/>
          </w:tcPr>
          <w:p w14:paraId="1AE1AD3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5EBF919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642246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27C551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56DA52E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7501DC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53A6688" w14:textId="77777777" w:rsidR="00B947F6" w:rsidRPr="009106F1" w:rsidRDefault="00B947F6" w:rsidP="00E1481F">
            <w:pPr>
              <w:rPr>
                <w:rFonts w:cstheme="minorHAnsi"/>
                <w:i/>
                <w:iCs/>
                <w:sz w:val="24"/>
                <w:szCs w:val="24"/>
              </w:rPr>
            </w:pPr>
            <w:r w:rsidRPr="009106F1">
              <w:rPr>
                <w:rFonts w:cstheme="minorHAnsi"/>
                <w:i/>
                <w:iCs/>
                <w:sz w:val="24"/>
                <w:szCs w:val="24"/>
              </w:rPr>
              <w:t xml:space="preserve">  Semi-Routine Occupations</w:t>
            </w:r>
          </w:p>
        </w:tc>
        <w:tc>
          <w:tcPr>
            <w:tcW w:w="503" w:type="pct"/>
          </w:tcPr>
          <w:p w14:paraId="4C7C486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6F328F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4978058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1C796F9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9BB331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DA3285C"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0A5630F0"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793124A" w14:textId="77777777" w:rsidR="00B947F6" w:rsidRPr="009106F1" w:rsidRDefault="00B947F6" w:rsidP="00E1481F">
            <w:pPr>
              <w:rPr>
                <w:rFonts w:cstheme="minorHAnsi"/>
                <w:sz w:val="24"/>
                <w:szCs w:val="24"/>
              </w:rPr>
            </w:pPr>
            <w:r w:rsidRPr="009106F1">
              <w:rPr>
                <w:rFonts w:cstheme="minorHAnsi"/>
                <w:i/>
                <w:iCs/>
                <w:sz w:val="24"/>
                <w:szCs w:val="24"/>
              </w:rPr>
              <w:t xml:space="preserve">  Routine Occupations</w:t>
            </w:r>
          </w:p>
        </w:tc>
        <w:tc>
          <w:tcPr>
            <w:tcW w:w="503" w:type="pct"/>
          </w:tcPr>
          <w:p w14:paraId="6031872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71B077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c>
          <w:tcPr>
            <w:tcW w:w="515" w:type="pct"/>
          </w:tcPr>
          <w:p w14:paraId="12FB06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4294C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C51E63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1CF8A81D"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1D2D606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A016D8" w14:textId="77777777" w:rsidR="00B947F6" w:rsidRPr="009106F1" w:rsidRDefault="00B947F6" w:rsidP="00E1481F">
            <w:pPr>
              <w:rPr>
                <w:rFonts w:cstheme="minorHAnsi"/>
                <w:sz w:val="24"/>
                <w:szCs w:val="24"/>
              </w:rPr>
            </w:pPr>
            <w:r w:rsidRPr="009106F1">
              <w:rPr>
                <w:rFonts w:cstheme="minorHAnsi"/>
                <w:sz w:val="24"/>
                <w:szCs w:val="24"/>
              </w:rPr>
              <w:t>CAMSIS</w:t>
            </w:r>
          </w:p>
        </w:tc>
        <w:tc>
          <w:tcPr>
            <w:tcW w:w="503" w:type="pct"/>
            <w:vAlign w:val="bottom"/>
          </w:tcPr>
          <w:p w14:paraId="43992406"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507E5E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7B0C9693"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2CF991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tcPr>
          <w:p w14:paraId="7D56282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6D4F7AF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7616C0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0D8F176" w14:textId="77777777" w:rsidR="00B947F6" w:rsidRPr="009106F1" w:rsidRDefault="00B947F6" w:rsidP="00E1481F">
            <w:pPr>
              <w:rPr>
                <w:rFonts w:cstheme="minorHAnsi"/>
                <w:sz w:val="24"/>
                <w:szCs w:val="24"/>
              </w:rPr>
            </w:pPr>
            <w:r w:rsidRPr="009106F1">
              <w:rPr>
                <w:rFonts w:cstheme="minorHAnsi"/>
                <w:sz w:val="24"/>
                <w:szCs w:val="24"/>
              </w:rPr>
              <w:t>RGSC</w:t>
            </w:r>
          </w:p>
        </w:tc>
        <w:tc>
          <w:tcPr>
            <w:tcW w:w="503" w:type="pct"/>
            <w:vAlign w:val="bottom"/>
          </w:tcPr>
          <w:p w14:paraId="4DB4411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1731E7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7092776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DFC495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1295959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7" w:type="pct"/>
          </w:tcPr>
          <w:p w14:paraId="0F98DB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9106F1" w:rsidRPr="009106F1" w14:paraId="602727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1D2BB3E" w14:textId="77777777" w:rsidR="00B947F6" w:rsidRPr="009106F1" w:rsidRDefault="00B947F6" w:rsidP="00E1481F">
            <w:pPr>
              <w:rPr>
                <w:rFonts w:cstheme="minorHAnsi"/>
                <w:sz w:val="24"/>
                <w:szCs w:val="24"/>
              </w:rPr>
            </w:pPr>
            <w:r w:rsidRPr="009106F1">
              <w:rPr>
                <w:rFonts w:cstheme="minorHAnsi"/>
                <w:i/>
                <w:iCs/>
                <w:sz w:val="24"/>
                <w:szCs w:val="24"/>
              </w:rPr>
              <w:t xml:space="preserve">  Professional</w:t>
            </w:r>
          </w:p>
        </w:tc>
        <w:tc>
          <w:tcPr>
            <w:tcW w:w="503" w:type="pct"/>
          </w:tcPr>
          <w:p w14:paraId="6C66119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22BCAB90"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515" w:type="pct"/>
          </w:tcPr>
          <w:p w14:paraId="3B0E7CA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8" w:type="pct"/>
          </w:tcPr>
          <w:p w14:paraId="35D17F4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408" w:type="pct"/>
          </w:tcPr>
          <w:p w14:paraId="410D2B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c>
          <w:tcPr>
            <w:tcW w:w="377" w:type="pct"/>
          </w:tcPr>
          <w:p w14:paraId="314C88C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w:t>
            </w:r>
          </w:p>
        </w:tc>
      </w:tr>
      <w:tr w:rsidR="009106F1" w:rsidRPr="009106F1" w14:paraId="3A965AB1"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91DC6B1" w14:textId="77777777" w:rsidR="00B947F6" w:rsidRPr="009106F1" w:rsidRDefault="00B947F6" w:rsidP="00E1481F">
            <w:pPr>
              <w:rPr>
                <w:rFonts w:cstheme="minorHAnsi"/>
                <w:sz w:val="24"/>
                <w:szCs w:val="24"/>
              </w:rPr>
            </w:pPr>
            <w:r w:rsidRPr="009106F1">
              <w:rPr>
                <w:rFonts w:cstheme="minorHAnsi"/>
                <w:i/>
                <w:iCs/>
                <w:sz w:val="24"/>
                <w:szCs w:val="24"/>
              </w:rPr>
              <w:t xml:space="preserve">  Managerial and Technical</w:t>
            </w:r>
          </w:p>
        </w:tc>
        <w:tc>
          <w:tcPr>
            <w:tcW w:w="503" w:type="pct"/>
          </w:tcPr>
          <w:p w14:paraId="665C5F1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00B82F87"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503F66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7411B02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vAlign w:val="bottom"/>
          </w:tcPr>
          <w:p w14:paraId="659EC2F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16AB097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64FAE60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52210F1" w14:textId="77777777" w:rsidR="00B947F6" w:rsidRPr="009106F1" w:rsidRDefault="00B947F6" w:rsidP="00E1481F">
            <w:pPr>
              <w:rPr>
                <w:rFonts w:cstheme="minorHAnsi"/>
                <w:sz w:val="24"/>
                <w:szCs w:val="24"/>
              </w:rPr>
            </w:pPr>
            <w:r w:rsidRPr="009106F1">
              <w:rPr>
                <w:rFonts w:cstheme="minorHAnsi"/>
                <w:i/>
                <w:iCs/>
                <w:sz w:val="24"/>
                <w:szCs w:val="24"/>
              </w:rPr>
              <w:t xml:space="preserve">  Skilled Non-Manual</w:t>
            </w:r>
          </w:p>
        </w:tc>
        <w:tc>
          <w:tcPr>
            <w:tcW w:w="503" w:type="pct"/>
          </w:tcPr>
          <w:p w14:paraId="76F0C2D1"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D6EC0E4"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6CEAB32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2E7040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73936BB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c>
          <w:tcPr>
            <w:tcW w:w="377" w:type="pct"/>
          </w:tcPr>
          <w:p w14:paraId="79985B7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1E2DE02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857CB74" w14:textId="77777777" w:rsidR="00B947F6" w:rsidRPr="009106F1" w:rsidRDefault="00B947F6" w:rsidP="00E1481F">
            <w:pPr>
              <w:rPr>
                <w:rFonts w:cstheme="minorHAnsi"/>
                <w:sz w:val="24"/>
                <w:szCs w:val="24"/>
              </w:rPr>
            </w:pPr>
            <w:r w:rsidRPr="009106F1">
              <w:rPr>
                <w:rFonts w:cstheme="minorHAnsi"/>
                <w:i/>
                <w:iCs/>
                <w:sz w:val="24"/>
                <w:szCs w:val="24"/>
              </w:rPr>
              <w:t xml:space="preserve">  Skilled Manual</w:t>
            </w:r>
          </w:p>
        </w:tc>
        <w:tc>
          <w:tcPr>
            <w:tcW w:w="503" w:type="pct"/>
          </w:tcPr>
          <w:p w14:paraId="2B24CF0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3E25ECC5"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4FF91D21"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22DF537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6C925D0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2</w:t>
            </w:r>
          </w:p>
        </w:tc>
        <w:tc>
          <w:tcPr>
            <w:tcW w:w="377" w:type="pct"/>
          </w:tcPr>
          <w:p w14:paraId="4607394C"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BF1401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FD9701" w14:textId="77777777" w:rsidR="00B947F6" w:rsidRPr="009106F1" w:rsidRDefault="00B947F6" w:rsidP="00E1481F">
            <w:pPr>
              <w:rPr>
                <w:rFonts w:cstheme="minorHAnsi"/>
                <w:sz w:val="24"/>
                <w:szCs w:val="24"/>
              </w:rPr>
            </w:pPr>
            <w:r w:rsidRPr="009106F1">
              <w:rPr>
                <w:rFonts w:cstheme="minorHAnsi"/>
                <w:i/>
                <w:iCs/>
                <w:sz w:val="24"/>
                <w:szCs w:val="24"/>
              </w:rPr>
              <w:t xml:space="preserve">  Partly Skilled</w:t>
            </w:r>
          </w:p>
        </w:tc>
        <w:tc>
          <w:tcPr>
            <w:tcW w:w="503" w:type="pct"/>
          </w:tcPr>
          <w:p w14:paraId="7B96E2D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66895E5F"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3EF63D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07A4184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3D44FFC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1B15BC9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05DE1AD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1341AD4" w14:textId="77777777" w:rsidR="00B947F6" w:rsidRPr="009106F1" w:rsidRDefault="00B947F6" w:rsidP="00E1481F">
            <w:pPr>
              <w:rPr>
                <w:rFonts w:cstheme="minorHAnsi"/>
                <w:sz w:val="24"/>
                <w:szCs w:val="24"/>
              </w:rPr>
            </w:pPr>
            <w:r w:rsidRPr="009106F1">
              <w:rPr>
                <w:rFonts w:cstheme="minorHAnsi"/>
                <w:i/>
                <w:iCs/>
                <w:sz w:val="24"/>
                <w:szCs w:val="24"/>
              </w:rPr>
              <w:t xml:space="preserve">  Unskilled</w:t>
            </w:r>
          </w:p>
        </w:tc>
        <w:tc>
          <w:tcPr>
            <w:tcW w:w="503" w:type="pct"/>
          </w:tcPr>
          <w:p w14:paraId="26F60F82"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8BDB58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15" w:type="pct"/>
          </w:tcPr>
          <w:p w14:paraId="30EB05CB"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378" w:type="pct"/>
          </w:tcPr>
          <w:p w14:paraId="434A043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408" w:type="pct"/>
          </w:tcPr>
          <w:p w14:paraId="099109DA"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3</w:t>
            </w:r>
          </w:p>
        </w:tc>
        <w:tc>
          <w:tcPr>
            <w:tcW w:w="377" w:type="pct"/>
          </w:tcPr>
          <w:p w14:paraId="1C33AF70"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1)</w:t>
            </w:r>
          </w:p>
        </w:tc>
      </w:tr>
      <w:tr w:rsidR="009106F1" w:rsidRPr="009106F1" w14:paraId="2FB6A62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4B8FBC1" w14:textId="77777777" w:rsidR="00B947F6" w:rsidRPr="009106F1" w:rsidRDefault="00B947F6" w:rsidP="00E1481F">
            <w:pPr>
              <w:rPr>
                <w:rFonts w:cstheme="minorHAnsi"/>
                <w:i/>
                <w:iCs/>
                <w:sz w:val="24"/>
                <w:szCs w:val="24"/>
              </w:rPr>
            </w:pPr>
            <w:r w:rsidRPr="009106F1">
              <w:rPr>
                <w:rFonts w:cstheme="minorHAnsi"/>
                <w:sz w:val="24"/>
                <w:szCs w:val="24"/>
              </w:rPr>
              <w:lastRenderedPageBreak/>
              <w:t>Reading Scores</w:t>
            </w:r>
          </w:p>
        </w:tc>
        <w:tc>
          <w:tcPr>
            <w:tcW w:w="503" w:type="pct"/>
            <w:vAlign w:val="bottom"/>
          </w:tcPr>
          <w:p w14:paraId="379EFDCB"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697B370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36FBD38D"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75EF9C4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044BBB72"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6862C1EE"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24FB5E1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D11B03E" w14:textId="77777777" w:rsidR="00B947F6" w:rsidRPr="009106F1" w:rsidRDefault="00B947F6" w:rsidP="00E1481F">
            <w:pPr>
              <w:rPr>
                <w:rFonts w:cstheme="minorHAnsi"/>
                <w:i/>
                <w:iCs/>
                <w:sz w:val="24"/>
                <w:szCs w:val="24"/>
              </w:rPr>
            </w:pPr>
            <w:r w:rsidRPr="009106F1">
              <w:rPr>
                <w:rFonts w:cstheme="minorHAnsi"/>
                <w:sz w:val="24"/>
                <w:szCs w:val="24"/>
              </w:rPr>
              <w:t>Maths Scores</w:t>
            </w:r>
          </w:p>
        </w:tc>
        <w:tc>
          <w:tcPr>
            <w:tcW w:w="503" w:type="pct"/>
            <w:vAlign w:val="bottom"/>
          </w:tcPr>
          <w:p w14:paraId="7AA2EE39"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5799E748"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515" w:type="pct"/>
            <w:vAlign w:val="bottom"/>
          </w:tcPr>
          <w:p w14:paraId="464AA89F"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8" w:type="pct"/>
          </w:tcPr>
          <w:p w14:paraId="3933B214"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408" w:type="pct"/>
            <w:vAlign w:val="bottom"/>
          </w:tcPr>
          <w:p w14:paraId="0F438CB3"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c>
          <w:tcPr>
            <w:tcW w:w="377" w:type="pct"/>
          </w:tcPr>
          <w:p w14:paraId="2D7963EE"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0.00)</w:t>
            </w:r>
          </w:p>
        </w:tc>
      </w:tr>
      <w:tr w:rsidR="009106F1" w:rsidRPr="009106F1" w14:paraId="737B32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A54FD15" w14:textId="77777777" w:rsidR="00B947F6" w:rsidRPr="009106F1" w:rsidRDefault="00B947F6" w:rsidP="00E1481F">
            <w:pPr>
              <w:rPr>
                <w:rFonts w:cstheme="minorHAnsi"/>
                <w:sz w:val="24"/>
                <w:szCs w:val="24"/>
              </w:rPr>
            </w:pPr>
          </w:p>
        </w:tc>
        <w:tc>
          <w:tcPr>
            <w:tcW w:w="503" w:type="pct"/>
          </w:tcPr>
          <w:p w14:paraId="097DE3FA"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3D9F9D0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515" w:type="pct"/>
          </w:tcPr>
          <w:p w14:paraId="2F57D9A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8" w:type="pct"/>
          </w:tcPr>
          <w:p w14:paraId="5845B9C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408" w:type="pct"/>
          </w:tcPr>
          <w:p w14:paraId="05F4E688"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377" w:type="pct"/>
          </w:tcPr>
          <w:p w14:paraId="1F3C9DB7" w14:textId="77777777" w:rsidR="00B947F6" w:rsidRPr="009106F1" w:rsidRDefault="00B947F6" w:rsidP="00E1481F">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9106F1" w:rsidRPr="009106F1" w14:paraId="3A442AB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854BFDD" w14:textId="77777777" w:rsidR="00B947F6" w:rsidRPr="009106F1" w:rsidRDefault="00B947F6" w:rsidP="00E1481F">
            <w:pPr>
              <w:rPr>
                <w:rFonts w:cstheme="minorHAnsi"/>
                <w:sz w:val="24"/>
                <w:szCs w:val="24"/>
              </w:rPr>
            </w:pPr>
            <w:r w:rsidRPr="009106F1">
              <w:rPr>
                <w:rFonts w:cstheme="minorHAnsi"/>
                <w:sz w:val="24"/>
                <w:szCs w:val="24"/>
              </w:rPr>
              <w:t>Number of observations</w:t>
            </w:r>
          </w:p>
        </w:tc>
        <w:tc>
          <w:tcPr>
            <w:tcW w:w="2559" w:type="pct"/>
            <w:gridSpan w:val="6"/>
          </w:tcPr>
          <w:p w14:paraId="46515C06" w14:textId="77777777" w:rsidR="00B947F6" w:rsidRPr="009106F1" w:rsidRDefault="00B947F6" w:rsidP="00E1481F">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7915</w:t>
            </w:r>
          </w:p>
        </w:tc>
      </w:tr>
    </w:tbl>
    <w:p w14:paraId="07E8C5A9" w14:textId="6CA72E9D" w:rsidR="00B947F6" w:rsidRPr="009106F1" w:rsidRDefault="00B947F6" w:rsidP="00367581">
      <w:pPr>
        <w:rPr>
          <w:rFonts w:cstheme="minorHAnsi"/>
          <w:sz w:val="24"/>
          <w:szCs w:val="24"/>
        </w:rPr>
        <w:sectPr w:rsidR="00B947F6" w:rsidRPr="009106F1" w:rsidSect="00E1481F">
          <w:pgSz w:w="16838" w:h="11906" w:orient="landscape"/>
          <w:pgMar w:top="1440" w:right="1440" w:bottom="1440" w:left="1440" w:header="709" w:footer="709" w:gutter="0"/>
          <w:cols w:space="708"/>
          <w:docGrid w:linePitch="360"/>
        </w:sectPr>
      </w:pPr>
    </w:p>
    <w:p w14:paraId="07F3AC41" w14:textId="378156D7" w:rsidR="00B947F6" w:rsidRPr="009106F1" w:rsidRDefault="00B947F6" w:rsidP="00B947F6">
      <w:pPr>
        <w:pStyle w:val="Heading1"/>
        <w:rPr>
          <w:rFonts w:asciiTheme="minorHAnsi" w:hAnsiTheme="minorHAnsi" w:cstheme="minorHAnsi"/>
          <w:b/>
          <w:bCs/>
          <w:color w:val="auto"/>
          <w:sz w:val="24"/>
          <w:szCs w:val="24"/>
        </w:rPr>
      </w:pPr>
      <w:bookmarkStart w:id="56" w:name="_Toc137904668"/>
      <w:r w:rsidRPr="009106F1">
        <w:rPr>
          <w:rFonts w:asciiTheme="minorHAnsi" w:hAnsiTheme="minorHAnsi" w:cstheme="minorHAnsi"/>
          <w:b/>
          <w:bCs/>
          <w:color w:val="auto"/>
          <w:sz w:val="24"/>
          <w:szCs w:val="24"/>
        </w:rPr>
        <w:lastRenderedPageBreak/>
        <w:t>Data Citation</w:t>
      </w:r>
      <w:bookmarkEnd w:id="56"/>
    </w:p>
    <w:p w14:paraId="2A23F482" w14:textId="77777777" w:rsidR="00B947F6" w:rsidRPr="009106F1" w:rsidRDefault="00B947F6" w:rsidP="00B947F6">
      <w:pPr>
        <w:pStyle w:val="Heading2"/>
        <w:rPr>
          <w:rFonts w:asciiTheme="minorHAnsi" w:hAnsiTheme="minorHAnsi" w:cstheme="minorHAnsi"/>
          <w:b/>
          <w:bCs/>
          <w:color w:val="auto"/>
          <w:sz w:val="24"/>
          <w:szCs w:val="24"/>
        </w:rPr>
      </w:pPr>
      <w:bookmarkStart w:id="57" w:name="_Toc137904669"/>
      <w:r w:rsidRPr="009106F1">
        <w:rPr>
          <w:rFonts w:asciiTheme="minorHAnsi" w:hAnsiTheme="minorHAnsi" w:cstheme="minorHAnsi"/>
          <w:b/>
          <w:bCs/>
          <w:color w:val="auto"/>
          <w:sz w:val="24"/>
          <w:szCs w:val="24"/>
        </w:rPr>
        <w:t>Bibliography</w:t>
      </w:r>
      <w:bookmarkEnd w:id="57"/>
    </w:p>
    <w:p w14:paraId="0230C327" w14:textId="77777777" w:rsidR="003A1A68" w:rsidRPr="009106F1" w:rsidRDefault="00B947F6" w:rsidP="003A1A68">
      <w:pPr>
        <w:pStyle w:val="Bibliography"/>
        <w:rPr>
          <w:rFonts w:cstheme="minorHAnsi"/>
          <w:sz w:val="24"/>
          <w:szCs w:val="24"/>
        </w:rPr>
      </w:pPr>
      <w:r w:rsidRPr="009106F1">
        <w:rPr>
          <w:rFonts w:cstheme="minorHAnsi"/>
          <w:sz w:val="24"/>
          <w:szCs w:val="24"/>
        </w:rPr>
        <w:fldChar w:fldCharType="begin"/>
      </w:r>
      <w:r w:rsidR="00804CFB" w:rsidRPr="009106F1">
        <w:rPr>
          <w:rFonts w:cstheme="minorHAnsi"/>
          <w:sz w:val="24"/>
          <w:szCs w:val="24"/>
        </w:rPr>
        <w:instrText xml:space="preserve"> ADDIN ZOTERO_BIBL {"uncited":[],"omitted":[],"custom":[]} CSL_BIBLIOGRAPHY </w:instrText>
      </w:r>
      <w:r w:rsidRPr="009106F1">
        <w:rPr>
          <w:rFonts w:cstheme="minorHAnsi"/>
          <w:sz w:val="24"/>
          <w:szCs w:val="24"/>
        </w:rPr>
        <w:fldChar w:fldCharType="separate"/>
      </w:r>
      <w:r w:rsidR="003A1A68" w:rsidRPr="009106F1">
        <w:rPr>
          <w:rFonts w:cstheme="minorHAnsi"/>
          <w:sz w:val="24"/>
          <w:szCs w:val="24"/>
        </w:rPr>
        <w:t>Allison, P. (2012a) ‘312-2012: Handling Missing Data by Maximum Likelihood’.</w:t>
      </w:r>
    </w:p>
    <w:p w14:paraId="23BB60F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llison, P. (2012b) ‘Why Maximum Likelihood is Better Than Multiple Imputation’, </w:t>
      </w:r>
      <w:r w:rsidRPr="009106F1">
        <w:rPr>
          <w:rFonts w:cstheme="minorHAnsi"/>
          <w:i/>
          <w:iCs/>
          <w:sz w:val="24"/>
          <w:szCs w:val="24"/>
        </w:rPr>
        <w:t>Statistical Horizons</w:t>
      </w:r>
      <w:r w:rsidRPr="009106F1">
        <w:rPr>
          <w:rFonts w:cstheme="minorHAnsi"/>
          <w:sz w:val="24"/>
          <w:szCs w:val="24"/>
        </w:rPr>
        <w:t>, 9 July. Available at: https://statisticalhorizons.com/ml-better-than-mi/ (Accessed: 15 May 2023).</w:t>
      </w:r>
    </w:p>
    <w:p w14:paraId="6684E87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llison, P. (2015) ‘Maximum Likelihood is Better than Multiple Imputation: Part II’, </w:t>
      </w:r>
      <w:r w:rsidRPr="009106F1">
        <w:rPr>
          <w:rFonts w:cstheme="minorHAnsi"/>
          <w:i/>
          <w:iCs/>
          <w:sz w:val="24"/>
          <w:szCs w:val="24"/>
        </w:rPr>
        <w:t>Statistical Horizons</w:t>
      </w:r>
      <w:r w:rsidRPr="009106F1">
        <w:rPr>
          <w:rFonts w:cstheme="minorHAnsi"/>
          <w:sz w:val="24"/>
          <w:szCs w:val="24"/>
        </w:rPr>
        <w:t>, 5 May. Available at: https://statisticalhorizons.com/ml-is-better-than-mi/ (Accessed: 15 May 2023).</w:t>
      </w:r>
    </w:p>
    <w:p w14:paraId="13D6CED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nders, J. and Dorsett, R. (2017) ‘What young English people do once they reach school-leaving age: A cross-cohort comparison for the last 30 years’, </w:t>
      </w:r>
      <w:r w:rsidRPr="009106F1">
        <w:rPr>
          <w:rFonts w:cstheme="minorHAnsi"/>
          <w:i/>
          <w:iCs/>
          <w:sz w:val="24"/>
          <w:szCs w:val="24"/>
        </w:rPr>
        <w:t>Longitudinal and Life Course Studies</w:t>
      </w:r>
      <w:r w:rsidRPr="009106F1">
        <w:rPr>
          <w:rFonts w:cstheme="minorHAnsi"/>
          <w:sz w:val="24"/>
          <w:szCs w:val="24"/>
        </w:rPr>
        <w:t>, 8(1). Available at: https://doi.org/10.14301/llcs.v8i1.399.</w:t>
      </w:r>
    </w:p>
    <w:p w14:paraId="32C9A4A9" w14:textId="77777777" w:rsidR="003A1A68" w:rsidRPr="009106F1" w:rsidRDefault="003A1A68" w:rsidP="003A1A68">
      <w:pPr>
        <w:pStyle w:val="Bibliography"/>
        <w:rPr>
          <w:rFonts w:cstheme="minorHAnsi"/>
          <w:sz w:val="24"/>
          <w:szCs w:val="24"/>
        </w:rPr>
      </w:pPr>
      <w:r w:rsidRPr="009106F1">
        <w:rPr>
          <w:rFonts w:cstheme="minorHAnsi"/>
          <w:sz w:val="24"/>
          <w:szCs w:val="24"/>
        </w:rPr>
        <w:t>‘Annual report for the 1911 of the registrar-general’ (1913), 182(4708), pp. 1491–1492. Available at: https://doi.org/10.1016/S0140-6736(01)78008-7.</w:t>
      </w:r>
    </w:p>
    <w:p w14:paraId="7CBEB4B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rulampalam, W. and Booth, A.L. (1997) ‘Who gets over the training hurdle? A study of the training experiences of young men and women in Britain’, </w:t>
      </w:r>
      <w:r w:rsidRPr="009106F1">
        <w:rPr>
          <w:rFonts w:cstheme="minorHAnsi"/>
          <w:i/>
          <w:iCs/>
          <w:sz w:val="24"/>
          <w:szCs w:val="24"/>
        </w:rPr>
        <w:t>Journal of Population Economics</w:t>
      </w:r>
      <w:r w:rsidRPr="009106F1">
        <w:rPr>
          <w:rFonts w:cstheme="minorHAnsi"/>
          <w:sz w:val="24"/>
          <w:szCs w:val="24"/>
        </w:rPr>
        <w:t>, 10(2), pp. 197–217. Available at: https://doi.org/10.1007/s001480050038.</w:t>
      </w:r>
    </w:p>
    <w:p w14:paraId="3B27E21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Arulampalam, W.N. and Booth, A.L. (2001) ‘Learning and Earning: Do Multiple Training Events Pay? A Decade of Evidence from a Cohort of Young British Men’, </w:t>
      </w:r>
      <w:r w:rsidRPr="009106F1">
        <w:rPr>
          <w:rFonts w:cstheme="minorHAnsi"/>
          <w:i/>
          <w:iCs/>
          <w:sz w:val="24"/>
          <w:szCs w:val="24"/>
        </w:rPr>
        <w:t>Economica</w:t>
      </w:r>
      <w:r w:rsidRPr="009106F1">
        <w:rPr>
          <w:rFonts w:cstheme="minorHAnsi"/>
          <w:sz w:val="24"/>
          <w:szCs w:val="24"/>
        </w:rPr>
        <w:t>, 68(271), pp. 379–400. Available at: https://doi.org/10.1111/1468-0335.00252.</w:t>
      </w:r>
    </w:p>
    <w:p w14:paraId="04187D5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ck, U. (2002) </w:t>
      </w:r>
      <w:r w:rsidRPr="009106F1">
        <w:rPr>
          <w:rFonts w:cstheme="minorHAnsi"/>
          <w:i/>
          <w:iCs/>
          <w:sz w:val="24"/>
          <w:szCs w:val="24"/>
        </w:rPr>
        <w:t>Individualisation: Institutionalized Individualism and its Social and Political Consequences</w:t>
      </w:r>
      <w:r w:rsidRPr="009106F1">
        <w:rPr>
          <w:rFonts w:cstheme="minorHAnsi"/>
          <w:sz w:val="24"/>
          <w:szCs w:val="24"/>
        </w:rPr>
        <w:t>. SAGE Publications.</w:t>
      </w:r>
    </w:p>
    <w:p w14:paraId="3A8C6FC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ck, U. (2014) </w:t>
      </w:r>
      <w:r w:rsidRPr="009106F1">
        <w:rPr>
          <w:rFonts w:cstheme="minorHAnsi"/>
          <w:i/>
          <w:iCs/>
          <w:sz w:val="24"/>
          <w:szCs w:val="24"/>
        </w:rPr>
        <w:t>The brave new world of work</w:t>
      </w:r>
      <w:r w:rsidRPr="009106F1">
        <w:rPr>
          <w:rFonts w:cstheme="minorHAnsi"/>
          <w:sz w:val="24"/>
          <w:szCs w:val="24"/>
        </w:rPr>
        <w:t>. John Wiley &amp; Sons.</w:t>
      </w:r>
    </w:p>
    <w:p w14:paraId="38A91FF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ck, U., Giddens, A. and Lash, S. (1994) </w:t>
      </w:r>
      <w:r w:rsidRPr="009106F1">
        <w:rPr>
          <w:rFonts w:cstheme="minorHAnsi"/>
          <w:i/>
          <w:iCs/>
          <w:sz w:val="24"/>
          <w:szCs w:val="24"/>
        </w:rPr>
        <w:t>Reflexive modernization: Politics, tradition and aesthetics in the modern social order</w:t>
      </w:r>
      <w:r w:rsidRPr="009106F1">
        <w:rPr>
          <w:rFonts w:cstheme="minorHAnsi"/>
          <w:sz w:val="24"/>
          <w:szCs w:val="24"/>
        </w:rPr>
        <w:t>. Stanford University Press.</w:t>
      </w:r>
    </w:p>
    <w:p w14:paraId="4B3B94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rgman, M.M. and Joye, D. (2001) ‘Comparing Social Stratification Schemas: CAMSIS, CSP-CH, Goldthorpe, ISCO-88, Treiman, and Wright’, </w:t>
      </w:r>
      <w:r w:rsidRPr="009106F1">
        <w:rPr>
          <w:rFonts w:cstheme="minorHAnsi"/>
          <w:i/>
          <w:iCs/>
          <w:sz w:val="24"/>
          <w:szCs w:val="24"/>
        </w:rPr>
        <w:t>Cambridge studies in Social research</w:t>
      </w:r>
      <w:r w:rsidRPr="009106F1">
        <w:rPr>
          <w:rFonts w:cstheme="minorHAnsi"/>
          <w:sz w:val="24"/>
          <w:szCs w:val="24"/>
        </w:rPr>
        <w:t>, p. 53.</w:t>
      </w:r>
    </w:p>
    <w:p w14:paraId="47B824A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ernardi, L., Huinink, J. and Settersten, R.A. (2019) ‘The life course cube: A tool for studying lives’, </w:t>
      </w:r>
      <w:r w:rsidRPr="009106F1">
        <w:rPr>
          <w:rFonts w:cstheme="minorHAnsi"/>
          <w:i/>
          <w:iCs/>
          <w:sz w:val="24"/>
          <w:szCs w:val="24"/>
        </w:rPr>
        <w:t>Advances in Life Course Research</w:t>
      </w:r>
      <w:r w:rsidRPr="009106F1">
        <w:rPr>
          <w:rFonts w:cstheme="minorHAnsi"/>
          <w:sz w:val="24"/>
          <w:szCs w:val="24"/>
        </w:rPr>
        <w:t>, 41, p. 100258. Available at: https://doi.org/10.1016/j.alcr.2018.11.004.</w:t>
      </w:r>
    </w:p>
    <w:p w14:paraId="7E64001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lanchflower, D. and Lynch, L. (1992) </w:t>
      </w:r>
      <w:r w:rsidRPr="009106F1">
        <w:rPr>
          <w:rFonts w:cstheme="minorHAnsi"/>
          <w:i/>
          <w:iCs/>
          <w:sz w:val="24"/>
          <w:szCs w:val="24"/>
        </w:rPr>
        <w:t>Training at Work: A Comparison of U.S. and British Youths</w:t>
      </w:r>
      <w:r w:rsidRPr="009106F1">
        <w:rPr>
          <w:rFonts w:cstheme="minorHAnsi"/>
          <w:sz w:val="24"/>
          <w:szCs w:val="24"/>
        </w:rPr>
        <w:t>. w4037. Cambridge, MA: National Bureau of Economic Research, p. w4037. Available at: https://doi.org/10.3386/w4037.</w:t>
      </w:r>
    </w:p>
    <w:p w14:paraId="5D63C31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landen, J. and Macmillan, L. (2014) ‘Education and Intergenerational Mobility: Help or Hindrance?’, </w:t>
      </w:r>
      <w:r w:rsidRPr="009106F1">
        <w:rPr>
          <w:rFonts w:cstheme="minorHAnsi"/>
          <w:i/>
          <w:iCs/>
          <w:sz w:val="24"/>
          <w:szCs w:val="24"/>
        </w:rPr>
        <w:t>Centre for Analysis of Social Exclusion</w:t>
      </w:r>
      <w:r w:rsidRPr="009106F1">
        <w:rPr>
          <w:rFonts w:cstheme="minorHAnsi"/>
          <w:sz w:val="24"/>
          <w:szCs w:val="24"/>
        </w:rPr>
        <w:t xml:space="preserve"> [Preprint].</w:t>
      </w:r>
    </w:p>
    <w:p w14:paraId="573F9893"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Blundell, R. </w:t>
      </w:r>
      <w:r w:rsidRPr="009106F1">
        <w:rPr>
          <w:rFonts w:cstheme="minorHAnsi"/>
          <w:i/>
          <w:iCs/>
          <w:sz w:val="24"/>
          <w:szCs w:val="24"/>
        </w:rPr>
        <w:t>et al.</w:t>
      </w:r>
      <w:r w:rsidRPr="009106F1">
        <w:rPr>
          <w:rFonts w:cstheme="minorHAnsi"/>
          <w:sz w:val="24"/>
          <w:szCs w:val="24"/>
        </w:rPr>
        <w:t xml:space="preserve"> (2000) ‘The Returns to Higher Education in Britain: Evidence From a British Cohort’, </w:t>
      </w:r>
      <w:r w:rsidRPr="009106F1">
        <w:rPr>
          <w:rFonts w:cstheme="minorHAnsi"/>
          <w:i/>
          <w:iCs/>
          <w:sz w:val="24"/>
          <w:szCs w:val="24"/>
        </w:rPr>
        <w:t>The Economic Journal</w:t>
      </w:r>
      <w:r w:rsidRPr="009106F1">
        <w:rPr>
          <w:rFonts w:cstheme="minorHAnsi"/>
          <w:sz w:val="24"/>
          <w:szCs w:val="24"/>
        </w:rPr>
        <w:t>, 110(461), pp. F82–F99. Available at: https://doi.org/10.1111/1468-0297.00508.</w:t>
      </w:r>
    </w:p>
    <w:p w14:paraId="3DCD361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lundell, R., Dearden, L. and Sianesi, B. (2001) ‘Estimating the Returns to Education: Models, Methods and Results’, </w:t>
      </w:r>
      <w:r w:rsidRPr="009106F1">
        <w:rPr>
          <w:rFonts w:cstheme="minorHAnsi"/>
          <w:i/>
          <w:iCs/>
          <w:sz w:val="24"/>
          <w:szCs w:val="24"/>
        </w:rPr>
        <w:t>Centre for the Economics of Education</w:t>
      </w:r>
      <w:r w:rsidRPr="009106F1">
        <w:rPr>
          <w:rFonts w:cstheme="minorHAnsi"/>
          <w:sz w:val="24"/>
          <w:szCs w:val="24"/>
        </w:rPr>
        <w:t xml:space="preserve"> [Preprint].</w:t>
      </w:r>
    </w:p>
    <w:p w14:paraId="04A0DF6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ooth, A.L. and Satchell, S.E. (1994) ‘APPRENTICESHIPS AND JOB TENURE’, </w:t>
      </w:r>
      <w:r w:rsidRPr="009106F1">
        <w:rPr>
          <w:rFonts w:cstheme="minorHAnsi"/>
          <w:i/>
          <w:iCs/>
          <w:sz w:val="24"/>
          <w:szCs w:val="24"/>
        </w:rPr>
        <w:t>Oxford Economic Papers</w:t>
      </w:r>
      <w:r w:rsidRPr="009106F1">
        <w:rPr>
          <w:rFonts w:cstheme="minorHAnsi"/>
          <w:sz w:val="24"/>
          <w:szCs w:val="24"/>
        </w:rPr>
        <w:t>, 46(4), pp. 676–695. Available at: https://doi.org/10.1093/oxfordjournals.oep.a042153.</w:t>
      </w:r>
    </w:p>
    <w:p w14:paraId="2AA7647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runello, G. and Rocco, L. (2017) ‘The Labor Market Effects of Academic and Vocational Education over the Life Cycle: Evidence Based on a British Cohort’, </w:t>
      </w:r>
      <w:r w:rsidRPr="009106F1">
        <w:rPr>
          <w:rFonts w:cstheme="minorHAnsi"/>
          <w:i/>
          <w:iCs/>
          <w:sz w:val="24"/>
          <w:szCs w:val="24"/>
        </w:rPr>
        <w:t>Journal of Human Capital</w:t>
      </w:r>
      <w:r w:rsidRPr="009106F1">
        <w:rPr>
          <w:rFonts w:cstheme="minorHAnsi"/>
          <w:sz w:val="24"/>
          <w:szCs w:val="24"/>
        </w:rPr>
        <w:t>, 11(1), pp. 106–166. Available at: https://doi.org/10.1086/690234.</w:t>
      </w:r>
    </w:p>
    <w:p w14:paraId="72C5C7E0"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ukodi, E. </w:t>
      </w:r>
      <w:r w:rsidRPr="009106F1">
        <w:rPr>
          <w:rFonts w:cstheme="minorHAnsi"/>
          <w:i/>
          <w:iCs/>
          <w:sz w:val="24"/>
          <w:szCs w:val="24"/>
        </w:rPr>
        <w:t>et al.</w:t>
      </w:r>
      <w:r w:rsidRPr="009106F1">
        <w:rPr>
          <w:rFonts w:cstheme="minorHAnsi"/>
          <w:sz w:val="24"/>
          <w:szCs w:val="24"/>
        </w:rPr>
        <w:t xml:space="preserve"> (2017) ‘Why have relative rates of class mobility become more equal among women in Britain?: Rates of class mobility’, </w:t>
      </w:r>
      <w:r w:rsidRPr="009106F1">
        <w:rPr>
          <w:rFonts w:cstheme="minorHAnsi"/>
          <w:i/>
          <w:iCs/>
          <w:sz w:val="24"/>
          <w:szCs w:val="24"/>
        </w:rPr>
        <w:t>The British Journal of Sociology</w:t>
      </w:r>
      <w:r w:rsidRPr="009106F1">
        <w:rPr>
          <w:rFonts w:cstheme="minorHAnsi"/>
          <w:sz w:val="24"/>
          <w:szCs w:val="24"/>
        </w:rPr>
        <w:t>, 68(3), pp. 512–532. Available at: https://doi.org/10.1111/1468-4446.12274.</w:t>
      </w:r>
    </w:p>
    <w:p w14:paraId="2891C1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ukodi, E., Goldthorpe, J.H. and Kuha, J. (2017) ‘The pattern of social fluidity within the British class structure: a topological model’, </w:t>
      </w:r>
      <w:r w:rsidRPr="009106F1">
        <w:rPr>
          <w:rFonts w:cstheme="minorHAnsi"/>
          <w:i/>
          <w:iCs/>
          <w:sz w:val="24"/>
          <w:szCs w:val="24"/>
        </w:rPr>
        <w:t>Journal of the Royal Statistical Society: Series A (Statistics in Society)</w:t>
      </w:r>
      <w:r w:rsidRPr="009106F1">
        <w:rPr>
          <w:rFonts w:cstheme="minorHAnsi"/>
          <w:sz w:val="24"/>
          <w:szCs w:val="24"/>
        </w:rPr>
        <w:t>, 180(3), pp. 841–862. Available at: https://doi.org/10.1111/rssa.12234.</w:t>
      </w:r>
    </w:p>
    <w:p w14:paraId="7AB47A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1998a) ‘Britain’s birth cohort studies: their use in the study of children’, </w:t>
      </w:r>
      <w:r w:rsidRPr="009106F1">
        <w:rPr>
          <w:rFonts w:cstheme="minorHAnsi"/>
          <w:i/>
          <w:iCs/>
          <w:sz w:val="24"/>
          <w:szCs w:val="24"/>
        </w:rPr>
        <w:t>Children &amp; Society</w:t>
      </w:r>
      <w:r w:rsidRPr="009106F1">
        <w:rPr>
          <w:rFonts w:cstheme="minorHAnsi"/>
          <w:sz w:val="24"/>
          <w:szCs w:val="24"/>
        </w:rPr>
        <w:t>, 12(5), pp. 390–395. Available at: https://doi.org/10.1111/j.1099-0860.1998.tb00095.x.</w:t>
      </w:r>
    </w:p>
    <w:p w14:paraId="78C7DAC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1998b) ‘Education and Family Components of Identity in the Transition from School to Work’, </w:t>
      </w:r>
      <w:r w:rsidRPr="009106F1">
        <w:rPr>
          <w:rFonts w:cstheme="minorHAnsi"/>
          <w:i/>
          <w:iCs/>
          <w:sz w:val="24"/>
          <w:szCs w:val="24"/>
        </w:rPr>
        <w:t>International Journal of Behavioral Development</w:t>
      </w:r>
      <w:r w:rsidRPr="009106F1">
        <w:rPr>
          <w:rFonts w:cstheme="minorHAnsi"/>
          <w:sz w:val="24"/>
          <w:szCs w:val="24"/>
        </w:rPr>
        <w:t>, 22(1), pp. 29–53. Available at: https://doi.org/10.1080/016502598384504.</w:t>
      </w:r>
    </w:p>
    <w:p w14:paraId="2620710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2005) ‘Rethinking the Youth Phase of the Life-course: The Case for Emerging Adulthood?’, </w:t>
      </w:r>
      <w:r w:rsidRPr="009106F1">
        <w:rPr>
          <w:rFonts w:cstheme="minorHAnsi"/>
          <w:i/>
          <w:iCs/>
          <w:sz w:val="24"/>
          <w:szCs w:val="24"/>
        </w:rPr>
        <w:t>Journal of Youth Studies</w:t>
      </w:r>
      <w:r w:rsidRPr="009106F1">
        <w:rPr>
          <w:rFonts w:cstheme="minorHAnsi"/>
          <w:sz w:val="24"/>
          <w:szCs w:val="24"/>
        </w:rPr>
        <w:t>, 8(4), pp. 367–384. Available at: https://doi.org/10.1080/13676260500431628.</w:t>
      </w:r>
    </w:p>
    <w:p w14:paraId="459D4C6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2012) ‘Policy Reflections Guided by Longitudinal Study, Youth Training, Social Exclusion, and More Recently Neet’, </w:t>
      </w:r>
      <w:r w:rsidRPr="009106F1">
        <w:rPr>
          <w:rFonts w:cstheme="minorHAnsi"/>
          <w:i/>
          <w:iCs/>
          <w:sz w:val="24"/>
          <w:szCs w:val="24"/>
        </w:rPr>
        <w:t>British Journal of Educational Studies</w:t>
      </w:r>
      <w:r w:rsidRPr="009106F1">
        <w:rPr>
          <w:rFonts w:cstheme="minorHAnsi"/>
          <w:sz w:val="24"/>
          <w:szCs w:val="24"/>
        </w:rPr>
        <w:t>, 60(1), pp. 39–52. Available at: https://doi.org/10.1080/00071005.2011.650943.</w:t>
      </w:r>
    </w:p>
    <w:p w14:paraId="3E88AEA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and Joshi, H. (2002) ‘Equality and Opportunity in Education: Evidence from the 1958 and 1970 birth cohort studies’, </w:t>
      </w:r>
      <w:r w:rsidRPr="009106F1">
        <w:rPr>
          <w:rFonts w:cstheme="minorHAnsi"/>
          <w:i/>
          <w:iCs/>
          <w:sz w:val="24"/>
          <w:szCs w:val="24"/>
        </w:rPr>
        <w:t>Oxford Review of Education</w:t>
      </w:r>
      <w:r w:rsidRPr="009106F1">
        <w:rPr>
          <w:rFonts w:cstheme="minorHAnsi"/>
          <w:sz w:val="24"/>
          <w:szCs w:val="24"/>
        </w:rPr>
        <w:t>, 28(4), pp. 405–425. Available at: https://doi.org/10.1080/0305498022000013599.</w:t>
      </w:r>
    </w:p>
    <w:p w14:paraId="1CA064E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and Joshi, H. (2007) ‘BUILDING THE EVIDENCE BASE FROM LONGITUDINAL DATA: The aims, content and achievements of the British birth cohort studies’, </w:t>
      </w:r>
      <w:r w:rsidRPr="009106F1">
        <w:rPr>
          <w:rFonts w:cstheme="minorHAnsi"/>
          <w:i/>
          <w:iCs/>
          <w:sz w:val="24"/>
          <w:szCs w:val="24"/>
        </w:rPr>
        <w:t>Innovation: The European Journal of Social Science Research</w:t>
      </w:r>
      <w:r w:rsidRPr="009106F1">
        <w:rPr>
          <w:rFonts w:cstheme="minorHAnsi"/>
          <w:sz w:val="24"/>
          <w:szCs w:val="24"/>
        </w:rPr>
        <w:t>, 20(2), pp. 159–179. Available at: https://doi.org/10.1080/13511610701502255.</w:t>
      </w:r>
    </w:p>
    <w:p w14:paraId="504CBD66"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Bynner, J. and Parsons, S. (2000) ‘Marginalization and Value Shifts under the Changing Economic Circumstances Surrounding the Transition to Work: A Comparison of Cohorts Born in 1958 and 1970’, </w:t>
      </w:r>
      <w:r w:rsidRPr="009106F1">
        <w:rPr>
          <w:rFonts w:cstheme="minorHAnsi"/>
          <w:i/>
          <w:iCs/>
          <w:sz w:val="24"/>
          <w:szCs w:val="24"/>
        </w:rPr>
        <w:t>Journal of Youth Studies</w:t>
      </w:r>
      <w:r w:rsidRPr="009106F1">
        <w:rPr>
          <w:rFonts w:cstheme="minorHAnsi"/>
          <w:sz w:val="24"/>
          <w:szCs w:val="24"/>
        </w:rPr>
        <w:t>, 3(3), pp. 237–249. Available at: https://doi.org/10.1080/713684379.</w:t>
      </w:r>
    </w:p>
    <w:p w14:paraId="2B0AE21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Bynner, J., Wiggins, R. and Parsons, S. (1996) ‘AN EXPLORATORY COMPARATIVE ANALYSIS OF DATA COLLECTED IN THE 1958 AND 1970 BRITISH BIRTH COHORT STUDIES’:, </w:t>
      </w:r>
      <w:r w:rsidRPr="009106F1">
        <w:rPr>
          <w:rFonts w:cstheme="minorHAnsi"/>
          <w:i/>
          <w:iCs/>
          <w:sz w:val="24"/>
          <w:szCs w:val="24"/>
        </w:rPr>
        <w:t>Conference of the International Sociological Association</w:t>
      </w:r>
      <w:r w:rsidRPr="009106F1">
        <w:rPr>
          <w:rFonts w:cstheme="minorHAnsi"/>
          <w:sz w:val="24"/>
          <w:szCs w:val="24"/>
        </w:rPr>
        <w:t xml:space="preserve"> [Preprint].</w:t>
      </w:r>
    </w:p>
    <w:p w14:paraId="5B8FBB9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arpenter, J.R. and Kenward, M. (2012) </w:t>
      </w:r>
      <w:r w:rsidRPr="009106F1">
        <w:rPr>
          <w:rFonts w:cstheme="minorHAnsi"/>
          <w:i/>
          <w:iCs/>
          <w:sz w:val="24"/>
          <w:szCs w:val="24"/>
        </w:rPr>
        <w:t>Multiple imputation and its application</w:t>
      </w:r>
      <w:r w:rsidRPr="009106F1">
        <w:rPr>
          <w:rFonts w:cstheme="minorHAnsi"/>
          <w:sz w:val="24"/>
          <w:szCs w:val="24"/>
        </w:rPr>
        <w:t>. John Wiley &amp; Sons.</w:t>
      </w:r>
    </w:p>
    <w:p w14:paraId="341C2450"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ebulla, A. and Tomaszewski, W. (2013) ‘The demise of certainty: shifts in aspirations and achievement at the turn of the century’, </w:t>
      </w:r>
      <w:r w:rsidRPr="009106F1">
        <w:rPr>
          <w:rFonts w:cstheme="minorHAnsi"/>
          <w:i/>
          <w:iCs/>
          <w:sz w:val="24"/>
          <w:szCs w:val="24"/>
        </w:rPr>
        <w:t>International Journal of Adolescence and Youth</w:t>
      </w:r>
      <w:r w:rsidRPr="009106F1">
        <w:rPr>
          <w:rFonts w:cstheme="minorHAnsi"/>
          <w:sz w:val="24"/>
          <w:szCs w:val="24"/>
        </w:rPr>
        <w:t>, 18(3), pp. 141–157. Available at: https://doi.org/10.1080/02673843.2013.767743.</w:t>
      </w:r>
    </w:p>
    <w:p w14:paraId="36A9DB18" w14:textId="77777777" w:rsidR="003A1A68" w:rsidRPr="009106F1" w:rsidRDefault="003A1A68" w:rsidP="003A1A68">
      <w:pPr>
        <w:pStyle w:val="Bibliography"/>
        <w:rPr>
          <w:rFonts w:cstheme="minorHAnsi"/>
          <w:sz w:val="24"/>
          <w:szCs w:val="24"/>
        </w:rPr>
      </w:pPr>
      <w:r w:rsidRPr="009106F1">
        <w:rPr>
          <w:rFonts w:cstheme="minorHAnsi"/>
          <w:sz w:val="24"/>
          <w:szCs w:val="24"/>
        </w:rPr>
        <w:t>Chevalier, A. and Lanot, G. (2001) ‘The Relative Effect of Family and Financial Characteristics on Educational Achievement’, p. 32.</w:t>
      </w:r>
    </w:p>
    <w:p w14:paraId="2D46EC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lon, G. (2001) </w:t>
      </w:r>
      <w:r w:rsidRPr="009106F1">
        <w:rPr>
          <w:rFonts w:cstheme="minorHAnsi"/>
          <w:i/>
          <w:iCs/>
          <w:sz w:val="24"/>
          <w:szCs w:val="24"/>
        </w:rPr>
        <w:t>The differential in earnings premia between academically and vocationally trained males in the United Kingdom</w:t>
      </w:r>
      <w:r w:rsidRPr="009106F1">
        <w:rPr>
          <w:rFonts w:cstheme="minorHAnsi"/>
          <w:sz w:val="24"/>
          <w:szCs w:val="24"/>
        </w:rPr>
        <w:t>. London: Centre for the Economics of Education.</w:t>
      </w:r>
    </w:p>
    <w:p w14:paraId="14FA405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nelly, R., Gayle, V. and Lambert, P.S. (2016) ‘A review of educational attainment measures for social survey research’, </w:t>
      </w:r>
      <w:r w:rsidRPr="009106F1">
        <w:rPr>
          <w:rFonts w:cstheme="minorHAnsi"/>
          <w:i/>
          <w:iCs/>
          <w:sz w:val="24"/>
          <w:szCs w:val="24"/>
        </w:rPr>
        <w:t>Methodological Innovations</w:t>
      </w:r>
      <w:r w:rsidRPr="009106F1">
        <w:rPr>
          <w:rFonts w:cstheme="minorHAnsi"/>
          <w:sz w:val="24"/>
          <w:szCs w:val="24"/>
        </w:rPr>
        <w:t>, 9. Available at: https://doi.org/10.1177/2059799116638001.</w:t>
      </w:r>
    </w:p>
    <w:p w14:paraId="5F822F5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nolly, S. and Gregory, M. (2010) ‘Dual tracks: part-time work in life-cycle employment for British women’, </w:t>
      </w:r>
      <w:r w:rsidRPr="009106F1">
        <w:rPr>
          <w:rFonts w:cstheme="minorHAnsi"/>
          <w:i/>
          <w:iCs/>
          <w:sz w:val="24"/>
          <w:szCs w:val="24"/>
        </w:rPr>
        <w:t>Journal of Population Economics</w:t>
      </w:r>
      <w:r w:rsidRPr="009106F1">
        <w:rPr>
          <w:rFonts w:cstheme="minorHAnsi"/>
          <w:sz w:val="24"/>
          <w:szCs w:val="24"/>
        </w:rPr>
        <w:t>, 23(3), pp. 907–931. Available at: https://doi.org/10.1007/s00148-009-0249-4.</w:t>
      </w:r>
    </w:p>
    <w:p w14:paraId="205E836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Connolly, S., Micklewright, J. and Nickell, S. (1992) ‘THE OCCUPATIONAL SUCCESS OF YOUNG MEN WHO LEFT SCHOOL AT SIXTEEN *’, </w:t>
      </w:r>
      <w:r w:rsidRPr="009106F1">
        <w:rPr>
          <w:rFonts w:cstheme="minorHAnsi"/>
          <w:i/>
          <w:iCs/>
          <w:sz w:val="24"/>
          <w:szCs w:val="24"/>
        </w:rPr>
        <w:t>Oxford Economic Papers</w:t>
      </w:r>
      <w:r w:rsidRPr="009106F1">
        <w:rPr>
          <w:rFonts w:cstheme="minorHAnsi"/>
          <w:sz w:val="24"/>
          <w:szCs w:val="24"/>
        </w:rPr>
        <w:t>, 44(3), pp. 460–479. Available at: https://doi.org/10.1093/oxfordjournals.oep.a042058.</w:t>
      </w:r>
    </w:p>
    <w:p w14:paraId="64E4EB9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vine, F. (2017) ‘The “new structuralism”: class politics and class analysis’, in </w:t>
      </w:r>
      <w:r w:rsidRPr="009106F1">
        <w:rPr>
          <w:rFonts w:cstheme="minorHAnsi"/>
          <w:i/>
          <w:iCs/>
          <w:sz w:val="24"/>
          <w:szCs w:val="24"/>
        </w:rPr>
        <w:t>Social Class and Marxism</w:t>
      </w:r>
      <w:r w:rsidRPr="009106F1">
        <w:rPr>
          <w:rFonts w:cstheme="minorHAnsi"/>
          <w:sz w:val="24"/>
          <w:szCs w:val="24"/>
        </w:rPr>
        <w:t>. Taylor &amp; Francis.</w:t>
      </w:r>
    </w:p>
    <w:p w14:paraId="3D2F483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x, S. </w:t>
      </w:r>
      <w:r w:rsidRPr="009106F1">
        <w:rPr>
          <w:rFonts w:cstheme="minorHAnsi"/>
          <w:i/>
          <w:iCs/>
          <w:sz w:val="24"/>
          <w:szCs w:val="24"/>
        </w:rPr>
        <w:t>et al.</w:t>
      </w:r>
      <w:r w:rsidRPr="009106F1">
        <w:rPr>
          <w:rFonts w:cstheme="minorHAnsi"/>
          <w:sz w:val="24"/>
          <w:szCs w:val="24"/>
        </w:rPr>
        <w:t xml:space="preserve"> (1998) ‘Women’s Employment Transitions Around Childbearing’, </w:t>
      </w:r>
      <w:r w:rsidRPr="009106F1">
        <w:rPr>
          <w:rFonts w:cstheme="minorHAnsi"/>
          <w:i/>
          <w:iCs/>
          <w:sz w:val="24"/>
          <w:szCs w:val="24"/>
        </w:rPr>
        <w:t>Oxford Bulletin of Economics and Statistics</w:t>
      </w:r>
      <w:r w:rsidRPr="009106F1">
        <w:rPr>
          <w:rFonts w:cstheme="minorHAnsi"/>
          <w:sz w:val="24"/>
          <w:szCs w:val="24"/>
        </w:rPr>
        <w:t>, 60(1), pp. 79–98. Available at: https://doi.org/10.1111/1468-0084.00087.</w:t>
      </w:r>
    </w:p>
    <w:p w14:paraId="59F2349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x, S. and Bukodi, E. (2012) ‘The Effects of Part-Time Work on Women’s Occupational Mobility in Britain: Evidence from the 1958 Birth Cohort Study’, </w:t>
      </w:r>
      <w:r w:rsidRPr="009106F1">
        <w:rPr>
          <w:rFonts w:cstheme="minorHAnsi"/>
          <w:i/>
          <w:iCs/>
          <w:sz w:val="24"/>
          <w:szCs w:val="24"/>
        </w:rPr>
        <w:t>National Institute Economic Review</w:t>
      </w:r>
      <w:r w:rsidRPr="009106F1">
        <w:rPr>
          <w:rFonts w:cstheme="minorHAnsi"/>
          <w:sz w:val="24"/>
          <w:szCs w:val="24"/>
        </w:rPr>
        <w:t>, 222, pp. R20–R37. Available at: https://doi.org/10.1177/002795011222200103.</w:t>
      </w:r>
    </w:p>
    <w:p w14:paraId="3BD8005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ex, S., Ward, K. and Joshi, H. (2008) ‘Gender differences in occupational wage mobility in the 1958 cohort’, </w:t>
      </w:r>
      <w:r w:rsidRPr="009106F1">
        <w:rPr>
          <w:rFonts w:cstheme="minorHAnsi"/>
          <w:i/>
          <w:iCs/>
          <w:sz w:val="24"/>
          <w:szCs w:val="24"/>
        </w:rPr>
        <w:t>Work, Employment and Society</w:t>
      </w:r>
      <w:r w:rsidRPr="009106F1">
        <w:rPr>
          <w:rFonts w:cstheme="minorHAnsi"/>
          <w:sz w:val="24"/>
          <w:szCs w:val="24"/>
        </w:rPr>
        <w:t>, 22(2), pp. 263–280. Available at: https://doi.org/10.1177/0950017008089104.</w:t>
      </w:r>
    </w:p>
    <w:p w14:paraId="6892A728"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Di Salvo, P. and Ermisch, J. (1997) ‘Analysis of the Dynamics of Housing Tenure Choice in Britain’, </w:t>
      </w:r>
      <w:r w:rsidRPr="009106F1">
        <w:rPr>
          <w:rFonts w:cstheme="minorHAnsi"/>
          <w:i/>
          <w:iCs/>
          <w:sz w:val="24"/>
          <w:szCs w:val="24"/>
        </w:rPr>
        <w:t>Journal of Urban Economics</w:t>
      </w:r>
      <w:r w:rsidRPr="009106F1">
        <w:rPr>
          <w:rFonts w:cstheme="minorHAnsi"/>
          <w:sz w:val="24"/>
          <w:szCs w:val="24"/>
        </w:rPr>
        <w:t>, 42(1), pp. 1–17. Available at: https://doi.org/10.1006/juec.1996.2009.</w:t>
      </w:r>
    </w:p>
    <w:p w14:paraId="5D238C49" w14:textId="77777777" w:rsidR="003A1A68" w:rsidRPr="009106F1" w:rsidRDefault="003A1A68" w:rsidP="003A1A68">
      <w:pPr>
        <w:pStyle w:val="Bibliography"/>
        <w:rPr>
          <w:rFonts w:cstheme="minorHAnsi"/>
          <w:sz w:val="24"/>
          <w:szCs w:val="24"/>
        </w:rPr>
      </w:pPr>
      <w:r w:rsidRPr="009106F1">
        <w:rPr>
          <w:rFonts w:cstheme="minorHAnsi"/>
          <w:sz w:val="24"/>
          <w:szCs w:val="24"/>
        </w:rPr>
        <w:t>Diewald, M. and Mayer, K.U. (2008) ‘The sociology of the life course and life span psychology: integrated paradigm or complementing pathways?’, p. 24.</w:t>
      </w:r>
    </w:p>
    <w:p w14:paraId="37C9B5C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olton, P., Joshi, H. and Makepeace, G. (2002) ‘Unpacking Unequal Pay Between Men and Women Across Cohort and Lifecycle’, </w:t>
      </w:r>
      <w:r w:rsidRPr="009106F1">
        <w:rPr>
          <w:rFonts w:cstheme="minorHAnsi"/>
          <w:i/>
          <w:iCs/>
          <w:sz w:val="24"/>
          <w:szCs w:val="24"/>
        </w:rPr>
        <w:t>CLS Cohort Studies</w:t>
      </w:r>
      <w:r w:rsidRPr="009106F1">
        <w:rPr>
          <w:rFonts w:cstheme="minorHAnsi"/>
          <w:sz w:val="24"/>
          <w:szCs w:val="24"/>
        </w:rPr>
        <w:t xml:space="preserve"> [Preprint].</w:t>
      </w:r>
    </w:p>
    <w:p w14:paraId="50500E7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olton, P., Makepeace, G. and Marcenaro‐Gutierrez, O.D. (2005) ‘Career progression: Getting‐on, getting‐by and going nowhere’, </w:t>
      </w:r>
      <w:r w:rsidRPr="009106F1">
        <w:rPr>
          <w:rFonts w:cstheme="minorHAnsi"/>
          <w:i/>
          <w:iCs/>
          <w:sz w:val="24"/>
          <w:szCs w:val="24"/>
        </w:rPr>
        <w:t>Education Economics</w:t>
      </w:r>
      <w:r w:rsidRPr="009106F1">
        <w:rPr>
          <w:rFonts w:cstheme="minorHAnsi"/>
          <w:sz w:val="24"/>
          <w:szCs w:val="24"/>
        </w:rPr>
        <w:t>, 13(2), pp. 237–255. Available at: https://doi.org/10.1080/09645290500031447.</w:t>
      </w:r>
    </w:p>
    <w:p w14:paraId="2A474C96" w14:textId="77777777" w:rsidR="003A1A68" w:rsidRPr="009106F1" w:rsidRDefault="003A1A68" w:rsidP="003A1A68">
      <w:pPr>
        <w:pStyle w:val="Bibliography"/>
        <w:rPr>
          <w:rFonts w:cstheme="minorHAnsi"/>
          <w:sz w:val="24"/>
          <w:szCs w:val="24"/>
        </w:rPr>
      </w:pPr>
      <w:r w:rsidRPr="009106F1">
        <w:rPr>
          <w:rFonts w:cstheme="minorHAnsi"/>
          <w:sz w:val="24"/>
          <w:szCs w:val="24"/>
        </w:rPr>
        <w:t>Dorsett, R. and Lucchino, P. (2013) ‘Visualising the school-to-work transition: an analysis using optimal matching’.</w:t>
      </w:r>
    </w:p>
    <w:p w14:paraId="0C51E52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ckworth, K. and Schoon, I. (2012) ‘Beating the Odds: Exploring the Impact of Social Risk on Young People’s School-to-Work Transitions during Recession in the UK’, </w:t>
      </w:r>
      <w:r w:rsidRPr="009106F1">
        <w:rPr>
          <w:rFonts w:cstheme="minorHAnsi"/>
          <w:i/>
          <w:iCs/>
          <w:sz w:val="24"/>
          <w:szCs w:val="24"/>
        </w:rPr>
        <w:t>National Institute Economic Review</w:t>
      </w:r>
      <w:r w:rsidRPr="009106F1">
        <w:rPr>
          <w:rFonts w:cstheme="minorHAnsi"/>
          <w:sz w:val="24"/>
          <w:szCs w:val="24"/>
        </w:rPr>
        <w:t>, 222, pp. R38–R51. Available at: https://doi.org/10.1177/002795011222200104.</w:t>
      </w:r>
    </w:p>
    <w:p w14:paraId="3CD171D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stmann, C. </w:t>
      </w:r>
      <w:r w:rsidRPr="009106F1">
        <w:rPr>
          <w:rFonts w:cstheme="minorHAnsi"/>
          <w:i/>
          <w:iCs/>
          <w:sz w:val="24"/>
          <w:szCs w:val="24"/>
        </w:rPr>
        <w:t>et al.</w:t>
      </w:r>
      <w:r w:rsidRPr="009106F1">
        <w:rPr>
          <w:rFonts w:cstheme="minorHAnsi"/>
          <w:sz w:val="24"/>
          <w:szCs w:val="24"/>
        </w:rPr>
        <w:t xml:space="preserve"> (1996) ‘Earning and Learning: Educational Policy and the Growth of Part-Time Wurk by Full-Time Pupils’, </w:t>
      </w:r>
      <w:r w:rsidRPr="009106F1">
        <w:rPr>
          <w:rFonts w:cstheme="minorHAnsi"/>
          <w:i/>
          <w:iCs/>
          <w:sz w:val="24"/>
          <w:szCs w:val="24"/>
        </w:rPr>
        <w:t>The journal of applied public economics</w:t>
      </w:r>
      <w:r w:rsidRPr="009106F1">
        <w:rPr>
          <w:rFonts w:cstheme="minorHAnsi"/>
          <w:sz w:val="24"/>
          <w:szCs w:val="24"/>
        </w:rPr>
        <w:t xml:space="preserve"> [Preprint].</w:t>
      </w:r>
    </w:p>
    <w:p w14:paraId="4A085EE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stmann, C., Rajah, N. and Smith, S. (1997) ‘Teenage truancy, part-time working and wages’, </w:t>
      </w:r>
      <w:r w:rsidRPr="009106F1">
        <w:rPr>
          <w:rFonts w:cstheme="minorHAnsi"/>
          <w:i/>
          <w:iCs/>
          <w:sz w:val="24"/>
          <w:szCs w:val="24"/>
        </w:rPr>
        <w:t>Journal of Population Economics</w:t>
      </w:r>
      <w:r w:rsidRPr="009106F1">
        <w:rPr>
          <w:rFonts w:cstheme="minorHAnsi"/>
          <w:sz w:val="24"/>
          <w:szCs w:val="24"/>
        </w:rPr>
        <w:t xml:space="preserve"> [Preprint].</w:t>
      </w:r>
    </w:p>
    <w:p w14:paraId="3E2DA70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Duta, A., Iannelli, C. and Breen, R. (2021) ‘Social inequalities in attaining higher education in Scotland: New evidence from sibling data’, </w:t>
      </w:r>
      <w:r w:rsidRPr="009106F1">
        <w:rPr>
          <w:rFonts w:cstheme="minorHAnsi"/>
          <w:i/>
          <w:iCs/>
          <w:sz w:val="24"/>
          <w:szCs w:val="24"/>
        </w:rPr>
        <w:t>British Educational Research Journal</w:t>
      </w:r>
      <w:r w:rsidRPr="009106F1">
        <w:rPr>
          <w:rFonts w:cstheme="minorHAnsi"/>
          <w:sz w:val="24"/>
          <w:szCs w:val="24"/>
        </w:rPr>
        <w:t>, 47(5), pp. 1281–1302. Available at: https://doi.org/10.1002/berj.3725.</w:t>
      </w:r>
    </w:p>
    <w:p w14:paraId="786E5D1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Elder, G., Johnson, M. and Crosnoe, R. (2003) ‘The emergence and development of life course theory’, in </w:t>
      </w:r>
      <w:r w:rsidRPr="009106F1">
        <w:rPr>
          <w:rFonts w:cstheme="minorHAnsi"/>
          <w:i/>
          <w:iCs/>
          <w:sz w:val="24"/>
          <w:szCs w:val="24"/>
        </w:rPr>
        <w:t>Handbook of the Lifecourse</w:t>
      </w:r>
      <w:r w:rsidRPr="009106F1">
        <w:rPr>
          <w:rFonts w:cstheme="minorHAnsi"/>
          <w:sz w:val="24"/>
          <w:szCs w:val="24"/>
        </w:rPr>
        <w:t>. Springer.</w:t>
      </w:r>
    </w:p>
    <w:p w14:paraId="3CF6EEA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Elder, G.H. (1994) ‘Time, Human Agency, and Social Change: Perspectives on the Life Course’, </w:t>
      </w:r>
      <w:r w:rsidRPr="009106F1">
        <w:rPr>
          <w:rFonts w:cstheme="minorHAnsi"/>
          <w:i/>
          <w:iCs/>
          <w:sz w:val="24"/>
          <w:szCs w:val="24"/>
        </w:rPr>
        <w:t>Social Psychology Quarterly</w:t>
      </w:r>
      <w:r w:rsidRPr="009106F1">
        <w:rPr>
          <w:rFonts w:cstheme="minorHAnsi"/>
          <w:sz w:val="24"/>
          <w:szCs w:val="24"/>
        </w:rPr>
        <w:t>, 57(1), p. 4. Available at: https://doi.org/10.2307/2786971.</w:t>
      </w:r>
    </w:p>
    <w:p w14:paraId="682DB99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Evans, K. (2007) ‘Concepts of bounded agency in education, work, and the personal lives of young adults’, </w:t>
      </w:r>
      <w:r w:rsidRPr="009106F1">
        <w:rPr>
          <w:rFonts w:cstheme="minorHAnsi"/>
          <w:i/>
          <w:iCs/>
          <w:sz w:val="24"/>
          <w:szCs w:val="24"/>
        </w:rPr>
        <w:t>International Journal of Psychology</w:t>
      </w:r>
      <w:r w:rsidRPr="009106F1">
        <w:rPr>
          <w:rFonts w:cstheme="minorHAnsi"/>
          <w:sz w:val="24"/>
          <w:szCs w:val="24"/>
        </w:rPr>
        <w:t>, 42(2), pp. 85–93. Available at: https://doi.org/10.1080/00207590600991237.</w:t>
      </w:r>
    </w:p>
    <w:p w14:paraId="3D3659B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arrall, S., Gray, E. and Mike Jones, P. (2020) ‘The Role of Radical Economic Restructuring in Truancy from School and Engagement in Crime’, </w:t>
      </w:r>
      <w:r w:rsidRPr="009106F1">
        <w:rPr>
          <w:rFonts w:cstheme="minorHAnsi"/>
          <w:i/>
          <w:iCs/>
          <w:sz w:val="24"/>
          <w:szCs w:val="24"/>
        </w:rPr>
        <w:t>The British Journal of Criminology</w:t>
      </w:r>
      <w:r w:rsidRPr="009106F1">
        <w:rPr>
          <w:rFonts w:cstheme="minorHAnsi"/>
          <w:sz w:val="24"/>
          <w:szCs w:val="24"/>
        </w:rPr>
        <w:t>, 60(1), pp. 118–140. Available at: https://doi.org/10.1093/bjc/azz040.</w:t>
      </w:r>
    </w:p>
    <w:p w14:paraId="691C4BE5"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Feinstein, L., Duckworth, K. and Sabates, R. (2004) </w:t>
      </w:r>
      <w:r w:rsidRPr="009106F1">
        <w:rPr>
          <w:rFonts w:cstheme="minorHAnsi"/>
          <w:i/>
          <w:iCs/>
          <w:sz w:val="24"/>
          <w:szCs w:val="24"/>
        </w:rPr>
        <w:t>A model of the inter-generational transmission of educational success</w:t>
      </w:r>
      <w:r w:rsidRPr="009106F1">
        <w:rPr>
          <w:rFonts w:cstheme="minorHAnsi"/>
          <w:sz w:val="24"/>
          <w:szCs w:val="24"/>
        </w:rPr>
        <w:t>. London: Centre for Research on the Wider Benefits of Learning, Institute of Education.</w:t>
      </w:r>
    </w:p>
    <w:p w14:paraId="7D98738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eld, F. (2010) </w:t>
      </w:r>
      <w:r w:rsidRPr="009106F1">
        <w:rPr>
          <w:rFonts w:cstheme="minorHAnsi"/>
          <w:i/>
          <w:iCs/>
          <w:sz w:val="24"/>
          <w:szCs w:val="24"/>
        </w:rPr>
        <w:t>The Foundation Years: preventing poor children becoming poor adults, The report of the Independent Review on Poverty and Life Chances</w:t>
      </w:r>
      <w:r w:rsidRPr="009106F1">
        <w:rPr>
          <w:rFonts w:cstheme="minorHAnsi"/>
          <w:sz w:val="24"/>
          <w:szCs w:val="24"/>
        </w:rPr>
        <w:t>. The report of the Independent Review on Poverty and Life Chances.</w:t>
      </w:r>
    </w:p>
    <w:p w14:paraId="5C95962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eld, J.A. (2011) ‘Researching the benefits of learning: the persuasive power of longitudinal studies’, </w:t>
      </w:r>
      <w:r w:rsidRPr="009106F1">
        <w:rPr>
          <w:rFonts w:cstheme="minorHAnsi"/>
          <w:i/>
          <w:iCs/>
          <w:sz w:val="24"/>
          <w:szCs w:val="24"/>
        </w:rPr>
        <w:t>London Review of Education</w:t>
      </w:r>
      <w:r w:rsidRPr="009106F1">
        <w:rPr>
          <w:rFonts w:cstheme="minorHAnsi"/>
          <w:sz w:val="24"/>
          <w:szCs w:val="24"/>
        </w:rPr>
        <w:t xml:space="preserve"> [Preprint]. Available at: https://doi.org/10.1080/14748460.2011.616320.</w:t>
      </w:r>
    </w:p>
    <w:p w14:paraId="71AE3D5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rth, D. (2000) ‘QV Calculator : Quasi-variances in Xlisp-Stat and on the Web’, </w:t>
      </w:r>
      <w:r w:rsidRPr="009106F1">
        <w:rPr>
          <w:rFonts w:cstheme="minorHAnsi"/>
          <w:i/>
          <w:iCs/>
          <w:sz w:val="24"/>
          <w:szCs w:val="24"/>
        </w:rPr>
        <w:t>Journal of Statistical Software</w:t>
      </w:r>
      <w:r w:rsidRPr="009106F1">
        <w:rPr>
          <w:rFonts w:cstheme="minorHAnsi"/>
          <w:sz w:val="24"/>
          <w:szCs w:val="24"/>
        </w:rPr>
        <w:t xml:space="preserve"> [Preprint].</w:t>
      </w:r>
    </w:p>
    <w:p w14:paraId="4474376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irth, D. (2003) ‘Overcoming the Reference Category Problem in the Presentation of Statistical Models’, </w:t>
      </w:r>
      <w:r w:rsidRPr="009106F1">
        <w:rPr>
          <w:rFonts w:cstheme="minorHAnsi"/>
          <w:i/>
          <w:iCs/>
          <w:sz w:val="24"/>
          <w:szCs w:val="24"/>
        </w:rPr>
        <w:t>Sociological Methodology</w:t>
      </w:r>
      <w:r w:rsidRPr="009106F1">
        <w:rPr>
          <w:rFonts w:cstheme="minorHAnsi"/>
          <w:sz w:val="24"/>
          <w:szCs w:val="24"/>
        </w:rPr>
        <w:t>, 33(1), pp. 1–18. Available at: https://doi.org/10.1111/j.0081-1750.2003.t01-1-00125.x.</w:t>
      </w:r>
    </w:p>
    <w:p w14:paraId="397D58F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urnham, A. and Cheng, H. (2013) ‘Factors influencing adult earnings: Findings from a nationally representative sample’, </w:t>
      </w:r>
      <w:r w:rsidRPr="009106F1">
        <w:rPr>
          <w:rFonts w:cstheme="minorHAnsi"/>
          <w:i/>
          <w:iCs/>
          <w:sz w:val="24"/>
          <w:szCs w:val="24"/>
        </w:rPr>
        <w:t>The Journal of Socio-Economics</w:t>
      </w:r>
      <w:r w:rsidRPr="009106F1">
        <w:rPr>
          <w:rFonts w:cstheme="minorHAnsi"/>
          <w:sz w:val="24"/>
          <w:szCs w:val="24"/>
        </w:rPr>
        <w:t>, 44, pp. 120–125. Available at: https://doi.org/10.1016/j.socec.2013.02.008.</w:t>
      </w:r>
    </w:p>
    <w:p w14:paraId="18CB7FB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Furnham, A. and Cheng, H. (2019) ‘Factors influencing adult savings and investment: Findings from a nationally representative sample’, </w:t>
      </w:r>
      <w:r w:rsidRPr="009106F1">
        <w:rPr>
          <w:rFonts w:cstheme="minorHAnsi"/>
          <w:i/>
          <w:iCs/>
          <w:sz w:val="24"/>
          <w:szCs w:val="24"/>
        </w:rPr>
        <w:t>Personality and Individual Differences</w:t>
      </w:r>
      <w:r w:rsidRPr="009106F1">
        <w:rPr>
          <w:rFonts w:cstheme="minorHAnsi"/>
          <w:sz w:val="24"/>
          <w:szCs w:val="24"/>
        </w:rPr>
        <w:t>, 151, p. 109510. Available at: https://doi.org/10.1016/j.paid.2019.109510.</w:t>
      </w:r>
    </w:p>
    <w:p w14:paraId="51F00E0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alindo-Rueda, F. (2003) ‘Employer Learning and Schooling-Related Statistical Discrimination in Britain’, </w:t>
      </w:r>
      <w:r w:rsidRPr="009106F1">
        <w:rPr>
          <w:rFonts w:cstheme="minorHAnsi"/>
          <w:i/>
          <w:iCs/>
          <w:sz w:val="24"/>
          <w:szCs w:val="24"/>
        </w:rPr>
        <w:t>SSRN Electronic Journal</w:t>
      </w:r>
      <w:r w:rsidRPr="009106F1">
        <w:rPr>
          <w:rFonts w:cstheme="minorHAnsi"/>
          <w:sz w:val="24"/>
          <w:szCs w:val="24"/>
        </w:rPr>
        <w:t xml:space="preserve"> [Preprint]. Available at: https://doi.org/10.2139/ssrn.412483.</w:t>
      </w:r>
    </w:p>
    <w:p w14:paraId="0156643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ayle, V., Lambert, P. and Murray, S. (2009) ‘School-to-Work in the 1990s: Modelling Transitions with Large-Scale Datasets’, in R. Brooks (ed.) </w:t>
      </w:r>
      <w:r w:rsidRPr="009106F1">
        <w:rPr>
          <w:rFonts w:cstheme="minorHAnsi"/>
          <w:i/>
          <w:iCs/>
          <w:sz w:val="24"/>
          <w:szCs w:val="24"/>
        </w:rPr>
        <w:t>Transitions from Education to Work</w:t>
      </w:r>
      <w:r w:rsidRPr="009106F1">
        <w:rPr>
          <w:rFonts w:cstheme="minorHAnsi"/>
          <w:sz w:val="24"/>
          <w:szCs w:val="24"/>
        </w:rPr>
        <w:t>. London: Palgrave Macmillan UK, pp. 17–41. Available at: https://doi.org/10.1057/9780230235403_2.</w:t>
      </w:r>
    </w:p>
    <w:p w14:paraId="6A4EF3E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ayle, V. and Lambert, P.S. (2009) ‘Logistic Regression Models in Sociological Research’, </w:t>
      </w:r>
      <w:r w:rsidRPr="009106F1">
        <w:rPr>
          <w:rFonts w:cstheme="minorHAnsi"/>
          <w:i/>
          <w:iCs/>
          <w:sz w:val="24"/>
          <w:szCs w:val="24"/>
        </w:rPr>
        <w:t>DAMES Node, Technical Paper</w:t>
      </w:r>
      <w:r w:rsidRPr="009106F1">
        <w:rPr>
          <w:rFonts w:cstheme="minorHAnsi"/>
          <w:sz w:val="24"/>
          <w:szCs w:val="24"/>
        </w:rPr>
        <w:t xml:space="preserve"> [Preprint].</w:t>
      </w:r>
    </w:p>
    <w:p w14:paraId="71F0F7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iddens, A. </w:t>
      </w:r>
      <w:r w:rsidRPr="009106F1">
        <w:rPr>
          <w:rFonts w:cstheme="minorHAnsi"/>
          <w:i/>
          <w:iCs/>
          <w:sz w:val="24"/>
          <w:szCs w:val="24"/>
        </w:rPr>
        <w:t>et al.</w:t>
      </w:r>
      <w:r w:rsidRPr="009106F1">
        <w:rPr>
          <w:rFonts w:cstheme="minorHAnsi"/>
          <w:sz w:val="24"/>
          <w:szCs w:val="24"/>
        </w:rPr>
        <w:t xml:space="preserve"> (1991) </w:t>
      </w:r>
      <w:r w:rsidRPr="009106F1">
        <w:rPr>
          <w:rFonts w:cstheme="minorHAnsi"/>
          <w:i/>
          <w:iCs/>
          <w:sz w:val="24"/>
          <w:szCs w:val="24"/>
        </w:rPr>
        <w:t>Introduction to Sociology</w:t>
      </w:r>
      <w:r w:rsidRPr="009106F1">
        <w:rPr>
          <w:rFonts w:cstheme="minorHAnsi"/>
          <w:sz w:val="24"/>
          <w:szCs w:val="24"/>
        </w:rPr>
        <w:t>. New York: Norton.</w:t>
      </w:r>
    </w:p>
    <w:p w14:paraId="4462792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oldthorpe, J.H. (1998) ‘Rational Action Theory for Sociology’, </w:t>
      </w:r>
      <w:r w:rsidRPr="009106F1">
        <w:rPr>
          <w:rFonts w:cstheme="minorHAnsi"/>
          <w:i/>
          <w:iCs/>
          <w:sz w:val="24"/>
          <w:szCs w:val="24"/>
        </w:rPr>
        <w:t>The British Journal of Sociology</w:t>
      </w:r>
      <w:r w:rsidRPr="009106F1">
        <w:rPr>
          <w:rFonts w:cstheme="minorHAnsi"/>
          <w:sz w:val="24"/>
          <w:szCs w:val="24"/>
        </w:rPr>
        <w:t>, 49(2), p. 167. Available at: https://doi.org/10.2307/591308.</w:t>
      </w:r>
    </w:p>
    <w:p w14:paraId="10CEEEA4" w14:textId="77777777" w:rsidR="003A1A68" w:rsidRPr="009106F1" w:rsidRDefault="003A1A68" w:rsidP="003A1A68">
      <w:pPr>
        <w:pStyle w:val="Bibliography"/>
        <w:rPr>
          <w:rFonts w:cstheme="minorHAnsi"/>
          <w:sz w:val="24"/>
          <w:szCs w:val="24"/>
        </w:rPr>
      </w:pPr>
      <w:r w:rsidRPr="009106F1">
        <w:rPr>
          <w:rFonts w:cstheme="minorHAnsi"/>
          <w:sz w:val="24"/>
          <w:szCs w:val="24"/>
        </w:rPr>
        <w:t>Goldthorpe, J.H. and Marshall, G. (1992) ‘The promising future of class analysis: a response to recent critiques’.</w:t>
      </w:r>
    </w:p>
    <w:p w14:paraId="6DA5CDC3"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Goodwin, J. and O’Connor, H. (2005) ‘Exploring Complex Transitions: Looking Back at the “Golden Age” of From School to Work’, </w:t>
      </w:r>
      <w:r w:rsidRPr="009106F1">
        <w:rPr>
          <w:rFonts w:cstheme="minorHAnsi"/>
          <w:i/>
          <w:iCs/>
          <w:sz w:val="24"/>
          <w:szCs w:val="24"/>
        </w:rPr>
        <w:t>Sociology</w:t>
      </w:r>
      <w:r w:rsidRPr="009106F1">
        <w:rPr>
          <w:rFonts w:cstheme="minorHAnsi"/>
          <w:sz w:val="24"/>
          <w:szCs w:val="24"/>
        </w:rPr>
        <w:t>, 39(2), pp. 201–220. Available at: https://doi.org/10.1177/0038038505050535.</w:t>
      </w:r>
    </w:p>
    <w:p w14:paraId="0CD396E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regg, P. (2001) ‘The Impact of Youth Unemployment on Adult Unemployment in the NCDS’, </w:t>
      </w:r>
      <w:r w:rsidRPr="009106F1">
        <w:rPr>
          <w:rFonts w:cstheme="minorHAnsi"/>
          <w:i/>
          <w:iCs/>
          <w:sz w:val="24"/>
          <w:szCs w:val="24"/>
        </w:rPr>
        <w:t>The Economic Journal</w:t>
      </w:r>
      <w:r w:rsidRPr="009106F1">
        <w:rPr>
          <w:rFonts w:cstheme="minorHAnsi"/>
          <w:sz w:val="24"/>
          <w:szCs w:val="24"/>
        </w:rPr>
        <w:t>, 111(475), pp. F626–F653. Available at: https://doi.org/10.1111/1468-0297.00666.</w:t>
      </w:r>
    </w:p>
    <w:p w14:paraId="2C51908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regg, P. (2012) ‘Occupational Coding for the National Child Development Study (1969, 1991-2008) and the 1970 British Cohort Study (1980, 2000-2008).’, </w:t>
      </w:r>
      <w:r w:rsidRPr="009106F1">
        <w:rPr>
          <w:rFonts w:cstheme="minorHAnsi"/>
          <w:i/>
          <w:iCs/>
          <w:sz w:val="24"/>
          <w:szCs w:val="24"/>
        </w:rPr>
        <w:t>CLS Cohort Studies</w:t>
      </w:r>
      <w:r w:rsidRPr="009106F1">
        <w:rPr>
          <w:rFonts w:cstheme="minorHAnsi"/>
          <w:sz w:val="24"/>
          <w:szCs w:val="24"/>
        </w:rPr>
        <w:t xml:space="preserve"> [Preprint]. Available at: https://doi.org/10.5255/UKDA-SN-7023-1.</w:t>
      </w:r>
    </w:p>
    <w:p w14:paraId="502399F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regg, P. and Tominey, E. (2005) ‘The wage scar from male youth unemployment’, </w:t>
      </w:r>
      <w:r w:rsidRPr="009106F1">
        <w:rPr>
          <w:rFonts w:cstheme="minorHAnsi"/>
          <w:i/>
          <w:iCs/>
          <w:sz w:val="24"/>
          <w:szCs w:val="24"/>
        </w:rPr>
        <w:t>Labour Economics</w:t>
      </w:r>
      <w:r w:rsidRPr="009106F1">
        <w:rPr>
          <w:rFonts w:cstheme="minorHAnsi"/>
          <w:sz w:val="24"/>
          <w:szCs w:val="24"/>
        </w:rPr>
        <w:t>, 12(4), pp. 487–509. Available at: https://doi.org/10.1016/j.labeco.2005.05.004.</w:t>
      </w:r>
    </w:p>
    <w:p w14:paraId="00D64E4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Guinea-Martin, D. and Elliott, J. (2008) ‘Economic position and occupational segregation in the 1990s: A comparison of the ONS Longitudinal Study and the 1958 National Child Development Study’, </w:t>
      </w:r>
      <w:r w:rsidRPr="009106F1">
        <w:rPr>
          <w:rFonts w:cstheme="minorHAnsi"/>
          <w:i/>
          <w:iCs/>
          <w:sz w:val="24"/>
          <w:szCs w:val="24"/>
        </w:rPr>
        <w:t>CLS Cohort Studies</w:t>
      </w:r>
      <w:r w:rsidRPr="009106F1">
        <w:rPr>
          <w:rFonts w:cstheme="minorHAnsi"/>
          <w:sz w:val="24"/>
          <w:szCs w:val="24"/>
        </w:rPr>
        <w:t xml:space="preserve"> [Preprint].</w:t>
      </w:r>
    </w:p>
    <w:p w14:paraId="3886DB4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awkes, D. and Plewis, I. (2006) ‘Modelling non-response in the National Child Development Study’, </w:t>
      </w:r>
      <w:r w:rsidRPr="009106F1">
        <w:rPr>
          <w:rFonts w:cstheme="minorHAnsi"/>
          <w:i/>
          <w:iCs/>
          <w:sz w:val="24"/>
          <w:szCs w:val="24"/>
        </w:rPr>
        <w:t>Journal of the Royal Statistical Society</w:t>
      </w:r>
      <w:r w:rsidRPr="009106F1">
        <w:rPr>
          <w:rFonts w:cstheme="minorHAnsi"/>
          <w:sz w:val="24"/>
          <w:szCs w:val="24"/>
        </w:rPr>
        <w:t>, 169(3), pp. 479–491. Available at: https://doi.org/10.1111/j.1467-985X.2006.00401.x.</w:t>
      </w:r>
    </w:p>
    <w:p w14:paraId="2898186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itlin, S. and Elder, G.H. (2007) ‘Time, Self, and the Curiously Abstract Concept of Agency*’, </w:t>
      </w:r>
      <w:r w:rsidRPr="009106F1">
        <w:rPr>
          <w:rFonts w:cstheme="minorHAnsi"/>
          <w:i/>
          <w:iCs/>
          <w:sz w:val="24"/>
          <w:szCs w:val="24"/>
        </w:rPr>
        <w:t>Sociological Theory</w:t>
      </w:r>
      <w:r w:rsidRPr="009106F1">
        <w:rPr>
          <w:rFonts w:cstheme="minorHAnsi"/>
          <w:sz w:val="24"/>
          <w:szCs w:val="24"/>
        </w:rPr>
        <w:t>, 25(2), pp. 170–191. Available at: https://doi.org/10.1111/j.1467-9558.2007.00303.x.</w:t>
      </w:r>
    </w:p>
    <w:p w14:paraId="6DEDF1C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itlin, S. and Johnson, M.K. (2015) ‘Reconceptualizing Agency within the Life Course: The Power of Looking Ahead.’, </w:t>
      </w:r>
      <w:r w:rsidRPr="009106F1">
        <w:rPr>
          <w:rFonts w:cstheme="minorHAnsi"/>
          <w:i/>
          <w:iCs/>
          <w:sz w:val="24"/>
          <w:szCs w:val="24"/>
        </w:rPr>
        <w:t>American Journal of Sociology</w:t>
      </w:r>
      <w:r w:rsidRPr="009106F1">
        <w:rPr>
          <w:rFonts w:cstheme="minorHAnsi"/>
          <w:sz w:val="24"/>
          <w:szCs w:val="24"/>
        </w:rPr>
        <w:t>, 120(5), pp. 1429–1472. Available at: https://doi.org/10.1086/681216.</w:t>
      </w:r>
    </w:p>
    <w:p w14:paraId="5C61338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olm, A. and Jæger, M.M. (2011) ‘Dealing with selection bias in educational transition models: The bivariate probit selection model’, </w:t>
      </w:r>
      <w:r w:rsidRPr="009106F1">
        <w:rPr>
          <w:rFonts w:cstheme="minorHAnsi"/>
          <w:i/>
          <w:iCs/>
          <w:sz w:val="24"/>
          <w:szCs w:val="24"/>
        </w:rPr>
        <w:t>Research in Social Stratification and Mobility</w:t>
      </w:r>
      <w:r w:rsidRPr="009106F1">
        <w:rPr>
          <w:rFonts w:cstheme="minorHAnsi"/>
          <w:sz w:val="24"/>
          <w:szCs w:val="24"/>
        </w:rPr>
        <w:t>, 29(3), pp. 311–322. Available at: https://doi.org/10.1016/j.rssm.2011.02.002.</w:t>
      </w:r>
    </w:p>
    <w:p w14:paraId="180208B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Hutchison, D., Prosser, H. and Wedge, P. (1979) ‘The Prediction of Educational Failure’, </w:t>
      </w:r>
      <w:r w:rsidRPr="009106F1">
        <w:rPr>
          <w:rFonts w:cstheme="minorHAnsi"/>
          <w:i/>
          <w:iCs/>
          <w:sz w:val="24"/>
          <w:szCs w:val="24"/>
        </w:rPr>
        <w:t>Educational Studies</w:t>
      </w:r>
      <w:r w:rsidRPr="009106F1">
        <w:rPr>
          <w:rFonts w:cstheme="minorHAnsi"/>
          <w:sz w:val="24"/>
          <w:szCs w:val="24"/>
        </w:rPr>
        <w:t>, 5(1), pp. 73–82. Available at: https://doi.org/10.1080/0305569790050109.</w:t>
      </w:r>
    </w:p>
    <w:p w14:paraId="21157CC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hnson, D. (2002) ‘Lifetime Earnings, Discount Rate, Ability and the Demand for Post-compulsory Education in Men in England and Wales’, </w:t>
      </w:r>
      <w:r w:rsidRPr="009106F1">
        <w:rPr>
          <w:rFonts w:cstheme="minorHAnsi"/>
          <w:i/>
          <w:iCs/>
          <w:sz w:val="24"/>
          <w:szCs w:val="24"/>
        </w:rPr>
        <w:t>Bulletin of Economic Research</w:t>
      </w:r>
      <w:r w:rsidRPr="009106F1">
        <w:rPr>
          <w:rFonts w:cstheme="minorHAnsi"/>
          <w:sz w:val="24"/>
          <w:szCs w:val="24"/>
        </w:rPr>
        <w:t>, 54(3), pp. 233–247. Available at: https://doi.org/10.1111/1467-8586.00151.</w:t>
      </w:r>
    </w:p>
    <w:p w14:paraId="50606A0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nes, G.E. (1986) ‘Youth in the social structure: transitions to adulthood and their stratification by class and gender.’, </w:t>
      </w:r>
      <w:r w:rsidRPr="009106F1">
        <w:rPr>
          <w:rFonts w:cstheme="minorHAnsi"/>
          <w:i/>
          <w:iCs/>
          <w:sz w:val="24"/>
          <w:szCs w:val="24"/>
        </w:rPr>
        <w:t>University of Surrey</w:t>
      </w:r>
      <w:r w:rsidRPr="009106F1">
        <w:rPr>
          <w:rFonts w:cstheme="minorHAnsi"/>
          <w:sz w:val="24"/>
          <w:szCs w:val="24"/>
        </w:rPr>
        <w:t xml:space="preserve"> [Preprint].</w:t>
      </w:r>
    </w:p>
    <w:p w14:paraId="1DD188C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shi, H. (2002) ‘Production, Reproduction, and Education: Women, Children, and Work in a British Perspective’, </w:t>
      </w:r>
      <w:r w:rsidRPr="009106F1">
        <w:rPr>
          <w:rFonts w:cstheme="minorHAnsi"/>
          <w:i/>
          <w:iCs/>
          <w:sz w:val="24"/>
          <w:szCs w:val="24"/>
        </w:rPr>
        <w:t>Population and Development Review</w:t>
      </w:r>
      <w:r w:rsidRPr="009106F1">
        <w:rPr>
          <w:rFonts w:cstheme="minorHAnsi"/>
          <w:sz w:val="24"/>
          <w:szCs w:val="24"/>
        </w:rPr>
        <w:t>, 28(3).</w:t>
      </w:r>
    </w:p>
    <w:p w14:paraId="0A793780"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Joshi, H. and Davies, H. (1996) ‘Financial dependency on men: Have women born in 1958 broken free?’, </w:t>
      </w:r>
      <w:r w:rsidRPr="009106F1">
        <w:rPr>
          <w:rFonts w:cstheme="minorHAnsi"/>
          <w:i/>
          <w:iCs/>
          <w:sz w:val="24"/>
          <w:szCs w:val="24"/>
        </w:rPr>
        <w:t>Policy Studies</w:t>
      </w:r>
      <w:r w:rsidRPr="009106F1">
        <w:rPr>
          <w:rFonts w:cstheme="minorHAnsi"/>
          <w:sz w:val="24"/>
          <w:szCs w:val="24"/>
        </w:rPr>
        <w:t>, 17(1), pp. 35–54. Available at: https://doi.org/10.1080/01442879608423692.</w:t>
      </w:r>
    </w:p>
    <w:p w14:paraId="6752F0F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Joshi, H., Makepeace, G. and Dolton, P. (2007) ‘More or Less Unequal? Evidence on the Pay of Men and Women from the British Birth Cohort Studies’, </w:t>
      </w:r>
      <w:r w:rsidRPr="009106F1">
        <w:rPr>
          <w:rFonts w:cstheme="minorHAnsi"/>
          <w:i/>
          <w:iCs/>
          <w:sz w:val="24"/>
          <w:szCs w:val="24"/>
        </w:rPr>
        <w:t>Gender, Work &amp; Organization</w:t>
      </w:r>
      <w:r w:rsidRPr="009106F1">
        <w:rPr>
          <w:rFonts w:cstheme="minorHAnsi"/>
          <w:sz w:val="24"/>
          <w:szCs w:val="24"/>
        </w:rPr>
        <w:t>, 14(1), pp. 37–55. Available at: https://doi.org/10.1111/j.1468-0432.2007.00331.x.</w:t>
      </w:r>
    </w:p>
    <w:p w14:paraId="73F3B1F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ambert, P. and Barnett, C. (2021) ‘Optimising the use of measures of social stratification in research with intersectional and longitudinal analytical priorities’, in Nico, M. and Pollock, G., </w:t>
      </w:r>
      <w:r w:rsidRPr="009106F1">
        <w:rPr>
          <w:rFonts w:cstheme="minorHAnsi"/>
          <w:i/>
          <w:iCs/>
          <w:sz w:val="24"/>
          <w:szCs w:val="24"/>
        </w:rPr>
        <w:t>The Routledge Handbook of Contemporary Inequalities and the Life Course</w:t>
      </w:r>
      <w:r w:rsidRPr="009106F1">
        <w:rPr>
          <w:rFonts w:cstheme="minorHAnsi"/>
          <w:sz w:val="24"/>
          <w:szCs w:val="24"/>
        </w:rPr>
        <w:t>. 1st edn. London: Routledge, pp. 188–198. Available at: https://doi.org/10.4324/9780429470059-18.</w:t>
      </w:r>
    </w:p>
    <w:p w14:paraId="66FF0FF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ambert, P.S. </w:t>
      </w:r>
      <w:r w:rsidRPr="009106F1">
        <w:rPr>
          <w:rFonts w:cstheme="minorHAnsi"/>
          <w:i/>
          <w:iCs/>
          <w:sz w:val="24"/>
          <w:szCs w:val="24"/>
        </w:rPr>
        <w:t>et al.</w:t>
      </w:r>
      <w:r w:rsidRPr="009106F1">
        <w:rPr>
          <w:rFonts w:cstheme="minorHAnsi"/>
          <w:sz w:val="24"/>
          <w:szCs w:val="24"/>
        </w:rPr>
        <w:t xml:space="preserve"> (2008) ‘The importance of specificity in occupation‐based social classifications’, </w:t>
      </w:r>
      <w:r w:rsidRPr="009106F1">
        <w:rPr>
          <w:rFonts w:cstheme="minorHAnsi"/>
          <w:i/>
          <w:iCs/>
          <w:sz w:val="24"/>
          <w:szCs w:val="24"/>
        </w:rPr>
        <w:t>International Journal of Sociology and Social Policy</w:t>
      </w:r>
      <w:r w:rsidRPr="009106F1">
        <w:rPr>
          <w:rFonts w:cstheme="minorHAnsi"/>
          <w:sz w:val="24"/>
          <w:szCs w:val="24"/>
        </w:rPr>
        <w:t>. Edited by R.M. Blackburn, 28(5/6), pp. 179–192. Available at: https://doi.org/10.1108/01443330810881231.</w:t>
      </w:r>
    </w:p>
    <w:p w14:paraId="6214829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ekfuangfu, W.N. and Lordan, G. (2022) ‘Documenting occupational sorting by gender in the UK across three cohorts: does a grand convergence rely on societal movements?’, </w:t>
      </w:r>
      <w:r w:rsidRPr="009106F1">
        <w:rPr>
          <w:rFonts w:cstheme="minorHAnsi"/>
          <w:i/>
          <w:iCs/>
          <w:sz w:val="24"/>
          <w:szCs w:val="24"/>
        </w:rPr>
        <w:t>Empirical Economics</w:t>
      </w:r>
      <w:r w:rsidRPr="009106F1">
        <w:rPr>
          <w:rFonts w:cstheme="minorHAnsi"/>
          <w:sz w:val="24"/>
          <w:szCs w:val="24"/>
        </w:rPr>
        <w:t xml:space="preserve"> [Preprint]. Available at: https://doi.org/10.1007/s00181-022-02314-5.</w:t>
      </w:r>
    </w:p>
    <w:p w14:paraId="47E3EC5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euze, K. (2010) </w:t>
      </w:r>
      <w:r w:rsidRPr="009106F1">
        <w:rPr>
          <w:rFonts w:cstheme="minorHAnsi"/>
          <w:i/>
          <w:iCs/>
          <w:sz w:val="24"/>
          <w:szCs w:val="24"/>
        </w:rPr>
        <w:t>Smooth Path or Long and Winding Road? How Institutions Shape the Transition from Higher Education to Work</w:t>
      </w:r>
      <w:r w:rsidRPr="009106F1">
        <w:rPr>
          <w:rFonts w:cstheme="minorHAnsi"/>
          <w:sz w:val="24"/>
          <w:szCs w:val="24"/>
        </w:rPr>
        <w:t>. Budrich UniPress. Available at: https://doi.org/10.3224/94075542.</w:t>
      </w:r>
    </w:p>
    <w:p w14:paraId="0DEDE87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Lindley, R.M. (1996) ‘The school-to-work transition in the United Kingdom’, </w:t>
      </w:r>
      <w:r w:rsidRPr="009106F1">
        <w:rPr>
          <w:rFonts w:cstheme="minorHAnsi"/>
          <w:i/>
          <w:iCs/>
          <w:sz w:val="24"/>
          <w:szCs w:val="24"/>
        </w:rPr>
        <w:t>International Labour Review</w:t>
      </w:r>
      <w:r w:rsidRPr="009106F1">
        <w:rPr>
          <w:rFonts w:cstheme="minorHAnsi"/>
          <w:sz w:val="24"/>
          <w:szCs w:val="24"/>
        </w:rPr>
        <w:t>, p. 23.</w:t>
      </w:r>
    </w:p>
    <w:p w14:paraId="7AFC25E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chin, S. and Vignoles, A. (2005) ‘Educational inequality: the widening socio-economic gap’, </w:t>
      </w:r>
      <w:r w:rsidRPr="009106F1">
        <w:rPr>
          <w:rFonts w:cstheme="minorHAnsi"/>
          <w:i/>
          <w:iCs/>
          <w:sz w:val="24"/>
          <w:szCs w:val="24"/>
        </w:rPr>
        <w:t>Fiscal Studies</w:t>
      </w:r>
      <w:r w:rsidRPr="009106F1">
        <w:rPr>
          <w:rFonts w:cstheme="minorHAnsi"/>
          <w:sz w:val="24"/>
          <w:szCs w:val="24"/>
        </w:rPr>
        <w:t>, 25(2), pp. 107–128. Available at: https://doi.org/10.1111/j.1475-5890.2004.tb00099.x.</w:t>
      </w:r>
    </w:p>
    <w:p w14:paraId="3646CE6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clure, S. (1978) </w:t>
      </w:r>
      <w:r w:rsidRPr="009106F1">
        <w:rPr>
          <w:rFonts w:cstheme="minorHAnsi"/>
          <w:i/>
          <w:iCs/>
          <w:sz w:val="24"/>
          <w:szCs w:val="24"/>
        </w:rPr>
        <w:t>Education and Youth Employment in Great Britain</w:t>
      </w:r>
      <w:r w:rsidRPr="009106F1">
        <w:rPr>
          <w:rFonts w:cstheme="minorHAnsi"/>
          <w:sz w:val="24"/>
          <w:szCs w:val="24"/>
        </w:rPr>
        <w:t>. ERIC.</w:t>
      </w:r>
    </w:p>
    <w:p w14:paraId="556859B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kepeace, G. </w:t>
      </w:r>
      <w:r w:rsidRPr="009106F1">
        <w:rPr>
          <w:rFonts w:cstheme="minorHAnsi"/>
          <w:i/>
          <w:iCs/>
          <w:sz w:val="24"/>
          <w:szCs w:val="24"/>
        </w:rPr>
        <w:t>et al.</w:t>
      </w:r>
      <w:r w:rsidRPr="009106F1">
        <w:rPr>
          <w:rFonts w:cstheme="minorHAnsi"/>
          <w:sz w:val="24"/>
          <w:szCs w:val="24"/>
        </w:rPr>
        <w:t xml:space="preserve"> (1999) ‘How Unequally Has Equal Pay Progressed since the 1970s? A Study of Two British Cohorts’, </w:t>
      </w:r>
      <w:r w:rsidRPr="009106F1">
        <w:rPr>
          <w:rFonts w:cstheme="minorHAnsi"/>
          <w:i/>
          <w:iCs/>
          <w:sz w:val="24"/>
          <w:szCs w:val="24"/>
        </w:rPr>
        <w:t>The Journal of Human Resources</w:t>
      </w:r>
      <w:r w:rsidRPr="009106F1">
        <w:rPr>
          <w:rFonts w:cstheme="minorHAnsi"/>
          <w:sz w:val="24"/>
          <w:szCs w:val="24"/>
        </w:rPr>
        <w:t>, 34(3), p. 534. Available at: https://doi.org/10.2307/146379.</w:t>
      </w:r>
    </w:p>
    <w:p w14:paraId="1F47CD8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kepeace, G., Dolton, P. and Joshi, H. (2004) ‘Gender earnings differentials across individuals over time in British cohort studies’, </w:t>
      </w:r>
      <w:r w:rsidRPr="009106F1">
        <w:rPr>
          <w:rFonts w:cstheme="minorHAnsi"/>
          <w:i/>
          <w:iCs/>
          <w:sz w:val="24"/>
          <w:szCs w:val="24"/>
        </w:rPr>
        <w:t>International Journal of Manpower</w:t>
      </w:r>
      <w:r w:rsidRPr="009106F1">
        <w:rPr>
          <w:rFonts w:cstheme="minorHAnsi"/>
          <w:sz w:val="24"/>
          <w:szCs w:val="24"/>
        </w:rPr>
        <w:t>, 25(3/4), pp. 251–263. Available at: https://doi.org/10.1108/01437720410541380.</w:t>
      </w:r>
    </w:p>
    <w:p w14:paraId="20A579E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rtin, P., Schoon, I. and Ross, A. (2008) ‘Beyond Transitions: Applying Optimal Matching Analysis to Life Course Research’, </w:t>
      </w:r>
      <w:r w:rsidRPr="009106F1">
        <w:rPr>
          <w:rFonts w:cstheme="minorHAnsi"/>
          <w:i/>
          <w:iCs/>
          <w:sz w:val="24"/>
          <w:szCs w:val="24"/>
        </w:rPr>
        <w:t>International Journal of Social Research Methodology</w:t>
      </w:r>
      <w:r w:rsidRPr="009106F1">
        <w:rPr>
          <w:rFonts w:cstheme="minorHAnsi"/>
          <w:sz w:val="24"/>
          <w:szCs w:val="24"/>
        </w:rPr>
        <w:t>, 11(3), pp. 179–199. Available at: https://doi.org/10.1080/13645570701622025.</w:t>
      </w:r>
    </w:p>
    <w:p w14:paraId="07429167"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Mayer, K.U. (2004) ‘Whose Lives? How History, Societies, and Institutions Define and Shape Life Courses’, </w:t>
      </w:r>
      <w:r w:rsidRPr="009106F1">
        <w:rPr>
          <w:rFonts w:cstheme="minorHAnsi"/>
          <w:i/>
          <w:iCs/>
          <w:sz w:val="24"/>
          <w:szCs w:val="24"/>
        </w:rPr>
        <w:t>Research in Human Development</w:t>
      </w:r>
      <w:r w:rsidRPr="009106F1">
        <w:rPr>
          <w:rFonts w:cstheme="minorHAnsi"/>
          <w:sz w:val="24"/>
          <w:szCs w:val="24"/>
        </w:rPr>
        <w:t>, 1(3), pp. 161–187. Available at: https://doi.org/10.1207/s15427617rhd0103_3.</w:t>
      </w:r>
    </w:p>
    <w:p w14:paraId="1FD0C0E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ayer, K.U. (2009) ‘New Directions in Life Course Research’, </w:t>
      </w:r>
      <w:r w:rsidRPr="009106F1">
        <w:rPr>
          <w:rFonts w:cstheme="minorHAnsi"/>
          <w:i/>
          <w:iCs/>
          <w:sz w:val="24"/>
          <w:szCs w:val="24"/>
        </w:rPr>
        <w:t>Annual Review of Sociology</w:t>
      </w:r>
      <w:r w:rsidRPr="009106F1">
        <w:rPr>
          <w:rFonts w:cstheme="minorHAnsi"/>
          <w:sz w:val="24"/>
          <w:szCs w:val="24"/>
        </w:rPr>
        <w:t>, 35(1), pp. 413–433. Available at: https://doi.org/10.1146/annurev.soc.34.040507.134619.</w:t>
      </w:r>
    </w:p>
    <w:p w14:paraId="26856FBB" w14:textId="77777777" w:rsidR="003A1A68" w:rsidRPr="009106F1" w:rsidRDefault="003A1A68" w:rsidP="003A1A68">
      <w:pPr>
        <w:pStyle w:val="Bibliography"/>
        <w:rPr>
          <w:rFonts w:cstheme="minorHAnsi"/>
          <w:sz w:val="24"/>
          <w:szCs w:val="24"/>
        </w:rPr>
      </w:pPr>
      <w:r w:rsidRPr="009106F1">
        <w:rPr>
          <w:rFonts w:cstheme="minorHAnsi"/>
          <w:sz w:val="24"/>
          <w:szCs w:val="24"/>
        </w:rPr>
        <w:t>Mayer, K.U. and Schoepflin, U. (2022) ‘The State and the Life Course’, p. 24.</w:t>
      </w:r>
    </w:p>
    <w:p w14:paraId="681C1E8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Micklewright, J. (1989) ‘Choice at Sixteen’, </w:t>
      </w:r>
      <w:r w:rsidRPr="009106F1">
        <w:rPr>
          <w:rFonts w:cstheme="minorHAnsi"/>
          <w:i/>
          <w:iCs/>
          <w:sz w:val="24"/>
          <w:szCs w:val="24"/>
        </w:rPr>
        <w:t>Economica</w:t>
      </w:r>
      <w:r w:rsidRPr="009106F1">
        <w:rPr>
          <w:rFonts w:cstheme="minorHAnsi"/>
          <w:sz w:val="24"/>
          <w:szCs w:val="24"/>
        </w:rPr>
        <w:t>, 56(221), pp. 25–39. Available at: https://doi.org/10.2307/2554492.</w:t>
      </w:r>
    </w:p>
    <w:p w14:paraId="19CC8A86" w14:textId="77777777" w:rsidR="003A1A68" w:rsidRPr="009106F1" w:rsidRDefault="003A1A68" w:rsidP="003A1A68">
      <w:pPr>
        <w:pStyle w:val="Bibliography"/>
        <w:rPr>
          <w:rFonts w:cstheme="minorHAnsi"/>
          <w:sz w:val="24"/>
          <w:szCs w:val="24"/>
        </w:rPr>
      </w:pPr>
      <w:r w:rsidRPr="009106F1">
        <w:rPr>
          <w:rFonts w:cstheme="minorHAnsi"/>
          <w:sz w:val="24"/>
          <w:szCs w:val="24"/>
        </w:rPr>
        <w:t>Murray, S.J. (2011) ‘Growing up in the 1990s: Tracks and trajectories of the “Rising 16’s”: A longitudinal analysis using the British Household Panel Survey.’, p. 354.</w:t>
      </w:r>
    </w:p>
    <w:p w14:paraId="56EAE9D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euburger, J. (2010) ‘Trends in the Unequal Pay of Women and Men Across Three British Generations’, </w:t>
      </w:r>
      <w:r w:rsidRPr="009106F1">
        <w:rPr>
          <w:rFonts w:cstheme="minorHAnsi"/>
          <w:i/>
          <w:iCs/>
          <w:sz w:val="24"/>
          <w:szCs w:val="24"/>
        </w:rPr>
        <w:t>PhD thesis</w:t>
      </w:r>
      <w:r w:rsidRPr="009106F1">
        <w:rPr>
          <w:rFonts w:cstheme="minorHAnsi"/>
          <w:sz w:val="24"/>
          <w:szCs w:val="24"/>
        </w:rPr>
        <w:t xml:space="preserve"> [Preprint].</w:t>
      </w:r>
    </w:p>
    <w:p w14:paraId="0D1A52B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euburger, J., Kuh, D. and Joshi, H. (2009) ‘Trends in the relative wage opportunities of women and men across three British generations’, </w:t>
      </w:r>
      <w:r w:rsidRPr="009106F1">
        <w:rPr>
          <w:rFonts w:cstheme="minorHAnsi"/>
          <w:i/>
          <w:iCs/>
          <w:sz w:val="24"/>
          <w:szCs w:val="24"/>
        </w:rPr>
        <w:t>CLS Cohort Studies</w:t>
      </w:r>
      <w:r w:rsidRPr="009106F1">
        <w:rPr>
          <w:rFonts w:cstheme="minorHAnsi"/>
          <w:sz w:val="24"/>
          <w:szCs w:val="24"/>
        </w:rPr>
        <w:t xml:space="preserve"> [Preprint].</w:t>
      </w:r>
    </w:p>
    <w:p w14:paraId="45E446B8"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eyt, B. </w:t>
      </w:r>
      <w:r w:rsidRPr="009106F1">
        <w:rPr>
          <w:rFonts w:cstheme="minorHAnsi"/>
          <w:i/>
          <w:iCs/>
          <w:sz w:val="24"/>
          <w:szCs w:val="24"/>
        </w:rPr>
        <w:t>et al.</w:t>
      </w:r>
      <w:r w:rsidRPr="009106F1">
        <w:rPr>
          <w:rFonts w:cstheme="minorHAnsi"/>
          <w:sz w:val="24"/>
          <w:szCs w:val="24"/>
        </w:rPr>
        <w:t xml:space="preserve"> (2018) ‘Does Student Work Really Affect Educational Outcomes? A Review of the Literature’, </w:t>
      </w:r>
      <w:r w:rsidRPr="009106F1">
        <w:rPr>
          <w:rFonts w:cstheme="minorHAnsi"/>
          <w:i/>
          <w:iCs/>
          <w:sz w:val="24"/>
          <w:szCs w:val="24"/>
        </w:rPr>
        <w:t>Journal of Economic Surveys</w:t>
      </w:r>
      <w:r w:rsidRPr="009106F1">
        <w:rPr>
          <w:rFonts w:cstheme="minorHAnsi"/>
          <w:sz w:val="24"/>
          <w:szCs w:val="24"/>
        </w:rPr>
        <w:t xml:space="preserve"> [Preprint].</w:t>
      </w:r>
    </w:p>
    <w:p w14:paraId="6179CD92"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Norton, E.C. and Dowd, B.E. (2018) ‘Log Odds and the Interpretation of Logit Models’, </w:t>
      </w:r>
      <w:r w:rsidRPr="009106F1">
        <w:rPr>
          <w:rFonts w:cstheme="minorHAnsi"/>
          <w:i/>
          <w:iCs/>
          <w:sz w:val="24"/>
          <w:szCs w:val="24"/>
        </w:rPr>
        <w:t>Health Services Research</w:t>
      </w:r>
      <w:r w:rsidRPr="009106F1">
        <w:rPr>
          <w:rFonts w:cstheme="minorHAnsi"/>
          <w:sz w:val="24"/>
          <w:szCs w:val="24"/>
        </w:rPr>
        <w:t>, 53(2), pp. 859–878. Available at: https://doi.org/10.1111/1475-6773.12712.</w:t>
      </w:r>
    </w:p>
    <w:p w14:paraId="18D033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ONS (2023) </w:t>
      </w:r>
      <w:r w:rsidRPr="009106F1">
        <w:rPr>
          <w:rFonts w:cstheme="minorHAnsi"/>
          <w:i/>
          <w:iCs/>
          <w:sz w:val="24"/>
          <w:szCs w:val="24"/>
        </w:rPr>
        <w:t>Unemployment rate</w:t>
      </w:r>
      <w:r w:rsidRPr="009106F1">
        <w:rPr>
          <w:rFonts w:cstheme="minorHAnsi"/>
          <w:sz w:val="24"/>
          <w:szCs w:val="24"/>
        </w:rPr>
        <w:t>. Available at: https://www.ons.gov.uk/employmentandlabourmarket/peoplenotinwork/unemployment/timeseries/mgsx/lms (Accessed: 1 May 2023).</w:t>
      </w:r>
    </w:p>
    <w:p w14:paraId="0663106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ci, P. </w:t>
      </w:r>
      <w:r w:rsidRPr="009106F1">
        <w:rPr>
          <w:rFonts w:cstheme="minorHAnsi"/>
          <w:i/>
          <w:iCs/>
          <w:sz w:val="24"/>
          <w:szCs w:val="24"/>
        </w:rPr>
        <w:t>et al.</w:t>
      </w:r>
      <w:r w:rsidRPr="009106F1">
        <w:rPr>
          <w:rFonts w:cstheme="minorHAnsi"/>
          <w:sz w:val="24"/>
          <w:szCs w:val="24"/>
        </w:rPr>
        <w:t xml:space="preserve"> (1995) ‘Is pay discrimination against young women a thing of the past? Atale of two cohorts’, </w:t>
      </w:r>
      <w:r w:rsidRPr="009106F1">
        <w:rPr>
          <w:rFonts w:cstheme="minorHAnsi"/>
          <w:i/>
          <w:iCs/>
          <w:sz w:val="24"/>
          <w:szCs w:val="24"/>
        </w:rPr>
        <w:t>International Journal of Manpower</w:t>
      </w:r>
      <w:r w:rsidRPr="009106F1">
        <w:rPr>
          <w:rFonts w:cstheme="minorHAnsi"/>
          <w:sz w:val="24"/>
          <w:szCs w:val="24"/>
        </w:rPr>
        <w:t>, 16(2), pp. 60–65. Available at: https://doi.org/10.1108/01437729510085765.</w:t>
      </w:r>
    </w:p>
    <w:p w14:paraId="2179658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rsons, S. (2013) ‘Mass Observation Archive: How to combine information with the British birth cohort studies’, </w:t>
      </w:r>
      <w:r w:rsidRPr="009106F1">
        <w:rPr>
          <w:rFonts w:cstheme="minorHAnsi"/>
          <w:i/>
          <w:iCs/>
          <w:sz w:val="24"/>
          <w:szCs w:val="24"/>
        </w:rPr>
        <w:t>Discovery UCL</w:t>
      </w:r>
      <w:r w:rsidRPr="009106F1">
        <w:rPr>
          <w:rFonts w:cstheme="minorHAnsi"/>
          <w:sz w:val="24"/>
          <w:szCs w:val="24"/>
        </w:rPr>
        <w:t xml:space="preserve"> [Preprint].</w:t>
      </w:r>
    </w:p>
    <w:p w14:paraId="493906F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tacchini, E. and Zenou, Y. (2006) ‘The Dynamics of the Racial Test Score Gap During the School Years in Britain’, </w:t>
      </w:r>
      <w:r w:rsidRPr="009106F1">
        <w:rPr>
          <w:rFonts w:cstheme="minorHAnsi"/>
          <w:i/>
          <w:iCs/>
          <w:sz w:val="24"/>
          <w:szCs w:val="24"/>
        </w:rPr>
        <w:t>Research Institute of Industrial Economics</w:t>
      </w:r>
      <w:r w:rsidRPr="009106F1">
        <w:rPr>
          <w:rFonts w:cstheme="minorHAnsi"/>
          <w:sz w:val="24"/>
          <w:szCs w:val="24"/>
        </w:rPr>
        <w:t xml:space="preserve"> [Preprint].</w:t>
      </w:r>
    </w:p>
    <w:p w14:paraId="2BCE3064"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yne, J. (1987) ‘Unemployment, Apprenticeships and Training: does it pay to stay on at school?’, </w:t>
      </w:r>
      <w:r w:rsidRPr="009106F1">
        <w:rPr>
          <w:rFonts w:cstheme="minorHAnsi"/>
          <w:i/>
          <w:iCs/>
          <w:sz w:val="24"/>
          <w:szCs w:val="24"/>
        </w:rPr>
        <w:t>British Journal of Sociology of Education</w:t>
      </w:r>
      <w:r w:rsidRPr="009106F1">
        <w:rPr>
          <w:rFonts w:cstheme="minorHAnsi"/>
          <w:sz w:val="24"/>
          <w:szCs w:val="24"/>
        </w:rPr>
        <w:t>, 8(4), pp. 425–445. Available at: https://doi.org/10.1080/0142569870080405.</w:t>
      </w:r>
    </w:p>
    <w:p w14:paraId="2023384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ayne, J. (1995) ‘Routes beyond compulsory schooling’, </w:t>
      </w:r>
      <w:r w:rsidRPr="009106F1">
        <w:rPr>
          <w:rFonts w:cstheme="minorHAnsi"/>
          <w:i/>
          <w:iCs/>
          <w:sz w:val="24"/>
          <w:szCs w:val="24"/>
        </w:rPr>
        <w:t>Policy Studies Institute</w:t>
      </w:r>
      <w:r w:rsidRPr="009106F1">
        <w:rPr>
          <w:rFonts w:cstheme="minorHAnsi"/>
          <w:sz w:val="24"/>
          <w:szCs w:val="24"/>
        </w:rPr>
        <w:t>, p. 98.</w:t>
      </w:r>
    </w:p>
    <w:p w14:paraId="0233E939"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Pearson qualifications (2023a) </w:t>
      </w:r>
      <w:r w:rsidRPr="009106F1">
        <w:rPr>
          <w:rFonts w:cstheme="minorHAnsi"/>
          <w:i/>
          <w:iCs/>
          <w:sz w:val="24"/>
          <w:szCs w:val="24"/>
        </w:rPr>
        <w:t>About CSEs</w:t>
      </w:r>
      <w:r w:rsidRPr="009106F1">
        <w:rPr>
          <w:rFonts w:cstheme="minorHAnsi"/>
          <w:sz w:val="24"/>
          <w:szCs w:val="24"/>
        </w:rPr>
        <w:t>. Available at: https://qualifications.pearson.com/en/support/support-topics/understanding-our-qualifications/our-qualifications-explained/about-cses.html (Accessed: 9 May 2023).</w:t>
      </w:r>
    </w:p>
    <w:p w14:paraId="1C86DDD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earson qualifications (2023b) </w:t>
      </w:r>
      <w:r w:rsidRPr="009106F1">
        <w:rPr>
          <w:rFonts w:cstheme="minorHAnsi"/>
          <w:i/>
          <w:iCs/>
          <w:sz w:val="24"/>
          <w:szCs w:val="24"/>
        </w:rPr>
        <w:t>About O levels</w:t>
      </w:r>
      <w:r w:rsidRPr="009106F1">
        <w:rPr>
          <w:rFonts w:cstheme="minorHAnsi"/>
          <w:sz w:val="24"/>
          <w:szCs w:val="24"/>
        </w:rPr>
        <w:t>. Available at: https://qualifications.pearson.com/en/support/support-topics/understanding-our-qualifications/our-qualifications-explained/about-o-levels.html (Accessed: 8 May 2023).</w:t>
      </w:r>
    </w:p>
    <w:p w14:paraId="7CFA3CED"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ower, C. and Elliott, J. (2006) ‘Cohort profile: 1958 British birth cohort (National Child Development Study)’, </w:t>
      </w:r>
      <w:r w:rsidRPr="009106F1">
        <w:rPr>
          <w:rFonts w:cstheme="minorHAnsi"/>
          <w:i/>
          <w:iCs/>
          <w:sz w:val="24"/>
          <w:szCs w:val="24"/>
        </w:rPr>
        <w:t>International Journal of Epidemiology</w:t>
      </w:r>
      <w:r w:rsidRPr="009106F1">
        <w:rPr>
          <w:rFonts w:cstheme="minorHAnsi"/>
          <w:sz w:val="24"/>
          <w:szCs w:val="24"/>
        </w:rPr>
        <w:t>, 35(1), pp. 34–41. Available at: https://doi.org/10.1093/ije/dyi183.</w:t>
      </w:r>
    </w:p>
    <w:p w14:paraId="2700588B"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randy, K. (1999) ‘Class, stratification and inequalities in health: a comparison of the Registrar‐General’s Social Classes and the Cambridge Scale’, </w:t>
      </w:r>
      <w:r w:rsidRPr="009106F1">
        <w:rPr>
          <w:rFonts w:cstheme="minorHAnsi"/>
          <w:i/>
          <w:iCs/>
          <w:sz w:val="24"/>
          <w:szCs w:val="24"/>
        </w:rPr>
        <w:t>Sociology of Health &amp; Illness</w:t>
      </w:r>
      <w:r w:rsidRPr="009106F1">
        <w:rPr>
          <w:rFonts w:cstheme="minorHAnsi"/>
          <w:sz w:val="24"/>
          <w:szCs w:val="24"/>
        </w:rPr>
        <w:t>, 21(4), pp. 466–484. Available at: https://doi.org/10.1111/1467-9566.00167.</w:t>
      </w:r>
    </w:p>
    <w:p w14:paraId="53519D7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Prandy, K. and Lambert, P. (2003) ‘Marriage, Social Distance and the Social Space:: An Alternative Derivation and Validation of the Cambridge Scale’, </w:t>
      </w:r>
      <w:r w:rsidRPr="009106F1">
        <w:rPr>
          <w:rFonts w:cstheme="minorHAnsi"/>
          <w:i/>
          <w:iCs/>
          <w:sz w:val="24"/>
          <w:szCs w:val="24"/>
        </w:rPr>
        <w:t>Sociology</w:t>
      </w:r>
      <w:r w:rsidRPr="009106F1">
        <w:rPr>
          <w:rFonts w:cstheme="minorHAnsi"/>
          <w:sz w:val="24"/>
          <w:szCs w:val="24"/>
        </w:rPr>
        <w:t>, 37(3), pp. 397–411. Available at: https://doi.org/10.1177/00380385030373001.</w:t>
      </w:r>
    </w:p>
    <w:p w14:paraId="7D13D22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Roantree, B. and Vira, K. (2018) </w:t>
      </w:r>
      <w:r w:rsidRPr="009106F1">
        <w:rPr>
          <w:rFonts w:cstheme="minorHAnsi"/>
          <w:i/>
          <w:iCs/>
          <w:sz w:val="24"/>
          <w:szCs w:val="24"/>
        </w:rPr>
        <w:t>The rise and rise of women’s employment in the UK</w:t>
      </w:r>
      <w:r w:rsidRPr="009106F1">
        <w:rPr>
          <w:rFonts w:cstheme="minorHAnsi"/>
          <w:sz w:val="24"/>
          <w:szCs w:val="24"/>
        </w:rPr>
        <w:t>. The IFS. Available at: https://doi.org/10.1920/BN.IFS.2019.BN0234.</w:t>
      </w:r>
    </w:p>
    <w:p w14:paraId="7C72D54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Roberts, K. (2003) ‘Change and Continuity in Youth Transitions in Eastern Europe: Lessons for Western Sociology’, </w:t>
      </w:r>
      <w:r w:rsidRPr="009106F1">
        <w:rPr>
          <w:rFonts w:cstheme="minorHAnsi"/>
          <w:i/>
          <w:iCs/>
          <w:sz w:val="24"/>
          <w:szCs w:val="24"/>
        </w:rPr>
        <w:t>The Sociological Review</w:t>
      </w:r>
      <w:r w:rsidRPr="009106F1">
        <w:rPr>
          <w:rFonts w:cstheme="minorHAnsi"/>
          <w:sz w:val="24"/>
          <w:szCs w:val="24"/>
        </w:rPr>
        <w:t>, 51(4), pp. 484–505. Available at: https://doi.org/10.1111/j.1467-954X.2003.00432.x.</w:t>
      </w:r>
    </w:p>
    <w:p w14:paraId="5C6DB36D"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Rose, D. and Pevalin, D.J. (2002) ‘The National Statistics Socio-economic Classification: Unifying Official and Sociological Approaches to the Conceptualisation and Measurement of Social Class’, </w:t>
      </w:r>
      <w:r w:rsidRPr="009106F1">
        <w:rPr>
          <w:rFonts w:cstheme="minorHAnsi"/>
          <w:i/>
          <w:iCs/>
          <w:sz w:val="24"/>
          <w:szCs w:val="24"/>
        </w:rPr>
        <w:t>Sociétés contemporaines</w:t>
      </w:r>
      <w:r w:rsidRPr="009106F1">
        <w:rPr>
          <w:rFonts w:cstheme="minorHAnsi"/>
          <w:sz w:val="24"/>
          <w:szCs w:val="24"/>
        </w:rPr>
        <w:t xml:space="preserve"> [Preprint].</w:t>
      </w:r>
    </w:p>
    <w:p w14:paraId="77894F4F"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unders, P. (2003) </w:t>
      </w:r>
      <w:r w:rsidRPr="009106F1">
        <w:rPr>
          <w:rFonts w:cstheme="minorHAnsi"/>
          <w:i/>
          <w:iCs/>
          <w:sz w:val="24"/>
          <w:szCs w:val="24"/>
        </w:rPr>
        <w:t>Social Theory and the Urban Question</w:t>
      </w:r>
      <w:r w:rsidRPr="009106F1">
        <w:rPr>
          <w:rFonts w:cstheme="minorHAnsi"/>
          <w:sz w:val="24"/>
          <w:szCs w:val="24"/>
        </w:rPr>
        <w:t>. Routledge.</w:t>
      </w:r>
    </w:p>
    <w:p w14:paraId="69B48D6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unders, P. (2021) </w:t>
      </w:r>
      <w:r w:rsidRPr="009106F1">
        <w:rPr>
          <w:rFonts w:cstheme="minorHAnsi"/>
          <w:i/>
          <w:iCs/>
          <w:sz w:val="24"/>
          <w:szCs w:val="24"/>
        </w:rPr>
        <w:t>A Nation of Home Owners</w:t>
      </w:r>
      <w:r w:rsidRPr="009106F1">
        <w:rPr>
          <w:rFonts w:cstheme="minorHAnsi"/>
          <w:sz w:val="24"/>
          <w:szCs w:val="24"/>
        </w:rPr>
        <w:t>. Routledge.</w:t>
      </w:r>
    </w:p>
    <w:p w14:paraId="4EA24EA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vage, L. (2011) ‘Snakes and Ladders: who climbs the rungs of the earnings ladder’, </w:t>
      </w:r>
      <w:r w:rsidRPr="009106F1">
        <w:rPr>
          <w:rFonts w:cstheme="minorHAnsi"/>
          <w:i/>
          <w:iCs/>
          <w:sz w:val="24"/>
          <w:szCs w:val="24"/>
        </w:rPr>
        <w:t>Resolution Foundation</w:t>
      </w:r>
      <w:r w:rsidRPr="009106F1">
        <w:rPr>
          <w:rFonts w:cstheme="minorHAnsi"/>
          <w:sz w:val="24"/>
          <w:szCs w:val="24"/>
        </w:rPr>
        <w:t xml:space="preserve"> [Preprint].</w:t>
      </w:r>
    </w:p>
    <w:p w14:paraId="43B08ED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avage, M. and Egerton, M. (1997) ‘Social Mobility, Individual Ability and the Inheritance of Class Inequality’, </w:t>
      </w:r>
      <w:r w:rsidRPr="009106F1">
        <w:rPr>
          <w:rFonts w:cstheme="minorHAnsi"/>
          <w:i/>
          <w:iCs/>
          <w:sz w:val="24"/>
          <w:szCs w:val="24"/>
        </w:rPr>
        <w:t>Sociology</w:t>
      </w:r>
      <w:r w:rsidRPr="009106F1">
        <w:rPr>
          <w:rFonts w:cstheme="minorHAnsi"/>
          <w:sz w:val="24"/>
          <w:szCs w:val="24"/>
        </w:rPr>
        <w:t>, 31(4), pp. 645–672. Available at: https://doi.org/10.1177/0038038597031004002.</w:t>
      </w:r>
    </w:p>
    <w:p w14:paraId="6764F26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mitt, C. (2021) ‘The impact of economic uncertainty, precarious employment, and risk attitudes on the transition to parenthood’, </w:t>
      </w:r>
      <w:r w:rsidRPr="009106F1">
        <w:rPr>
          <w:rFonts w:cstheme="minorHAnsi"/>
          <w:i/>
          <w:iCs/>
          <w:sz w:val="24"/>
          <w:szCs w:val="24"/>
        </w:rPr>
        <w:t>Advances in Life Course Research</w:t>
      </w:r>
      <w:r w:rsidRPr="009106F1">
        <w:rPr>
          <w:rFonts w:cstheme="minorHAnsi"/>
          <w:sz w:val="24"/>
          <w:szCs w:val="24"/>
        </w:rPr>
        <w:t>, 47, p. 100402. Available at: https://doi.org/10.1016/j.alcr.2021.100402.</w:t>
      </w:r>
    </w:p>
    <w:p w14:paraId="26B5000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w:t>
      </w:r>
      <w:r w:rsidRPr="009106F1">
        <w:rPr>
          <w:rFonts w:cstheme="minorHAnsi"/>
          <w:i/>
          <w:iCs/>
          <w:sz w:val="24"/>
          <w:szCs w:val="24"/>
        </w:rPr>
        <w:t>et al.</w:t>
      </w:r>
      <w:r w:rsidRPr="009106F1">
        <w:rPr>
          <w:rFonts w:cstheme="minorHAnsi"/>
          <w:sz w:val="24"/>
          <w:szCs w:val="24"/>
        </w:rPr>
        <w:t xml:space="preserve"> (2001) ‘Transitions from school to work in a changing social context’, </w:t>
      </w:r>
      <w:r w:rsidRPr="009106F1">
        <w:rPr>
          <w:rFonts w:cstheme="minorHAnsi"/>
          <w:i/>
          <w:iCs/>
          <w:sz w:val="24"/>
          <w:szCs w:val="24"/>
        </w:rPr>
        <w:t>YOUNG</w:t>
      </w:r>
      <w:r w:rsidRPr="009106F1">
        <w:rPr>
          <w:rFonts w:cstheme="minorHAnsi"/>
          <w:sz w:val="24"/>
          <w:szCs w:val="24"/>
        </w:rPr>
        <w:t>, 9(1), pp. 4–22. Available at: https://doi.org/10.1177/110330880100900102.</w:t>
      </w:r>
    </w:p>
    <w:p w14:paraId="08CF3B34"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Schoon, I. (2007) ‘Adaptations to changing times: Agency in context’, </w:t>
      </w:r>
      <w:r w:rsidRPr="009106F1">
        <w:rPr>
          <w:rFonts w:cstheme="minorHAnsi"/>
          <w:i/>
          <w:iCs/>
          <w:sz w:val="24"/>
          <w:szCs w:val="24"/>
        </w:rPr>
        <w:t>International Journal of Psychology</w:t>
      </w:r>
      <w:r w:rsidRPr="009106F1">
        <w:rPr>
          <w:rFonts w:cstheme="minorHAnsi"/>
          <w:sz w:val="24"/>
          <w:szCs w:val="24"/>
        </w:rPr>
        <w:t>, 42(2), pp. 94–101. Available at: https://doi.org/10.1080/00207590600991252.</w:t>
      </w:r>
    </w:p>
    <w:p w14:paraId="111EFCE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2010) ‘Becoming Adult: The Persisting Importance of Class and Gender’, in Scott, J., Crompton, R., and Lyonette, C., </w:t>
      </w:r>
      <w:r w:rsidRPr="009106F1">
        <w:rPr>
          <w:rFonts w:cstheme="minorHAnsi"/>
          <w:i/>
          <w:iCs/>
          <w:sz w:val="24"/>
          <w:szCs w:val="24"/>
        </w:rPr>
        <w:t>Gender Inequalities in the 21st Century</w:t>
      </w:r>
      <w:r w:rsidRPr="009106F1">
        <w:rPr>
          <w:rFonts w:cstheme="minorHAnsi"/>
          <w:sz w:val="24"/>
          <w:szCs w:val="24"/>
        </w:rPr>
        <w:t>. Edward Elgar Publishing, p. 13500. Available at: https://doi.org/10.4337/9781849805568.00008.</w:t>
      </w:r>
    </w:p>
    <w:p w14:paraId="6CD8060C"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2020) ‘Navigating an Uncertain Labor Market in the UK: The Role of Structure and Agency in the Transition from School to Work’, </w:t>
      </w:r>
      <w:r w:rsidRPr="009106F1">
        <w:rPr>
          <w:rFonts w:cstheme="minorHAnsi"/>
          <w:i/>
          <w:iCs/>
          <w:sz w:val="24"/>
          <w:szCs w:val="24"/>
        </w:rPr>
        <w:t>The ANNALS of the American Academy of Political and Social Science</w:t>
      </w:r>
      <w:r w:rsidRPr="009106F1">
        <w:rPr>
          <w:rFonts w:cstheme="minorHAnsi"/>
          <w:sz w:val="24"/>
          <w:szCs w:val="24"/>
        </w:rPr>
        <w:t>, 688(1), pp. 77–92. Available at: https://doi.org/10.1177/0002716220905569.</w:t>
      </w:r>
    </w:p>
    <w:p w14:paraId="366CF10C" w14:textId="77777777" w:rsidR="003A1A68" w:rsidRPr="009106F1" w:rsidRDefault="003A1A68" w:rsidP="003A1A68">
      <w:pPr>
        <w:pStyle w:val="Bibliography"/>
        <w:rPr>
          <w:rFonts w:cstheme="minorHAnsi"/>
          <w:sz w:val="24"/>
          <w:szCs w:val="24"/>
        </w:rPr>
      </w:pPr>
      <w:r w:rsidRPr="009106F1">
        <w:rPr>
          <w:rFonts w:cstheme="minorHAnsi"/>
          <w:sz w:val="24"/>
          <w:szCs w:val="24"/>
        </w:rPr>
        <w:t>Schoon, I. (2022) ‘Planning for the Future: Changing Education Expectations in Three British Cohorts’, p. 22.</w:t>
      </w:r>
    </w:p>
    <w:p w14:paraId="0C68286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and Bynner, J. (2003) ‘Risk and Resilience in the Life Course: Implications for Interventions and Social Policies’, </w:t>
      </w:r>
      <w:r w:rsidRPr="009106F1">
        <w:rPr>
          <w:rFonts w:cstheme="minorHAnsi"/>
          <w:i/>
          <w:iCs/>
          <w:sz w:val="24"/>
          <w:szCs w:val="24"/>
        </w:rPr>
        <w:t>Journal of Youth Studies</w:t>
      </w:r>
      <w:r w:rsidRPr="009106F1">
        <w:rPr>
          <w:rFonts w:cstheme="minorHAnsi"/>
          <w:sz w:val="24"/>
          <w:szCs w:val="24"/>
        </w:rPr>
        <w:t>, 6(1), pp. 21–31. Available at: https://doi.org/10.1080/1367626032000068145.</w:t>
      </w:r>
    </w:p>
    <w:p w14:paraId="12E30FD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choon, I., Martin, P. and Ross, A. (2007) ‘Career transitions in times of social change. His and her story’, </w:t>
      </w:r>
      <w:r w:rsidRPr="009106F1">
        <w:rPr>
          <w:rFonts w:cstheme="minorHAnsi"/>
          <w:i/>
          <w:iCs/>
          <w:sz w:val="24"/>
          <w:szCs w:val="24"/>
        </w:rPr>
        <w:t>Journal of Vocational Behavior</w:t>
      </w:r>
      <w:r w:rsidRPr="009106F1">
        <w:rPr>
          <w:rFonts w:cstheme="minorHAnsi"/>
          <w:sz w:val="24"/>
          <w:szCs w:val="24"/>
        </w:rPr>
        <w:t>, 70(1), pp. 78–96. Available at: https://doi.org/10.1016/j.jvb.2006.04.009.</w:t>
      </w:r>
    </w:p>
    <w:p w14:paraId="2BE2D6A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eaman, S.R. </w:t>
      </w:r>
      <w:r w:rsidRPr="009106F1">
        <w:rPr>
          <w:rFonts w:cstheme="minorHAnsi"/>
          <w:i/>
          <w:iCs/>
          <w:sz w:val="24"/>
          <w:szCs w:val="24"/>
        </w:rPr>
        <w:t>et al.</w:t>
      </w:r>
      <w:r w:rsidRPr="009106F1">
        <w:rPr>
          <w:rFonts w:cstheme="minorHAnsi"/>
          <w:sz w:val="24"/>
          <w:szCs w:val="24"/>
        </w:rPr>
        <w:t xml:space="preserve"> (2012) ‘Combining Multiple Imputation and Inverse‐Probability Weighting’, </w:t>
      </w:r>
      <w:r w:rsidRPr="009106F1">
        <w:rPr>
          <w:rFonts w:cstheme="minorHAnsi"/>
          <w:i/>
          <w:iCs/>
          <w:sz w:val="24"/>
          <w:szCs w:val="24"/>
        </w:rPr>
        <w:t>Biometrics</w:t>
      </w:r>
      <w:r w:rsidRPr="009106F1">
        <w:rPr>
          <w:rFonts w:cstheme="minorHAnsi"/>
          <w:sz w:val="24"/>
          <w:szCs w:val="24"/>
        </w:rPr>
        <w:t>, 68(1), pp. 129–137. Available at: https://doi.org/10.1111/j.1541-0420.2011.01666.x.</w:t>
      </w:r>
    </w:p>
    <w:p w14:paraId="3851F66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eaman, S.R. and White, I.R. (2013) ‘Review of inverse probability weighting for dealing with missing data’, </w:t>
      </w:r>
      <w:r w:rsidRPr="009106F1">
        <w:rPr>
          <w:rFonts w:cstheme="minorHAnsi"/>
          <w:i/>
          <w:iCs/>
          <w:sz w:val="24"/>
          <w:szCs w:val="24"/>
        </w:rPr>
        <w:t>Statistical Methods in Medical Research</w:t>
      </w:r>
      <w:r w:rsidRPr="009106F1">
        <w:rPr>
          <w:rFonts w:cstheme="minorHAnsi"/>
          <w:sz w:val="24"/>
          <w:szCs w:val="24"/>
        </w:rPr>
        <w:t>, 22(3), pp. 278–295. Available at: https://doi.org/10.1177/0962280210395740.</w:t>
      </w:r>
    </w:p>
    <w:p w14:paraId="3B667B33"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hanahan, M.J. (2000) ‘Pathways to Adulthood in Changing Societies: Variability and Mechanisms in Life Course Perspective’, </w:t>
      </w:r>
      <w:r w:rsidRPr="009106F1">
        <w:rPr>
          <w:rFonts w:cstheme="minorHAnsi"/>
          <w:i/>
          <w:iCs/>
          <w:sz w:val="24"/>
          <w:szCs w:val="24"/>
        </w:rPr>
        <w:t>Review of Sociology</w:t>
      </w:r>
      <w:r w:rsidRPr="009106F1">
        <w:rPr>
          <w:rFonts w:cstheme="minorHAnsi"/>
          <w:sz w:val="24"/>
          <w:szCs w:val="24"/>
        </w:rPr>
        <w:t>, 26(1), pp. 667–692. Available at: https://doi.org/10.1146/annurev.soc.26.1.667.</w:t>
      </w:r>
    </w:p>
    <w:p w14:paraId="65912CB1"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ianesi, B., Dearden, L. and Blundell, R. (2003) </w:t>
      </w:r>
      <w:r w:rsidRPr="009106F1">
        <w:rPr>
          <w:rFonts w:cstheme="minorHAnsi"/>
          <w:i/>
          <w:iCs/>
          <w:sz w:val="24"/>
          <w:szCs w:val="24"/>
        </w:rPr>
        <w:t>Evaluating the impact of education on earnings in the UK: Models, methods and results from the NCDS</w:t>
      </w:r>
      <w:r w:rsidRPr="009106F1">
        <w:rPr>
          <w:rFonts w:cstheme="minorHAnsi"/>
          <w:sz w:val="24"/>
          <w:szCs w:val="24"/>
        </w:rPr>
        <w:t>. Working Paper Series. IFS. Available at: https://doi.org/10.1920/wp.ifs.2003.0320.</w:t>
      </w:r>
    </w:p>
    <w:p w14:paraId="0D6C61FD"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ilverwood, R. </w:t>
      </w:r>
      <w:r w:rsidRPr="009106F1">
        <w:rPr>
          <w:rFonts w:cstheme="minorHAnsi"/>
          <w:i/>
          <w:iCs/>
          <w:sz w:val="24"/>
          <w:szCs w:val="24"/>
        </w:rPr>
        <w:t>et al.</w:t>
      </w:r>
      <w:r w:rsidRPr="009106F1">
        <w:rPr>
          <w:rFonts w:cstheme="minorHAnsi"/>
          <w:sz w:val="24"/>
          <w:szCs w:val="24"/>
        </w:rPr>
        <w:t xml:space="preserve"> (2021) ‘Handling missing data in the National Child Development Study: User guide (Version 2).’</w:t>
      </w:r>
    </w:p>
    <w:p w14:paraId="11F7D8AA"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teiner, R., Hirschi, A. and Akkermans, J. (2021) ‘Many Roads Lead to Rome: Researching Antecedents and Outcomes of Contemporary School-To-Work Transitions’, </w:t>
      </w:r>
      <w:r w:rsidRPr="009106F1">
        <w:rPr>
          <w:rFonts w:cstheme="minorHAnsi"/>
          <w:i/>
          <w:iCs/>
          <w:sz w:val="24"/>
          <w:szCs w:val="24"/>
        </w:rPr>
        <w:t>Journal of Career Development</w:t>
      </w:r>
      <w:r w:rsidRPr="009106F1">
        <w:rPr>
          <w:rFonts w:cstheme="minorHAnsi"/>
          <w:sz w:val="24"/>
          <w:szCs w:val="24"/>
        </w:rPr>
        <w:t>, p. 089484532110635. Available at: https://doi.org/10.1177/08948453211063580.</w:t>
      </w:r>
    </w:p>
    <w:p w14:paraId="6C3FBC9C" w14:textId="77777777" w:rsidR="003A1A68" w:rsidRPr="009106F1" w:rsidRDefault="003A1A68" w:rsidP="003A1A68">
      <w:pPr>
        <w:pStyle w:val="Bibliography"/>
        <w:rPr>
          <w:rFonts w:cstheme="minorHAnsi"/>
          <w:sz w:val="24"/>
          <w:szCs w:val="24"/>
        </w:rPr>
      </w:pPr>
      <w:r w:rsidRPr="009106F1">
        <w:rPr>
          <w:rFonts w:cstheme="minorHAnsi"/>
          <w:sz w:val="24"/>
          <w:szCs w:val="24"/>
        </w:rPr>
        <w:lastRenderedPageBreak/>
        <w:t xml:space="preserve">Stewart, A., Prandy, K. and Blackburn, R.M. (1973) ‘Measuring the Class Structure’, </w:t>
      </w:r>
      <w:r w:rsidRPr="009106F1">
        <w:rPr>
          <w:rFonts w:cstheme="minorHAnsi"/>
          <w:i/>
          <w:iCs/>
          <w:sz w:val="24"/>
          <w:szCs w:val="24"/>
        </w:rPr>
        <w:t>Nature</w:t>
      </w:r>
      <w:r w:rsidRPr="009106F1">
        <w:rPr>
          <w:rFonts w:cstheme="minorHAnsi"/>
          <w:sz w:val="24"/>
          <w:szCs w:val="24"/>
        </w:rPr>
        <w:t>, 245(5426), pp. 415–417. Available at: https://doi.org/10.1038/245415a0.</w:t>
      </w:r>
    </w:p>
    <w:p w14:paraId="6433981E"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tewart, A., Prandy, K. and Blackburn, R.M. (1980) </w:t>
      </w:r>
      <w:r w:rsidRPr="009106F1">
        <w:rPr>
          <w:rFonts w:cstheme="minorHAnsi"/>
          <w:i/>
          <w:iCs/>
          <w:sz w:val="24"/>
          <w:szCs w:val="24"/>
        </w:rPr>
        <w:t>Social Stratification and Occupations</w:t>
      </w:r>
      <w:r w:rsidRPr="009106F1">
        <w:rPr>
          <w:rFonts w:cstheme="minorHAnsi"/>
          <w:sz w:val="24"/>
          <w:szCs w:val="24"/>
        </w:rPr>
        <w:t>. Springer.</w:t>
      </w:r>
    </w:p>
    <w:p w14:paraId="2A5FA306" w14:textId="77777777" w:rsidR="003A1A68" w:rsidRPr="009106F1" w:rsidRDefault="003A1A68" w:rsidP="003A1A68">
      <w:pPr>
        <w:pStyle w:val="Bibliography"/>
        <w:rPr>
          <w:rFonts w:cstheme="minorHAnsi"/>
          <w:sz w:val="24"/>
          <w:szCs w:val="24"/>
        </w:rPr>
      </w:pPr>
      <w:r w:rsidRPr="009106F1">
        <w:rPr>
          <w:rFonts w:cstheme="minorHAnsi"/>
          <w:sz w:val="24"/>
          <w:szCs w:val="24"/>
        </w:rPr>
        <w:t>Stopforth, S. (2020) ‘Parental Socio-Economic Background and Children’s School-Level GCSE Attainment’, p. 306.</w:t>
      </w:r>
    </w:p>
    <w:p w14:paraId="31FDD4C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Szreter, S.R.S. (1984) ‘The Genesis of the Registrar-General’s Social Classification of Occupations’, </w:t>
      </w:r>
      <w:r w:rsidRPr="009106F1">
        <w:rPr>
          <w:rFonts w:cstheme="minorHAnsi"/>
          <w:i/>
          <w:iCs/>
          <w:sz w:val="24"/>
          <w:szCs w:val="24"/>
        </w:rPr>
        <w:t>The British Journal of Sociology</w:t>
      </w:r>
      <w:r w:rsidRPr="009106F1">
        <w:rPr>
          <w:rFonts w:cstheme="minorHAnsi"/>
          <w:sz w:val="24"/>
          <w:szCs w:val="24"/>
        </w:rPr>
        <w:t>, 35(4), p. 522. Available at: https://doi.org/10.2307/590433.</w:t>
      </w:r>
    </w:p>
    <w:p w14:paraId="71D8A796"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Treiman, D.J. (2009) </w:t>
      </w:r>
      <w:r w:rsidRPr="009106F1">
        <w:rPr>
          <w:rFonts w:cstheme="minorHAnsi"/>
          <w:i/>
          <w:iCs/>
          <w:sz w:val="24"/>
          <w:szCs w:val="24"/>
        </w:rPr>
        <w:t>Quantitative data analysis doing social research to test ideas</w:t>
      </w:r>
      <w:r w:rsidRPr="009106F1">
        <w:rPr>
          <w:rFonts w:cstheme="minorHAnsi"/>
          <w:sz w:val="24"/>
          <w:szCs w:val="24"/>
        </w:rPr>
        <w:t>. Jossey-Bass.</w:t>
      </w:r>
    </w:p>
    <w:p w14:paraId="1FA228C5"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University College London, UCL Institute of Education, and Centre for Longitudinal Studies (2023) ‘National Child Development Study.’, </w:t>
      </w:r>
      <w:r w:rsidRPr="009106F1">
        <w:rPr>
          <w:rFonts w:cstheme="minorHAnsi"/>
          <w:i/>
          <w:iCs/>
          <w:sz w:val="24"/>
          <w:szCs w:val="24"/>
        </w:rPr>
        <w:t>UK Data Service</w:t>
      </w:r>
      <w:r w:rsidRPr="009106F1">
        <w:rPr>
          <w:rFonts w:cstheme="minorHAnsi"/>
          <w:sz w:val="24"/>
          <w:szCs w:val="24"/>
        </w:rPr>
        <w:t xml:space="preserve"> [Preprint].</w:t>
      </w:r>
    </w:p>
    <w:p w14:paraId="2B02CA09"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Williams, M. (2017) ‘An old model of social class? Job characteristics and the NS-SEC schema’, </w:t>
      </w:r>
      <w:r w:rsidRPr="009106F1">
        <w:rPr>
          <w:rFonts w:cstheme="minorHAnsi"/>
          <w:i/>
          <w:iCs/>
          <w:sz w:val="24"/>
          <w:szCs w:val="24"/>
        </w:rPr>
        <w:t>Work, Employment and Society</w:t>
      </w:r>
      <w:r w:rsidRPr="009106F1">
        <w:rPr>
          <w:rFonts w:cstheme="minorHAnsi"/>
          <w:sz w:val="24"/>
          <w:szCs w:val="24"/>
        </w:rPr>
        <w:t>, 31(1), pp. 153–165. Available at: https://doi.org/10.1177/0950017016653087.</w:t>
      </w:r>
    </w:p>
    <w:p w14:paraId="250D8527" w14:textId="77777777" w:rsidR="003A1A68" w:rsidRPr="009106F1" w:rsidRDefault="003A1A68" w:rsidP="003A1A68">
      <w:pPr>
        <w:pStyle w:val="Bibliography"/>
        <w:rPr>
          <w:rFonts w:cstheme="minorHAnsi"/>
          <w:sz w:val="24"/>
          <w:szCs w:val="24"/>
        </w:rPr>
      </w:pPr>
      <w:r w:rsidRPr="009106F1">
        <w:rPr>
          <w:rFonts w:cstheme="minorHAnsi"/>
          <w:sz w:val="24"/>
          <w:szCs w:val="24"/>
        </w:rPr>
        <w:t xml:space="preserve">Wright, E.O. (2005) ‘Foundations of a neo-Marxist class analysis’, in E.O. Wright (ed.) </w:t>
      </w:r>
      <w:r w:rsidRPr="009106F1">
        <w:rPr>
          <w:rFonts w:cstheme="minorHAnsi"/>
          <w:i/>
          <w:iCs/>
          <w:sz w:val="24"/>
          <w:szCs w:val="24"/>
        </w:rPr>
        <w:t>Approaches to Class Analysis</w:t>
      </w:r>
      <w:r w:rsidRPr="009106F1">
        <w:rPr>
          <w:rFonts w:cstheme="minorHAnsi"/>
          <w:sz w:val="24"/>
          <w:szCs w:val="24"/>
        </w:rPr>
        <w:t>. 1st edn. Cambridge University Press, pp. 4–30. Available at: https://doi.org/10.1017/CBO9780511488900.002.</w:t>
      </w:r>
    </w:p>
    <w:p w14:paraId="610986FA" w14:textId="238449F6" w:rsidR="00B947F6" w:rsidRPr="009106F1" w:rsidRDefault="00B947F6" w:rsidP="00B947F6">
      <w:pPr>
        <w:rPr>
          <w:rFonts w:cstheme="minorHAnsi"/>
          <w:sz w:val="24"/>
          <w:szCs w:val="24"/>
        </w:rPr>
      </w:pPr>
      <w:r w:rsidRPr="009106F1">
        <w:rPr>
          <w:rFonts w:cstheme="minorHAnsi"/>
          <w:sz w:val="24"/>
          <w:szCs w:val="24"/>
        </w:rPr>
        <w:fldChar w:fldCharType="end"/>
      </w:r>
    </w:p>
    <w:p w14:paraId="1C2805A3" w14:textId="77777777" w:rsidR="00B947F6" w:rsidRPr="009106F1" w:rsidRDefault="00B947F6" w:rsidP="00B947F6">
      <w:pPr>
        <w:rPr>
          <w:rFonts w:cstheme="minorHAnsi"/>
          <w:sz w:val="24"/>
          <w:szCs w:val="24"/>
        </w:rPr>
      </w:pPr>
    </w:p>
    <w:sectPr w:rsidR="00B947F6" w:rsidRPr="009106F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4348E9" w14:textId="77777777" w:rsidR="0076428D" w:rsidRDefault="0076428D" w:rsidP="00B947F6">
      <w:pPr>
        <w:spacing w:after="0" w:line="240" w:lineRule="auto"/>
      </w:pPr>
      <w:r>
        <w:separator/>
      </w:r>
    </w:p>
  </w:endnote>
  <w:endnote w:type="continuationSeparator" w:id="0">
    <w:p w14:paraId="0F0996B6" w14:textId="77777777" w:rsidR="0076428D" w:rsidRDefault="0076428D"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swiss"/>
    <w:pitch w:val="variable"/>
    <w:sig w:usb0="00000003" w:usb1="00000000" w:usb2="00000000" w:usb3="00000000" w:csb0="00000001" w:csb1="00000000"/>
  </w:font>
  <w:font w:name="NimbusSanL-Bold">
    <w:altName w:val="Yu Gothic"/>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8535617"/>
      <w:docPartObj>
        <w:docPartGallery w:val="Page Numbers (Bottom of Page)"/>
        <w:docPartUnique/>
      </w:docPartObj>
    </w:sdtPr>
    <w:sdtEndPr/>
    <w:sdtContent>
      <w:p w14:paraId="4003658E" w14:textId="77777777" w:rsidR="00E1481F" w:rsidRDefault="00E1481F">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E1481F" w:rsidRDefault="00E148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E5A318" w14:textId="77777777" w:rsidR="0076428D" w:rsidRDefault="0076428D" w:rsidP="00B947F6">
      <w:pPr>
        <w:spacing w:after="0" w:line="240" w:lineRule="auto"/>
      </w:pPr>
      <w:r>
        <w:separator/>
      </w:r>
    </w:p>
  </w:footnote>
  <w:footnote w:type="continuationSeparator" w:id="0">
    <w:p w14:paraId="1B8BAF2D" w14:textId="77777777" w:rsidR="0076428D" w:rsidRDefault="0076428D" w:rsidP="00B947F6">
      <w:pPr>
        <w:spacing w:after="0" w:line="240" w:lineRule="auto"/>
      </w:pPr>
      <w:r>
        <w:continuationSeparator/>
      </w:r>
    </w:p>
  </w:footnote>
  <w:footnote w:id="1">
    <w:p w14:paraId="411148B2" w14:textId="77777777" w:rsidR="00E1481F" w:rsidRDefault="00E1481F" w:rsidP="00B947F6">
      <w:pPr>
        <w:pStyle w:val="FootnoteText"/>
      </w:pPr>
      <w:r w:rsidRPr="008142D5">
        <w:rPr>
          <w:rStyle w:val="FootnoteReference"/>
        </w:rPr>
        <w:footnoteRef/>
      </w:r>
      <w:r>
        <w:t xml:space="preserve"> </w:t>
      </w:r>
      <w:r w:rsidRPr="005339CB">
        <w:t>https://github.com/Scott0atley/YouthTransitions</w:t>
      </w:r>
    </w:p>
  </w:footnote>
  <w:footnote w:id="2">
    <w:p w14:paraId="4F1EAA15" w14:textId="77777777" w:rsidR="00E1481F" w:rsidRDefault="00E1481F" w:rsidP="00B947F6">
      <w:pPr>
        <w:pStyle w:val="FootnoteText"/>
      </w:pPr>
      <w:r w:rsidRPr="008142D5">
        <w:rPr>
          <w:rStyle w:val="FootnoteReference"/>
        </w:rPr>
        <w:footnoteRef/>
      </w:r>
      <w:r>
        <w:t xml:space="preserve"> This latter category can be considered an ‘Other’ category.</w:t>
      </w:r>
    </w:p>
  </w:footnote>
  <w:footnote w:id="3">
    <w:p w14:paraId="666FC42A" w14:textId="16450371" w:rsidR="00E1481F" w:rsidRDefault="00E1481F"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and ‘’Rule6’’ means N/A. </w:t>
      </w:r>
    </w:p>
  </w:footnote>
  <w:footnote w:id="4">
    <w:p w14:paraId="0AC6DA25" w14:textId="7A9E9573" w:rsidR="00E1481F" w:rsidRDefault="00E1481F">
      <w:pPr>
        <w:pStyle w:val="FootnoteText"/>
      </w:pPr>
      <w:r>
        <w:rPr>
          <w:rStyle w:val="FootnoteReference"/>
        </w:rPr>
        <w:footnoteRef/>
      </w:r>
      <w:r>
        <w:t xml:space="preserve"> Note: Both ‘’LGSS’’ and ‘’DBR’’ have zero documentation with the NCDS or online to confirm what each abbreviation means. Anytime DBR is mentioned it is alongside a more dominant partner – Full Time Work. As for LGSS, it constitutes a single data point, looking at how it is coded within the Stata files suggests it is grouped alongside TOPs courses – due to this LGSS is paired with TOPs courses throughout analysis. </w:t>
      </w:r>
    </w:p>
  </w:footnote>
  <w:footnote w:id="5">
    <w:p w14:paraId="1521F7B5" w14:textId="77777777" w:rsidR="00367581" w:rsidRDefault="00367581"/>
    <w:p w14:paraId="68C5659C" w14:textId="1B7F723F" w:rsidR="00E1481F" w:rsidRDefault="00E1481F" w:rsidP="00B947F6">
      <w:pPr>
        <w:pStyle w:val="FootnoteText"/>
      </w:pPr>
    </w:p>
  </w:footnote>
  <w:footnote w:id="6">
    <w:p w14:paraId="77D7F027" w14:textId="726B6DC2" w:rsidR="00E1481F" w:rsidRPr="00863C2D" w:rsidRDefault="00E1481F" w:rsidP="00B947F6">
      <w:pPr>
        <w:pStyle w:val="FootnoteText"/>
        <w:rPr>
          <w:rFonts w:cstheme="minorHAnsi"/>
          <w:sz w:val="16"/>
          <w:szCs w:val="16"/>
        </w:rPr>
      </w:pPr>
      <w:r w:rsidRPr="00863C2D">
        <w:rPr>
          <w:rStyle w:val="FootnoteReference"/>
          <w:rFonts w:cstheme="minorHAnsi"/>
          <w:sz w:val="16"/>
          <w:szCs w:val="16"/>
        </w:rPr>
        <w:footnoteRef/>
      </w:r>
      <w:r w:rsidRPr="00863C2D">
        <w:rPr>
          <w:rFonts w:cstheme="minorHAnsi"/>
          <w:sz w:val="16"/>
          <w:szCs w:val="16"/>
        </w:rPr>
        <w:t xml:space="preserve"> </w:t>
      </w:r>
      <w:r w:rsidRPr="00863C2D">
        <w:rPr>
          <w:rFonts w:cstheme="minorHAnsi"/>
        </w:rPr>
        <w:t xml:space="preserve">The issue with the NCDS data however is that white people make up 98.3%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subsequent models. </w:t>
      </w:r>
      <w:r w:rsidR="0059679F" w:rsidRPr="00863C2D">
        <w:rPr>
          <w:rFonts w:cstheme="minorHAnsi"/>
        </w:rPr>
        <w:t>On top</w:t>
      </w:r>
      <w:r w:rsidRPr="00863C2D">
        <w:rPr>
          <w:rFonts w:cstheme="minorHAnsi"/>
        </w:rPr>
        <w:t xml:space="preserve"> of these two primary concerns, a combined race category into white/non-white presents assumptions surrounding homogeneity within the non-white category that is not theoretically justifiable.</w:t>
      </w:r>
    </w:p>
  </w:footnote>
  <w:footnote w:id="7">
    <w:p w14:paraId="32250A3F" w14:textId="77777777" w:rsidR="00E1481F" w:rsidRDefault="00E1481F" w:rsidP="00B947F6">
      <w:pPr>
        <w:pStyle w:val="FootnoteText"/>
      </w:pPr>
      <w:r w:rsidRPr="008142D5">
        <w:rPr>
          <w:rStyle w:val="FootnoteReference"/>
        </w:rPr>
        <w:footnoteRef/>
      </w:r>
      <w:r>
        <w:t xml:space="preserve"> Either in Social Housing or privately rented accommodation. </w:t>
      </w:r>
    </w:p>
  </w:footnote>
  <w:footnote w:id="8">
    <w:p w14:paraId="5206D2F3" w14:textId="77777777" w:rsidR="00E1481F" w:rsidRDefault="00E1481F"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9">
    <w:p w14:paraId="6AD799BA" w14:textId="77777777" w:rsidR="00E1481F" w:rsidRDefault="00E1481F" w:rsidP="00B947F6">
      <w:pPr>
        <w:pStyle w:val="FootnoteText"/>
      </w:pPr>
      <w:r w:rsidRPr="008142D5">
        <w:rPr>
          <w:rStyle w:val="FootnoteReference"/>
        </w:rPr>
        <w:footnoteRef/>
      </w:r>
      <w:r>
        <w:t xml:space="preserve"> Discussed further in the ‘Registrar General Class Schema’ section below</w:t>
      </w:r>
    </w:p>
  </w:footnote>
  <w:footnote w:id="10">
    <w:p w14:paraId="6C317286" w14:textId="77777777" w:rsidR="00E1481F" w:rsidRDefault="00E1481F"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4E2713A9" w14:textId="7F3D9B90" w:rsidR="00E1481F" w:rsidRDefault="00E1481F">
      <w:pPr>
        <w:pStyle w:val="FootnoteText"/>
      </w:pPr>
      <w:r>
        <w:rPr>
          <w:rStyle w:val="FootnoteReference"/>
        </w:rPr>
        <w:footnoteRef/>
      </w:r>
      <w:r>
        <w:t xml:space="preserve"> Except reading and maths due to the consistent non-significance across the model</w:t>
      </w:r>
    </w:p>
  </w:footnote>
  <w:footnote w:id="12">
    <w:p w14:paraId="6D5213A8" w14:textId="77777777" w:rsidR="00E1481F" w:rsidRDefault="00E1481F"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E1481F" w:rsidRDefault="00E1481F"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E1481F" w:rsidRDefault="00E1481F" w:rsidP="00B947F6">
      <w:pPr>
        <w:pStyle w:val="FootnoteText"/>
      </w:pPr>
      <w:r>
        <w:rPr>
          <w:rStyle w:val="FootnoteReference"/>
        </w:rPr>
        <w:footnoteRef/>
      </w:r>
      <w:r>
        <w:t xml:space="preserve"> 50 imputations were used in MI models.</w:t>
      </w:r>
    </w:p>
  </w:footnote>
  <w:footnote w:id="15">
    <w:p w14:paraId="4A2B1BE2" w14:textId="77777777" w:rsidR="00E1481F" w:rsidRDefault="00E1481F" w:rsidP="00B947F6">
      <w:pPr>
        <w:pStyle w:val="FootnoteText"/>
      </w:pPr>
      <w:r w:rsidRPr="008142D5">
        <w:rPr>
          <w:rStyle w:val="FootnoteReference"/>
        </w:rPr>
        <w:footnoteRef/>
      </w:r>
      <w:r>
        <w:t xml:space="preserve"> Variable n4118 used</w:t>
      </w:r>
    </w:p>
  </w:footnote>
  <w:footnote w:id="16">
    <w:p w14:paraId="72D97FD2" w14:textId="77777777" w:rsidR="00E1481F" w:rsidRDefault="00E1481F"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230DB"/>
    <w:rsid w:val="00025D47"/>
    <w:rsid w:val="00034652"/>
    <w:rsid w:val="0008602A"/>
    <w:rsid w:val="000D6ED0"/>
    <w:rsid w:val="001E15AD"/>
    <w:rsid w:val="00224718"/>
    <w:rsid w:val="00280DC8"/>
    <w:rsid w:val="002B417C"/>
    <w:rsid w:val="0030128F"/>
    <w:rsid w:val="00351F42"/>
    <w:rsid w:val="00367581"/>
    <w:rsid w:val="00397201"/>
    <w:rsid w:val="003A1A68"/>
    <w:rsid w:val="003A5D27"/>
    <w:rsid w:val="003E03BF"/>
    <w:rsid w:val="003E3AFD"/>
    <w:rsid w:val="00434515"/>
    <w:rsid w:val="004C44BA"/>
    <w:rsid w:val="004F058F"/>
    <w:rsid w:val="005125C5"/>
    <w:rsid w:val="00592A12"/>
    <w:rsid w:val="0059679F"/>
    <w:rsid w:val="005C2611"/>
    <w:rsid w:val="005E152E"/>
    <w:rsid w:val="005E5223"/>
    <w:rsid w:val="0067151A"/>
    <w:rsid w:val="00676CEB"/>
    <w:rsid w:val="0068441C"/>
    <w:rsid w:val="006B5C82"/>
    <w:rsid w:val="0076428D"/>
    <w:rsid w:val="007708EF"/>
    <w:rsid w:val="007873E9"/>
    <w:rsid w:val="007904B9"/>
    <w:rsid w:val="007A41FC"/>
    <w:rsid w:val="007C565A"/>
    <w:rsid w:val="007D4BC9"/>
    <w:rsid w:val="008029EB"/>
    <w:rsid w:val="00804CFB"/>
    <w:rsid w:val="00807E62"/>
    <w:rsid w:val="00851945"/>
    <w:rsid w:val="00870719"/>
    <w:rsid w:val="00873DB3"/>
    <w:rsid w:val="00874185"/>
    <w:rsid w:val="009036FE"/>
    <w:rsid w:val="00906AF7"/>
    <w:rsid w:val="009106F1"/>
    <w:rsid w:val="00935A6A"/>
    <w:rsid w:val="00947E24"/>
    <w:rsid w:val="00A055EA"/>
    <w:rsid w:val="00AE661E"/>
    <w:rsid w:val="00B06FD1"/>
    <w:rsid w:val="00B52E53"/>
    <w:rsid w:val="00B65233"/>
    <w:rsid w:val="00B947F6"/>
    <w:rsid w:val="00C46242"/>
    <w:rsid w:val="00C55874"/>
    <w:rsid w:val="00C86367"/>
    <w:rsid w:val="00C939A3"/>
    <w:rsid w:val="00C96BAF"/>
    <w:rsid w:val="00CA2D12"/>
    <w:rsid w:val="00CE053C"/>
    <w:rsid w:val="00CF1A3E"/>
    <w:rsid w:val="00D160B9"/>
    <w:rsid w:val="00D17100"/>
    <w:rsid w:val="00D23B37"/>
    <w:rsid w:val="00D26CB7"/>
    <w:rsid w:val="00D866C8"/>
    <w:rsid w:val="00DD2058"/>
    <w:rsid w:val="00E1481F"/>
    <w:rsid w:val="00E52EDD"/>
    <w:rsid w:val="00EE40C6"/>
    <w:rsid w:val="00F04363"/>
    <w:rsid w:val="00F048B5"/>
    <w:rsid w:val="00F15E62"/>
    <w:rsid w:val="00F353C4"/>
    <w:rsid w:val="00F536E7"/>
    <w:rsid w:val="00F87056"/>
    <w:rsid w:val="00F94D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semiHidden/>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68821</Words>
  <Characters>392285</Characters>
  <Application>Microsoft Office Word</Application>
  <DocSecurity>0</DocSecurity>
  <Lines>3269</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08-27T18:40:00Z</dcterms:created>
  <dcterms:modified xsi:type="dcterms:W3CDTF">2023-08-2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uZHieMc"/&gt;&lt;style id="http://www.zotero.org/styles/harvard-cite-them-right" hasBibliography="1" bibliographyStyleHasBeenSet="1"/&gt;&lt;prefs&gt;&lt;pref name="fieldType" value="Field"/&gt;&lt;/prefs&gt;&lt;/data&gt;</vt:lpwstr>
  </property>
</Properties>
</file>